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281117" w14:textId="77777777" w:rsidR="00561F4F" w:rsidRPr="008A7204" w:rsidRDefault="00561F4F" w:rsidP="00561F4F">
      <w:pPr>
        <w:spacing w:line="480" w:lineRule="auto"/>
        <w:rPr>
          <w:rFonts w:ascii="Times New Roman" w:hAnsi="Times New Roman" w:cs="Times New Roman"/>
          <w:b/>
          <w:sz w:val="24"/>
          <w:szCs w:val="24"/>
        </w:rPr>
      </w:pPr>
      <w:bookmarkStart w:id="0" w:name="_GoBack"/>
      <w:bookmarkEnd w:id="0"/>
      <w:r w:rsidRPr="008A7204">
        <w:rPr>
          <w:rFonts w:ascii="Times New Roman" w:hAnsi="Times New Roman" w:cs="Times New Roman"/>
          <w:b/>
          <w:sz w:val="24"/>
          <w:szCs w:val="24"/>
        </w:rPr>
        <w:t>Special Article</w:t>
      </w:r>
    </w:p>
    <w:p w14:paraId="3A2481BD"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t>Salt sensitive hypertension: mechanisms and effects of dietary and other lifestyle factors</w:t>
      </w:r>
    </w:p>
    <w:p w14:paraId="2591F618"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t>Leta Pilic, Charles R Pedlar and Yiannis Mavrommatis</w:t>
      </w:r>
    </w:p>
    <w:p w14:paraId="6B9AC6AA" w14:textId="77777777" w:rsidR="00561F4F" w:rsidRPr="008A7204" w:rsidRDefault="00561F4F" w:rsidP="00561F4F">
      <w:pPr>
        <w:spacing w:line="480" w:lineRule="auto"/>
        <w:rPr>
          <w:rFonts w:ascii="Times New Roman" w:hAnsi="Times New Roman" w:cs="Times New Roman"/>
          <w:sz w:val="24"/>
          <w:szCs w:val="24"/>
        </w:rPr>
      </w:pPr>
      <w:r w:rsidRPr="008A7204">
        <w:rPr>
          <w:rFonts w:ascii="Times New Roman" w:hAnsi="Times New Roman" w:cs="Times New Roman"/>
          <w:b/>
          <w:sz w:val="24"/>
          <w:szCs w:val="24"/>
        </w:rPr>
        <w:t xml:space="preserve">Affiliations: </w:t>
      </w:r>
      <w:r w:rsidRPr="008A7204">
        <w:rPr>
          <w:rFonts w:ascii="Times New Roman" w:hAnsi="Times New Roman" w:cs="Times New Roman"/>
          <w:sz w:val="24"/>
          <w:szCs w:val="24"/>
        </w:rPr>
        <w:t>School of Sport, Health and Applied Science, St Mary’s University, Twickenham, London, UK</w:t>
      </w:r>
    </w:p>
    <w:p w14:paraId="2BC460B2" w14:textId="7299C03D" w:rsidR="00561F4F" w:rsidRPr="008A7204" w:rsidRDefault="00561F4F" w:rsidP="00561F4F">
      <w:pPr>
        <w:spacing w:line="480" w:lineRule="auto"/>
        <w:rPr>
          <w:rFonts w:ascii="Times New Roman" w:hAnsi="Times New Roman" w:cs="Times New Roman"/>
          <w:sz w:val="24"/>
          <w:szCs w:val="24"/>
        </w:rPr>
      </w:pPr>
      <w:r w:rsidRPr="008A7204">
        <w:rPr>
          <w:rFonts w:ascii="Times New Roman" w:hAnsi="Times New Roman" w:cs="Times New Roman"/>
          <w:b/>
          <w:sz w:val="24"/>
          <w:szCs w:val="24"/>
        </w:rPr>
        <w:t xml:space="preserve">Correspondence: </w:t>
      </w:r>
      <w:r w:rsidRPr="008A7204">
        <w:rPr>
          <w:rFonts w:ascii="Times New Roman" w:hAnsi="Times New Roman" w:cs="Times New Roman"/>
          <w:sz w:val="24"/>
          <w:szCs w:val="24"/>
        </w:rPr>
        <w:t xml:space="preserve">Leta Pilic, St Mary’s University, Waldegrave Road, Strawberry Hill, Twickenham, TW1 4SX, UK. E-mail: </w:t>
      </w:r>
      <w:hyperlink r:id="rId6" w:history="1">
        <w:r w:rsidRPr="008A7204">
          <w:rPr>
            <w:rFonts w:ascii="Times New Roman" w:hAnsi="Times New Roman" w:cs="Times New Roman"/>
            <w:sz w:val="24"/>
            <w:szCs w:val="24"/>
            <w:u w:val="single"/>
          </w:rPr>
          <w:t>leta.pilic@stmarys.ac.uk</w:t>
        </w:r>
      </w:hyperlink>
      <w:r w:rsidR="0061703F" w:rsidRPr="008A7204">
        <w:rPr>
          <w:rFonts w:ascii="Times New Roman" w:hAnsi="Times New Roman" w:cs="Times New Roman"/>
          <w:sz w:val="24"/>
          <w:szCs w:val="24"/>
        </w:rPr>
        <w:t>, Phone: +4420 8240 8243</w:t>
      </w:r>
      <w:r w:rsidRPr="008A7204">
        <w:rPr>
          <w:rFonts w:ascii="Times New Roman" w:hAnsi="Times New Roman" w:cs="Times New Roman"/>
          <w:sz w:val="24"/>
          <w:szCs w:val="24"/>
        </w:rPr>
        <w:t>.​</w:t>
      </w:r>
    </w:p>
    <w:p w14:paraId="27BE46BC" w14:textId="2C7059FB"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Salt sensitivity, the difference in blood pressure response to high salt intake, is an independent cardiovascular and mortality risk factor. It is associated with physiological, environmental, demographic, and genetic factors. This review focuses on physiological mechanisms of salt sensitivity in populations at particular risk and the associated dietary factors. Interplay of mechanisms such as the renin-</w:t>
      </w:r>
      <w:r w:rsidR="0041367B" w:rsidRPr="008A7204">
        <w:rPr>
          <w:rFonts w:ascii="Times New Roman" w:hAnsi="Times New Roman" w:cs="Times New Roman"/>
          <w:sz w:val="24"/>
          <w:szCs w:val="24"/>
        </w:rPr>
        <w:t xml:space="preserve">angiotensin aldosterone system, </w:t>
      </w:r>
      <w:r w:rsidRPr="008A7204">
        <w:rPr>
          <w:rFonts w:ascii="Times New Roman" w:hAnsi="Times New Roman" w:cs="Times New Roman"/>
          <w:sz w:val="24"/>
          <w:szCs w:val="24"/>
        </w:rPr>
        <w:t>endothelial dysfunction, ion transport and oestrogen decrease in women is contributing to development of salt sensitivity. Due to their effects on these systems, higher dietary intakes of potassium, calcium, vitamin D, antioxidant vitamins, proteins rich in l-arginine, and adherence to dietary patterns similar to DASH can be beneficial to salt-sensitive populations. In contrast, diets similar to typical Western diet, rich in saturated fats, sucrose and fructose together with excessive alcohol consumption may exacerbate salt-sensitive changes in BP. Identifying potential mechanisms of salt sensitivity in susceptible populations and linking it to protective or harmful dietary and lifestyle factors can lead to more specific guidelines  towards prevention of hypertension and cardiovascular diseases.</w:t>
      </w:r>
    </w:p>
    <w:p w14:paraId="49AC6B5E"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t>Key words: salt sensitivity, diet, hypertension, blood pressure</w:t>
      </w:r>
    </w:p>
    <w:p w14:paraId="769FE384" w14:textId="77777777" w:rsidR="00561F4F" w:rsidRPr="008A7204" w:rsidRDefault="00561F4F" w:rsidP="00561F4F">
      <w:pPr>
        <w:spacing w:line="480" w:lineRule="auto"/>
        <w:rPr>
          <w:rFonts w:ascii="Times New Roman" w:hAnsi="Times New Roman" w:cs="Times New Roman"/>
          <w:b/>
          <w:sz w:val="24"/>
          <w:szCs w:val="24"/>
        </w:rPr>
      </w:pPr>
    </w:p>
    <w:p w14:paraId="6EE82E25"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lastRenderedPageBreak/>
        <w:t xml:space="preserve">INTRODUCTION </w:t>
      </w:r>
    </w:p>
    <w:p w14:paraId="5C3F308F" w14:textId="3385AF04"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Hypertension is one of the leading causes of cardiovascular diseases (CVD) worldwide and is strongly related to vascular and overall mortality.</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gsmqp5nqv","properties":{"formattedCitation":"{\\rtf \\super 1\\nosupersub{}}","plainCitation":"1"},"citationItems":[{"id":894,"uris":["http://zotero.org/users/2154470/items/CGWFI792"],"uri":["http://zotero.org/users/2154470/items/CGWFI792"],"itemData":{"id":894,"type":"article-journal","title":"Age-specific relevance of usual blood pressure to vascular mortality: a meta-analysis of individual data for one million adults in 61 prospective studies","container-title":"Lancet","page":"1903-1913","volume":"360","issue":"9349","source":"NCBI PubMed","abstract":"BACKGROUND: The age-specific relevance of blood pressure to cause-specific mortality is best assessed by collaborative meta-analysis of individual participant data from the separate prospective studies.\nMETHODS: Information was obtained on each of one million adults with no previous vascular disease recorded at baseline in 61 prospective observational studies of blood pressure and mortality. During 12.7 million person-years at risk, there were about 56000 vascular deaths (12000 stroke, 34000 ischaemic heart disease [IHD], 10000 other vascular) and 66000 other deaths at ages 40-89 years. Meta-analyses, involving \"time-dependent\" correction for regression dilution, related mortality during each decade of age at death to the estimated usual blood pressure at the start of that decade.\nFINDINGS: Within each decade of age at death, the proportional difference in the risk of vascular death associated with a given absolute difference in usual blood pressure is about the same down to at least 115 mm Hg usual systolic blood pressure (SBP) and 75 mm Hg usual diastolic blood pressure (DBP), below which there is little evidence. At ages 40-69 years, each difference of 20 mm Hg usual SBP (or, approximately equivalently, 10 mm Hg usual DBP) is associated with more than a twofold difference in the stroke death rate, and with twofold differences in the death rates from IHD and from other vascular causes. All of these proportional differences in vascular mortality are about half as extreme at ages 80-89 years as at ages 40-49 years, but the annual absolute differences in risk are greater in old age. The age-specific associations are similar for men and women, and for cerebral haemorrhage and cerebral ischaemia. For predicting vascular mortality from a single blood pressure measurement, the average of SBP and DBP is slightly more informative than either alone, and pulse pressure is much less informative.\nINTERPRETATION: Throughout middle and old age, usual blood pressure is strongly and directly related to vascular (and overall) mortality, without any evidence of a threshold down to at least 115/75 mm Hg.","ISSN":"0140-6736","note":"PMID: 12493255","shortTitle":"Age-specific relevance of usual blood pressure to vascular mortality","journalAbbreviation":"Lancet","language":"eng","author":[{"family":"Lewington","given":"Sarah"},{"family":"Clarke","given":"Robert"},{"family":"Qizilbash","given":"Nawab"},{"family":"Peto","given":"Richard"},{"family":"Collins","given":"Rory"},{"literal":"Prospective Studies Collaboration"}],"issued":{"date-parts":[["2002",12,14]]},"PMID":"12493255"}}],"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t is largely a modifiable risk factor with dietary salt being one of the main contributors. The link between dietary salt intake and hypertension is well established and it has been shown that a reduction in salt intake lowers blood pressure (BP).</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jjHcWK4L","properties":{"formattedCitation":"{\\rtf \\super 2\\nosupersub{}}","plainCitation":"2"},"citationItems":[{"id":896,"uris":["http://zotero.org/users/2154470/items/NSE4MGEA"],"uri":["http://zotero.org/users/2154470/items/NSE4MGEA"],"itemData":{"id":896,"type":"article-journal","title":"The Kenyan Luo migration study: observations on the initiation of a rise in blood pressure.","container-title":"BMJ : British Medical Journal","page":"967-972","volume":"300","issue":"6730","source":"PubMed Central","abstract":"OBJECTIVE--To demonstrate the magnitude, timing, and cause of changes in blood pressure that occur in migrants from a low blood pressure population on moving to an urban area. DESIGN--A controlled longitudinal observational study of migrants as soon after migration as possible and follow up at three, six, 12, 18, and 24 months after migration. A cohort of controls living in a rural area who were matched for age, sex, and locality were also observed at the same periods. SETTING--35 Villages on the northern shores of Lake Victoria in western Kenya and Nairobi. PARTICIPANTS--325 Members of the Luo tribe aged 15 to 34 years who had migrated to Nairobi and 267 controls living in villages. The numbers of both groups reduced during follow up such that only 63 migrants and 143 controls were followed up for two years. MAIN OUTCOME MEASURES--A medical questionnaire and three 24 hour diet histories were completed by migrants and controls. Height, weight, pulse, and blood pressure were measured. Three 12 hour overnight urine samples were collected from all participants and analysed for sodium, potassium, and creatinine concentrations. RESULTS--The mean systolic blood pressure of migrants was significantly higher than that of controls throughout the study, and the distribution of blood pressure was shifted to the right compared with controls. The mean diastolic blood pressure of the two groups diverged over time. Blood pressure differences were not due to selective migration. The migrants' mean urinary sodium:potassium ratio was higher than that of controls (p less than 0.001) throughout, and weight and pulse rate were also higher among migrants, although differences diminished with time. CONCLUSIONS--Urinary sodium:potassium ratio, pulse rate, and weight are important predictors of increased blood pressure among migrants from a low blood pressure community and may also be implicated in the initiation of essential hypertension.","ISSN":"0959-8138","note":"PMID: 2344502\nPMCID: PMC1662695","shortTitle":"The Kenyan Luo migration study","journalAbbreviation":"BMJ","author":[{"family":"Poulter","given":"N R"},{"family":"Khaw","given":"K T"},{"family":"Hopwood","given":"B E"},{"family":"Mugambi","given":"M"},{"family":"Peart","given":"W S"},{"family":"Rose","given":"G"},{"family":"Sever","given":"P S"}],"issued":{"date-parts":[["1990",4,14]]},"PMID":"2344502","PMCID":"PMC1662695"}}],"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ru1GlYx5","properties":{"formattedCitation":"{\\rtf \\super 3\\nosupersub{}}","plainCitation":"3"},"citationItems":[{"id":247,"uris":["http://zotero.org/users/2154470/items/URQIEGRS"],"uri":["http://zotero.org/users/2154470/items/URQIEGRS"],"itemData":{"id":247,"type":"article-journal","title":"Sodium Sensitivity of Blood Pressure in Chinese Populations","container-title":"Current Hypertension Reports","page":"127-134","volume":"12","issue":"2","source":"CrossRef","DOI":"10.1007/s11906-009-0088-4","ISSN":"1522-6417, 1534-3111","language":"en","author":[{"family":"Chen","given":"Jing"}],"issued":{"date-parts":[["2010",4]]}}}],"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However, it has also been noted that individuals’ BP responds differently to dietary salt intake, with some exhibiting an increase in BP with increasing dietary salt, while in others no significant difference in BP is observed.</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6XTU0YWr","properties":{"formattedCitation":"{\\rtf \\super 4\\nosupersub{}}","plainCitation":"4"},"citationItems":[{"id":898,"uris":["http://zotero.org/users/2154470/items/T8HQ9GJR"],"uri":["http://zotero.org/users/2154470/items/T8HQ9GJR"],"itemData":{"id":898,"type":"article-journal","title":"Definitions and characteristics of sodium sensitivity and blood pressure resistance.","container-title":"Hypertension","page":"II127","volume":"8","issue":"6 Pt 2","source":"hyper.ahajournals.org","abstract":"Sensitivity and resistance to the effects of sodium were evaluated in normotensive and hypertensive humans by two approaches. Blood pressure was measured after an intravenous infusion of 2 L of normal (0.9%) saline and after sodium and volume depletion induced by a low sodium diet and furosemide administration in 378 normal volunteers and 198 subjects with essential hypertension. Those in whom mean arterial blood pressure decreased by at least 10 mm Hg after sodium and volume depletion were considered sodium-sensitive, and those with a decrease of 5 mm Hg or less (including an increase in pressure) were considered sodium-resistant. The second study utilized the blood pressure response to modest dietary sodium restriction in 74 normotensive subjects to identify sodium sensitivity and resistance. In both studies the responses were heterogeneous. In the first study significantly more hypertensive subjects were sodium-sensitive, as compared with those in the normotensive group (p less than 0.001). Plasma renin activity (low, normal, or high) did not predict sodium responses. In both groups sodium-sensitive individuals were significantly older (p less than 0.001) and had lower baseline renin values than sodium-resistant subjects. Factors related to the change in mean arterial blood pressure after sodium and volume depletion included baseline pressure (r = -0.54, p less than 0.001) and age (r = -0.16, p = 0.002 in the normotensive group; r = -0.28, p less than 0.001 in the hypertensive group). The response to dietary sodium restriction was also correlated with baseline pressure (r = 0.61, p less than 0.001) and the initial urinary sodium excretion (r = 0.27, p less than 0.01).(ABSTRACT TRUNCATED AT 250 WORDS)","DOI":"10.1161/01.HYP.8.6_Pt_2.II127","ISSN":"0194-911X, 1524-4563","note":"PMID: 3522418","journalAbbreviation":"Hypertension","language":"en","author":[{"family":"Weinberger","given":"M. H."},{"family":"Miller","given":"J. Z."},{"family":"Luft","given":"F. C."},{"family":"Grim","given":"C. E."},{"family":"Fineberg","given":"N. S."}],"issued":{"date-parts":[["1986",6,1]]},"PMID":"3522418"}}],"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This phenomenon is called salt sensitivity. There are a number of definitions and methods for determining salt sensitivity with one of the major concerns being the reproducibility of the method used.</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ayF7NBBx","properties":{"formattedCitation":"{\\rtf \\super 5\\nosupersub{}}","plainCitation":"5"},"citationItems":[{"id":361,"uris":["http://zotero.org/users/2154470/items/BX4X2B3U"],"uri":["http://zotero.org/users/2154470/items/BX4X2B3U"],"itemData":{"id":361,"type":"article-journal","title":"Diagnostic tools for hypertension and salt sensitivity testing:","container-title":"Current Opinion in Nephrology and Hypertension","page":"65-76","volume":"22","issue":"1","source":"CrossRef","DOI":"10.1097/MNH.0b013e32835b3693","ISSN":"1062-4821","shortTitle":"Diagnostic tools for hypertension and salt sensitivity testing","language":"en","author":[{"family":"Felder","given":"Robin A."},{"family":"White","given":"Marquitta J."},{"family":"Williams","given":"Scott M."},{"family":"Jose","given":"Pedro A."}],"issued":{"date-parts":[["2013",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 earlier studies conducted by Weinberger and his group,</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ahfg0c5je","properties":{"formattedCitation":"{\\rtf \\super 4\\nosupersub{}}","plainCitation":"4"},"citationItems":[{"id":898,"uris":["http://zotero.org/users/2154470/items/T8HQ9GJR"],"uri":["http://zotero.org/users/2154470/items/T8HQ9GJR"],"itemData":{"id":898,"type":"article-journal","title":"Definitions and characteristics of sodium sensitivity and blood pressure resistance.","container-title":"Hypertension","page":"II127","volume":"8","issue":"6 Pt 2","source":"hyper.ahajournals.org","abstract":"Sensitivity and resistance to the effects of sodium were evaluated in normotensive and hypertensive humans by two approaches. Blood pressure was measured after an intravenous infusion of 2 L of normal (0.9%) saline and after sodium and volume depletion induced by a low sodium diet and furosemide administration in 378 normal volunteers and 198 subjects with essential hypertension. Those in whom mean arterial blood pressure decreased by at least 10 mm Hg after sodium and volume depletion were considered sodium-sensitive, and those with a decrease of 5 mm Hg or less (including an increase in pressure) were considered sodium-resistant. The second study utilized the blood pressure response to modest dietary sodium restriction in 74 normotensive subjects to identify sodium sensitivity and resistance. In both studies the responses were heterogeneous. In the first study significantly more hypertensive subjects were sodium-sensitive, as compared with those in the normotensive group (p less than 0.001). Plasma renin activity (low, normal, or high) did not predict sodium responses. In both groups sodium-sensitive individuals were significantly older (p less than 0.001) and had lower baseline renin values than sodium-resistant subjects. Factors related to the change in mean arterial blood pressure after sodium and volume depletion included baseline pressure (r = -0.54, p less than 0.001) and age (r = -0.16, p = 0.002 in the normotensive group; r = -0.28, p less than 0.001 in the hypertensive group). The response to dietary sodium restriction was also correlated with baseline pressure (r = 0.61, p less than 0.001) and the initial urinary sodium excretion (r = 0.27, p less than 0.01).(ABSTRACT TRUNCATED AT 250 WORDS)","DOI":"10.1161/01.HYP.8.6_Pt_2.II127","ISSN":"0194-911X, 1524-4563","note":"PMID: 3522418","journalAbbreviation":"Hypertension","language":"en","author":[{"family":"Weinberger","given":"M. H."},{"family":"Miller","given":"J. Z."},{"family":"Luft","given":"F. C."},{"family":"Grim","given":"C. E."},{"family":"Fineberg","given":"N. S."}],"issued":{"date-parts":[["1986",6,1]]},"PMID":"3522418"}}],"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 quick protocol was used with patients being given a saline infusion on one day and restricted sodium intake and oral diuretic the second day. Patients exhibiting a fall in mean arterial pressure (MAP) of more than 10mmHg were considered to be salt-sensitive and ones with a fall of less than 5 mmHg as salt-resistant. More recent research suggests a dietary method whereby individuals a</w:t>
      </w:r>
      <w:r w:rsidR="00AC3C97" w:rsidRPr="008A7204">
        <w:rPr>
          <w:rFonts w:ascii="Times New Roman" w:hAnsi="Times New Roman" w:cs="Times New Roman"/>
          <w:sz w:val="24"/>
          <w:szCs w:val="24"/>
        </w:rPr>
        <w:t xml:space="preserve">re placed on a </w:t>
      </w:r>
      <w:r w:rsidR="0043695B" w:rsidRPr="008A7204">
        <w:rPr>
          <w:rFonts w:ascii="Times New Roman" w:hAnsi="Times New Roman" w:cs="Times New Roman"/>
          <w:sz w:val="24"/>
          <w:szCs w:val="24"/>
        </w:rPr>
        <w:t>low salt</w:t>
      </w:r>
      <w:r w:rsidR="00AC3C97" w:rsidRPr="008A7204">
        <w:rPr>
          <w:rFonts w:ascii="Times New Roman" w:hAnsi="Times New Roman" w:cs="Times New Roman"/>
          <w:sz w:val="24"/>
          <w:szCs w:val="24"/>
        </w:rPr>
        <w:t xml:space="preserve"> diet followed by a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Specifically, individuals receive a low sodium diet (3 grams of salt or 51.3 mmol of sodium per day) for seven days. Afterwards they receive a high sodium diet (18 grams of salt or 307.8 mmol of sodium per day) for an additional seven days. Patients are then classified as salt-sensitive or salt-resistant according to changes in their BP from low- to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periods. This dietary method is reproducible and has been adopted by the majority of researchers as the most reliable to date.</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0VzlpqOd","properties":{"formattedCitation":"{\\rtf \\super 6\\nosupersub{}}","plainCitation":"6"},"citationItems":[{"id":401,"uris":["http://zotero.org/users/2154470/items/7HT5S5AZ"],"uri":["http://zotero.org/users/2154470/items/7HT5S5AZ"],"itemData":{"id":401,"type":"article-journal","title":"Reproducibility of Blood Pressure Responses to Dietary Sodium and Potassium Interventions: The GenSalt Study","container-title":"Hypertension","page":"499-505","volume":"62","issue":"3","source":"CrossRef","DOI":"10.1161/HYPERTENSIONAHA.113.01034","ISSN":"0194-911X, 1524-4563","shortTitle":"Reproducibility of Blood Pressure Responses to Dietary Sodium and Potassium Interventions","language":"en","author":[{"family":"Gu","given":"D."},{"family":"Zhao","given":"Q."},{"family":"Chen","given":"J."},{"family":"Chen","given":"J.-C."},{"family":"Huang","given":"J."},{"family":"Bazzano","given":"L. A."},{"family":"Lu","given":"F."},{"family":"Mu","given":"J."},{"family":"Li","given":"J."},{"family":"Cao","given":"J."},{"family":"Mills","given":"K."},{"family":"Chen","given":"C.-S."},{"family":"Rice","given":"T."},{"family":"Hamm","given":"L. L."},{"family":"He","given":"J."}],"issued":{"date-parts":[["2013",9,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6</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tijprlupv","properties":{"formattedCitation":"{\\rtf \\super 7\\nosupersub{}}","plainCitation":"7"},"citationItems":[{"id":402,"uris":["http://zotero.org/users/2154470/items/ZKRE36CK"],"uri":["http://zotero.org/users/2154470/items/ZKRE36CK"],"itemData":{"id":402,"type":"article-journal","title":"Salt and Sensitivity","container-title":"Hypertension","page":"461-462","volume":"62","issue":"3","source":"CrossRef","DOI":"10.1161/HYPERTENSIONAHA.113.01831","ISSN":"0194-911X, 1524-4563","language":"en","author":[{"family":"Leeuw","given":"P. W.","non-dropping-particle":"de"},{"family":"Kroon","given":"A. A."}],"issued":{"date-parts":[["2013",9,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7</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Even though salt sensitivity is more often expressed as a categorical variable, some investigators have expressed salt sensitivity as a continuous variable representing the change in BP in response to dietary salt (ΔBP).</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NM2zwA17","properties":{"formattedCitation":"{\\rtf \\super 8\\nosupersub{}}","plainCitation":"8"},"citationItems":[{"id":321,"uris":["http://zotero.org/users/2154470/items/4ASFHRV3"],"uri":["http://zotero.org/users/2154470/items/4ASFHRV3"],"itemData":{"id":321,"type":"article-journal","title":"Effect of Salt on Insulin Sensitivity Differs According to Gender and Degree of Salt Sensitivity","container-title":"Hypertension","page":"827-831","volume":"35","issue":"3","source":"CrossRef","DOI":"10.1161/01.HYP.35.3.827","ISSN":"0194-911X, 1524-4563","language":"en","author":[{"family":"Melander","given":"O."},{"family":"Groop","given":"L."},{"family":"Hulthen","given":"U. L."}],"issued":{"date-parts":[["2000",3,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Considering the discrepancy in the methods used by different researchers, determining the prevalence of this phenomenon is problematic. Nevertheless, </w:t>
      </w:r>
      <w:r w:rsidRPr="008A7204">
        <w:rPr>
          <w:rFonts w:ascii="Times New Roman" w:hAnsi="Times New Roman" w:cs="Times New Roman"/>
          <w:sz w:val="24"/>
          <w:szCs w:val="24"/>
        </w:rPr>
        <w:lastRenderedPageBreak/>
        <w:t>Weinberger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niaj563on","properties":{"formattedCitation":"{\\rtf \\super 4\\nosupersub{}}","plainCitation":"4"},"citationItems":[{"id":898,"uris":["http://zotero.org/users/2154470/items/T8HQ9GJR"],"uri":["http://zotero.org/users/2154470/items/T8HQ9GJR"],"itemData":{"id":898,"type":"article-journal","title":"Definitions and characteristics of sodium sensitivity and blood pressure resistance.","container-title":"Hypertension","page":"II127","volume":"8","issue":"6 Pt 2","source":"hyper.ahajournals.org","abstract":"Sensitivity and resistance to the effects of sodium were evaluated in normotensive and hypertensive humans by two approaches. Blood pressure was measured after an intravenous infusion of 2 L of normal (0.9%) saline and after sodium and volume depletion induced by a low sodium diet and furosemide administration in 378 normal volunteers and 198 subjects with essential hypertension. Those in whom mean arterial blood pressure decreased by at least 10 mm Hg after sodium and volume depletion were considered sodium-sensitive, and those with a decrease of 5 mm Hg or less (including an increase in pressure) were considered sodium-resistant. The second study utilized the blood pressure response to modest dietary sodium restriction in 74 normotensive subjects to identify sodium sensitivity and resistance. In both studies the responses were heterogeneous. In the first study significantly more hypertensive subjects were sodium-sensitive, as compared with those in the normotensive group (p less than 0.001). Plasma renin activity (low, normal, or high) did not predict sodium responses. In both groups sodium-sensitive individuals were significantly older (p less than 0.001) and had lower baseline renin values than sodium-resistant subjects. Factors related to the change in mean arterial blood pressure after sodium and volume depletion included baseline pressure (r = -0.54, p less than 0.001) and age (r = -0.16, p = 0.002 in the normotensive group; r = -0.28, p less than 0.001 in the hypertensive group). The response to dietary sodium restriction was also correlated with baseline pressure (r = 0.61, p less than 0.001) and the initial urinary sodium excretion (r = 0.27, p less than 0.01).(ABSTRACT TRUNCATED AT 250 WORDS)","DOI":"10.1161/01.HYP.8.6_Pt_2.II127","ISSN":"0194-911X, 1524-4563","note":"PMID: 3522418","journalAbbreviation":"Hypertension","language":"en","author":[{"family":"Weinberger","given":"M. H."},{"family":"Miller","given":"J. Z."},{"family":"Luft","given":"F. C."},{"family":"Grim","given":"C. E."},{"family":"Fineberg","given":"N. S."}],"issued":{"date-parts":[["1986",6,1]]},"PMID":"3522418"}}],"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have estimated salt sensitivity to be present in 51% of hypertensive and 26% of normotensive population with the incidence of hypertension being higher in salt-sensitive individuals than in salt-resistant individual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568kmb7gu","properties":{"formattedCitation":"{\\rtf \\super 9\\nosupersub{}}","plainCitation":"9"},"citationItems":[{"id":771,"uris":["http://zotero.org/users/2154470/items/Z8XTQ6MM"],"uri":["http://zotero.org/users/2154470/items/Z8XTQ6MM"],"itemData":{"id":771,"type":"article-journal","title":"Incidence of hypertension in individuals with different blood pressure salt-sensitivity: results of a 15-year follow-up study","container-title":"Journal of Hypertension","page":"1465-1471","volume":"25","issue":"7","source":"NCBI PubMed","abstract":"OBJECTIVE: To evaluate the incidence of hypertension and the rate of decline in renal function in a sample of 47 Olivetti Heart Study (OHS) participants whose blood pressure (BP) salt-sensitivity and renal tubular sodium handling had been assessed in 1987-88.\nMETHODS: During the 2002-04 OHS follow-up examination, medical history, physical examination and blood and urine sampling were performed in 36 of the 47 participants to the baseline study (age 60 +/- 6 years; average follow-up = 15.1 +/- 0.6 years). The renal length was measured in 23 participants by kidney ultrasonography. Based on the baseline salt-sensitivity evaluation, the subjects were classified into a lower salt-sensitivity (LSS, n = 20) and a higher salt-sensitivity group (HSS, n = 16).\nRESULTS: In comparison with the LSS group, HSS participants had a significantly higher incidence of hypertension (87.5 versus 50.0%, P = 0.02), a higher glomerular filtration rate (median, first to fourth quartile: 81.9, 72.3-95.2 versus 72.3, 59.9-81.2 ml/min; P = 0.03) and greater kidney length (median, first to fourth quartile: 68.2, 63.3-72.1 versus 61.9, 58.7-62.7 mm/m of height; P = 0.003). The incidence of hypertension remained significantly higher in HSS individuals after adjustment for age, intercurrent changes in body mass index and baseline blood pressure on low sodium diet (P = 0.04).\nCONCLUSION: Our findings indicate that individuals with higher BP salt-sensitivity have a higher rate of incident hypertension and suggest an altered renal tubular sodium handling involving a trend to increased glomerular filtration rate and blood pressure over time as a possible mechanism.","DOI":"10.1097/HJH.0b013e3281139ebd","ISSN":"0263-6352","note":"PMID: 17563570","shortTitle":"Incidence of hypertension in individuals with different blood pressure salt-sensitivity","journalAbbreviation":"J. Hypertens.","language":"eng","author":[{"family":"Barba","given":"Gianvincenzo"},{"family":"Galletti","given":"Ferruccio"},{"family":"Cappuccio","given":"Francesco P."},{"family":"Siani","given":"Alfonso"},{"family":"Venezia","given":"Antonella"},{"family":"Versiero","given":"Marco"},{"family":"Della Valle","given":"Elisabetta"},{"family":"Sorrentino","given":"Paolo"},{"family":"Tarantino","given":"Giovanni"},{"family":"Farinaro","given":"Eduardo"},{"family":"Strazzullo","given":"Pasquale"}],"issued":{"date-parts":[["2007",7]]},"PMID":"17563570"}}],"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Moreover, salt sensitivity is considered to be an independent cardiovascular and mortality risk factor. Normotensive adult salt-sensitive individuals have a cumulative mortality rate similar to that of hypertensive ones, whereas salt-resistant normotensive individuals have an increased survival rate.</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cn9h7urmn","properties":{"formattedCitation":"{\\rtf \\super 10\\nosupersub{}}","plainCitation":"10"},"citationItems":[{"id":356,"uris":["http://zotero.org/users/2154470/items/7ZIVWJS3"],"uri":["http://zotero.org/users/2154470/items/7ZIVWJS3"],"itemData":{"id":356,"type":"article-journal","title":"Salt Sensitivity, Pulse Pressure, and Death in Normal and Hypertensive Humans","container-title":"Hypertension","page":"429-432","volume":"37","issue":"2","source":"CrossRef","DOI":"10.1161/01.HYP.37.2.429","ISSN":"0194-911X, 1524-4563","language":"en","author":[{"family":"Weinberger","given":"M. H."},{"family":"Fineberg","given":"N. S."},{"family":"Fineberg","given":"S. E."},{"family":"Weinberger","given":"M."}],"issued":{"date-parts":[["2001",2,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s a complex phenomenon, salt sensitivity is associated with numerous physiological, environmental, genetic, and demographic factor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ih2m9ibi7","properties":{"formattedCitation":"{\\rtf \\super 11\\nosupersub{}}","plainCitation":"11"},"citationItems":[{"id":258,"uris":["http://zotero.org/users/2154470/items/A3E63AUE"],"uri":["http://zotero.org/users/2154470/items/A3E63AUE"],"itemData":{"id":258,"type":"article-journal","title":"Gender difference in blood pressure responses to dietary sodium intervention in the GenSalt study","container-title":"Journal of hypertension","page":"48","volume":"27","issue":"1","source":"Google Scholar","author":[{"family":"He","given":"Jiang"},{"family":"Gu","given":"Dongfeng"},{"family":"Chen","given":"Jing"},{"family":"Jaquish","given":"Cashell E."},{"family":"Rao","given":"Dabeeru C."},{"family":"Hixson","given":"James E."},{"family":"Chen","given":"Ji-chun"},{"family":"Duan","given":"Xiufang"},{"family":"Huang","given":"Jian-feng"},{"family":"Chen","given":"Chung-Shiuan"},{"literal":"others"}],"issued":{"date-parts":[["2009"]]}}}],"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1</w:t>
      </w:r>
      <w:r w:rsidRPr="008A7204">
        <w:rPr>
          <w:rFonts w:ascii="Times New Roman" w:hAnsi="Times New Roman" w:cs="Times New Roman"/>
          <w:sz w:val="24"/>
          <w:szCs w:val="24"/>
        </w:rPr>
        <w:fldChar w:fldCharType="end"/>
      </w:r>
      <w:r w:rsidR="00496152"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Py2uQ5LF","properties":{"formattedCitation":"{\\rtf \\super 12\\nosupersub{}}","plainCitation":"12"},"citationItems":[{"id":904,"uris":["http://zotero.org/users/2154470/items/8QKIKCEJ"],"uri":["http://zotero.org/users/2154470/items/8QKIKCEJ"],"itemData":{"id":904,"type":"article-journal","title":"Salt sensitivity and resistance of blood pressure. Age and race as factors in physiological responses","container-title":"Hypertension","page":"I102-108","volume":"17","issue":"1 Suppl","source":"NCBI PubMed","abstract":"To identify characteristics that may contribute to salt sensitivity, we conducted studies of normal subjects who are at risk for hypertension, namely blacks, subjects older than 40 years of age, and first-degree relatives of subjects with essential hypertension. We also formulated definitions for salt sensitivity and resistance with a short-term volume expansion and contraction protocol and additionally from data derived from studies of long-term reduced dietary salt intake. We examined the effects of augmented potassium and calcium intake and also those of sodium as the chloride or the bicarbonate salt. Finally, we sought genetic markers that are associated with salt sensitivity. We found that salt sensitivity is a function of age and is more common in blacks than whites. These groups also have relatively delayed acute salt excretion compared with controls. We were unable to identify effects of gender. Haptoglobin phenotypes (HP 1-1) may facilitate identification of salt-sensitive individuals. A high potassium intake may make individuals less salt sensitive. Sodium chloride and sodium bicarbonate differ in their effects on blood pressure. Sodium chloride augments urinary calcium excretion, but sodium bicarbonate does not. Differences between susceptible and nonsusceptible groups, together with improved knowledge of electrolyte interactions, may facilitate our understanding of salt-sensitive hypertension.","ISSN":"0194-911X","note":"PMID: 1846122","journalAbbreviation":"Hypertension","language":"eng","author":[{"family":"Luft","given":"F. C."},{"family":"Miller","given":"J. Z."},{"family":"Grim","given":"C. E."},{"family":"Fineberg","given":"N. S."},{"family":"Christian","given":"J. C."},{"family":"Daugherty","given":"S. A."},{"family":"Weinberger","given":"M. H."}],"issued":{"date-parts":[["1991",1]]},"PMID":"1846122"}}],"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Strong demographic predictors of salt sensitivity are sex, race and age.</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q5r85nahu","properties":{"formattedCitation":"{\\rtf \\super 13\\nosupersub{}}","plainCitation":"13"},"citationItems":[{"id":396,"uris":["http://zotero.org/users/2154470/items/TG66DHVF"],"uri":["http://zotero.org/users/2154470/items/TG66DHVF"],"itemData":{"id":396,"type":"article-journal","title":"Genetic epidemiology network of salt sensitivity (GenSalt): Rationale, design, methods, and baseline characteristics of study participants","container-title":"Journal of human hypertension","page":"639","volume":"21","source":"Google Scholar","shortTitle":"Genetic epidemiology network of salt sensitivity (GenSalt)","author":[{"family":"Group","given":"GenSalt Collaborative Research"},{"literal":"others"}],"issued":{"date-parts":[["2007"]]}}}],"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3</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52uu740bg","properties":{"formattedCitation":"{\\rtf \\super 11\\nosupersub{}}","plainCitation":"11"},"citationItems":[{"id":258,"uris":["http://zotero.org/users/2154470/items/A3E63AUE"],"uri":["http://zotero.org/users/2154470/items/A3E63AUE"],"itemData":{"id":258,"type":"article-journal","title":"Gender difference in blood pressure responses to dietary sodium intervention in the GenSalt study","container-title":"Journal of hypertension","page":"48","volume":"27","issue":"1","source":"Google Scholar","author":[{"family":"He","given":"Jiang"},{"family":"Gu","given":"Dongfeng"},{"family":"Chen","given":"Jing"},{"family":"Jaquish","given":"Cashell E."},{"family":"Rao","given":"Dabeeru C."},{"family":"Hixson","given":"James E."},{"family":"Chen","given":"Ji-chun"},{"family":"Duan","given":"Xiufang"},{"family":"Huang","given":"Jian-feng"},{"family":"Chen","given":"Chung-Shiuan"},{"literal":"others"}],"issued":{"date-parts":[["2009"]]}}}],"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Research conducted to date has shown that postmenopausal women, black and older populations are the groups with higher risk of developing salt sensitivity.</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ddgfko7qn","properties":{"formattedCitation":"{\\rtf \\super 14\\nosupersub{}}","plainCitation":"14"},"citationItems":[{"id":298,"uris":["http://zotero.org/users/2154470/items/NFXH25SZ"],"uri":["http://zotero.org/users/2154470/items/NFXH25SZ"],"itemData":{"id":298,"type":"article-journal","title":"Divergent hemodynamic and hormonal responses to varying salt intake in normotensive subjects","container-title":"Hypertension","page":"331-338","volume":"22","issue":"3","source":"CrossRef","DOI":"10.1161/01.HYP.22.3.331","ISSN":"0194-911X, 1524-4563","language":"en","author":[{"family":"Overlack","given":"A."},{"family":"Ruppert","given":"M."},{"family":"Kolloch","given":"R."},{"family":"Gobel","given":"B."},{"family":"Kraft","given":"K."},{"family":"Diehl","given":"J."},{"family":"Schmitt","given":"W."},{"family":"Stumpe","given":"K. O."}],"issued":{"date-parts":[["1993",9,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330odtgj2","properties":{"formattedCitation":"{\\rtf \\super 15\\nosupersub{}}","plainCitation":"15"},"citationItems":[{"id":290,"uris":["http://zotero.org/users/2154470/items/EKP2JZSA"],"uri":["http://zotero.org/users/2154470/items/EKP2JZSA"],"itemData":{"id":290,"type":"article-journal","title":"Salt sensitivity: a review with a focus on non-Hispanic blacks and Hispanics","container-title":"Journal of the American Society of Hypertension","page":"170-179","volume":"7","issue":"2","source":"CrossRef","DOI":"10.1016/j.jash.2013.01.003","ISSN":"19331711","shortTitle":"Salt sensitivity","language":"en","author":[{"family":"Richardson","given":"Safiya I."},{"family":"Freedman","given":"Barry I."},{"family":"Ellison","given":"David H."},{"family":"Rodriguez","given":"Carlos J."}],"issued":{"date-parts":[["2013",3]]}}}],"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Biological background of salt sensitivity is complex and not entirely elucidated.</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r440hvl7l","properties":{"formattedCitation":"{\\rtf \\super 16\\nosupersub{}}","plainCitation":"16"},"citationItems":[{"id":732,"uris":["http://zotero.org/users/2154470/items/QU9XKH45"],"uri":["http://zotero.org/users/2154470/items/QU9XKH45"],"itemData":{"id":732,"type":"article-journal","title":"Salt sensitivity in hypertension. Renal and cardiovascular implications.","container-title":"Hypertension","page":"531-550","volume":"23","issue":"4","source":"hyper.ahajournals.org","abstract":"The mechanisms responsible for the increase in blood pressure response to high salt intake in salt-sensitive patients with essential hypertension are complex and only partially understood. A complex interaction between neuroendocrine factors and the kidney may underlie the propensity for such patients to retain salt and develop salt-dependent hypertension. The possible role of vasodilator and natriuretic agents, such as the prostaglandins, endothelium-derived relaxing factor, atrial natriuretic factor, and kinin-kallikrein system, requires further investigation. An association between salt sensitivity and a greater propensity to develop renal failure has been described in certain groups of hypertensive patients, such as blacks, the elderly, and those with diabetes mellitus. Salt-sensitive patients with essential hypertension manifest a deranged renal hemodynamic adaptation to a high dietary salt intake. During a low salt diet, salt-sensitive and salt-resistant patients have similar mean arterial pressure, glomerular filtration rate, effective renal plasma flow, and filtration fraction. On the other hand, during a high salt intake glomerular filtration rate does not change in either group, and effective renal blood flow increases in salt-resistant but decreases in salt-sensitive patients; filtration fraction and glomerular capillary pressure decrease in salt-resistant but increase in salt-sensitive patients. Salt-sensitive patients are also more likely than salt-resistant patients to manifest left ventricular hypertrophy, microalbuminuria, and metabolic abnormalities that may predispose them to cardiovascular diseases. In conclusion, salt sensitivity in hypertension is associated with substantial renal, hemodynamic, and metabolic abnormalities that may enhance the risk of cardiovascular and renal morbidity.","DOI":"10.1161/01.HYP.23.4.531","ISSN":"0194-911X, 1524-4563","note":"PMID: 8144222","journalAbbreviation":"Hypertension","language":"en","author":[{"family":"Campese","given":"V. M."}],"issued":{"date-parts":[["1994",4,1]]},"PMID":"8144222"}}],"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6</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s1ulkggco","properties":{"formattedCitation":"{\\rtf \\super 17\\nosupersub{}}","plainCitation":"17"},"citationItems":[{"id":793,"uris":["http://zotero.org/users/2154470/items/QXNHB3RK"],"uri":["http://zotero.org/users/2154470/items/QXNHB3RK"],"itemData":{"id":793,"type":"article-journal","title":"Pathophysiology of salt sensitivity hypertension","container-title":"Annals of Medicine","page":"S119-126","volume":"44 Suppl 1","source":"NCBI PubMed","abstract":"Dietary salt intake is the most important factor contributing to hypertension, but the salt susceptibility of blood pressure (BP) is different in individual subjects. Although the pathogenesis of salt-sensitive hypertension is heterogeneous, it is mainly attributable to an impaired renal capacity to excrete sodium (Na(+) ). We recently identified two novel mechanisms that impair renal Na(+) -excreting function and result in an increase in BP. First, mineralocorticoid receptor (MR) activation in the kidney, which facilitates distal Na(+) reabsorption through epithelial Na(+) channel activation, causes salt-sensitive hypertension. This mechanism exists not only in models of high-aldosterone hypertension as seen in conditions of obesity or metabolic syndrome, but also in normal- or low-aldosterone type of salt-sensitive hypertension. In the latter, Rac1 activation by salt excess causes MR stimulation. Second, renospecific sympathoactivation may cause an increase in BP under conditions of salt excess. Renal beta2 adrenoceptor stimulation in the kidney leads to decreased transcription of the gene encoding WNK4, a negative regulator of Na(+) reabsorption through Na(+) -Cl (-) cotransporter in the distal convoluted tubules, resulting in salt-dependent hypertension. Abnormalities identified in these two pathways of Na(+) reabsorption in the distal nephron may present therapeutic targets for the treatment of salt-sensitive hypertension.","DOI":"10.3109/07853890.2012.671538","ISSN":"1365-2060","note":"PMID: 22713140","journalAbbreviation":"Ann. Med.","language":"eng","author":[{"family":"Ando","given":"Katsuyuki"},{"family":"Fujita","given":"Toshiro"}],"issued":{"date-parts":[["2012",6]]},"PMID":"22713140"}}],"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7</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Moreover, research to date has shown that besides dietary sodium, the most important environmental contributor, other dietary factors play an important role in development and prevention of salt sensitivity.</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1kr2gri6u","properties":{"formattedCitation":"{\\rtf \\super 18\\nosupersub{}}","plainCitation":"18"},"citationItems":[{"id":973,"uris":["http://zotero.org/users/2154470/items/QUC7FPQ4"],"uri":["http://zotero.org/users/2154470/items/QUC7FPQ4"],"itemData":{"id":973,"type":"article-journal","title":"Role of adequate dietary calcium intake in the prevention and management of salt-sensitive hypertension","container-title":"The American Journal of Clinical Nutrition","page":"712S-716S","volume":"65","issue":"2 Suppl","source":"NCBI PubMed","abstract":"During the past decade, a credible body of evidence has emerged supporting the concept that maintaining an adequate dietary mineral intake, specifically of calcium, magnesium, and potassium, protects against high blood pressure in humans. Observational and interventional studies in humans and extensive use of laboratory models showed that a significant portion of blood pressure variability in response to sodium chloride can be linked to the adequacy of the mineral content of the diet. This review summarizes the observational data from several large databases showing that when adults meet or exceed the recommended dietary allowances of calcium, potassium, and magnesium, the simultaneous ingestion of a diet high in sodium chloride is not associated with elevated arterial pressure. In fact, a higher sodium chloride intake in these adults is most likely associated with the lowest blood pressure in the society. This interaction between adequacy of mineral intake and protection against salt sensitivity in humans provides an important opportunity for further improving blood pressure control in our society. Educating individuals to maintain, on a daily basis, adequate intakes of calcium, potassium, and magnesium rather than limit their sodium chloride is a viable health recommendation that individuals can implement to reduce their risk of sodium chloride-induced hypertension.","ISSN":"0002-9165","note":"PMID: 9022571","journalAbbreviation":"Am. J. Clin. Nutr.","language":"eng","author":[{"family":"McCarron","given":"D. A."}],"issued":{"date-parts":[["1997",2]]},"PMID":"902257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c0gpb1kjp","properties":{"formattedCitation":"{\\rtf \\super 19\\nosupersub{}}","plainCitation":"19"},"citationItems":[{"id":430,"uris":["http://zotero.org/users/2154470/items/7QJ28GCX"],"uri":["http://zotero.org/users/2154470/items/7QJ28GCX"],"itemData":{"id":430,"type":"article-journal","title":"Effects of the Dietary Approaches to Stop Hypertension (DASH) Diet on the Pressure-Natriuresis Relationship","container-title":"Hypertension","page":"8-13","volume":"42","issue":"1","source":"CrossRef","DOI":"10.1161/01.HYP.0000074668.08704.6E","ISSN":"0194-911X, 1524-4563","language":"en","author":[{"family":"Akita","given":"S."},{"family":"Sacks","given":"F. M."},{"family":"Svetkey","given":"L. P."},{"family":"Conlin","given":"P. R."},{"family":"Kimura","given":"G."}],"issued":{"date-parts":[["2003",7,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Considering its impact on overall health, the aim of this review is to identify the possible mechanisms of salt sensitivity in populations at particular risk, together with dietary and lifestyle factors that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act protective or harmful by influencing these systems. This can lead to development of more successful therapeutic approaches in cardiovascular and overall health. Research conducted to date on this topic will be presented in three sections. First section will present the most prominent physiological mechanisms that may be related to salt sensitivity in black, older populations and postmenopausal women. </w:t>
      </w:r>
      <w:r w:rsidR="004F4A88" w:rsidRPr="008A7204">
        <w:rPr>
          <w:rFonts w:ascii="Times New Roman" w:hAnsi="Times New Roman" w:cs="Times New Roman"/>
          <w:sz w:val="24"/>
          <w:szCs w:val="24"/>
        </w:rPr>
        <w:t xml:space="preserve">Genetic predisposition in blacks will also be explained. </w:t>
      </w:r>
      <w:r w:rsidRPr="008A7204">
        <w:rPr>
          <w:rFonts w:ascii="Times New Roman" w:hAnsi="Times New Roman" w:cs="Times New Roman"/>
          <w:sz w:val="24"/>
          <w:szCs w:val="24"/>
        </w:rPr>
        <w:t xml:space="preserve">This will be followed by the research on micronutrients and macronutrients affecting these mechanisms. Lastly, the research on dietary and lifestyle factors related to salt sensitivity will be presented. </w:t>
      </w:r>
      <w:r w:rsidR="0073057E" w:rsidRPr="008A7204">
        <w:rPr>
          <w:rFonts w:ascii="Times New Roman" w:hAnsi="Times New Roman" w:cs="Times New Roman"/>
          <w:sz w:val="24"/>
          <w:szCs w:val="24"/>
        </w:rPr>
        <w:t xml:space="preserve">Mechanisms of their action are yet to be explored. </w:t>
      </w:r>
    </w:p>
    <w:p w14:paraId="7F36C62C" w14:textId="77777777" w:rsidR="00561F4F" w:rsidRPr="008A7204" w:rsidRDefault="00561F4F" w:rsidP="00561F4F">
      <w:pPr>
        <w:spacing w:line="480" w:lineRule="auto"/>
        <w:ind w:firstLine="720"/>
        <w:rPr>
          <w:rFonts w:ascii="Times New Roman" w:hAnsi="Times New Roman" w:cs="Times New Roman"/>
          <w:b/>
          <w:sz w:val="24"/>
          <w:szCs w:val="24"/>
        </w:rPr>
      </w:pPr>
    </w:p>
    <w:p w14:paraId="735D7939"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lastRenderedPageBreak/>
        <w:t xml:space="preserve">PHYSIOLOGICAL MECHANSIMS OF SALT SENSITIVTY IN POPULATIONS AT RISK </w:t>
      </w:r>
    </w:p>
    <w:p w14:paraId="640067A1"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 xml:space="preserve">Renin-angiotensin aldosterone system and primary aldosteronism </w:t>
      </w:r>
    </w:p>
    <w:p w14:paraId="7E94894A" w14:textId="4DDD0B64" w:rsidR="00561F4F" w:rsidRPr="008A7204" w:rsidRDefault="00561F4F" w:rsidP="00561F4F">
      <w:pPr>
        <w:spacing w:line="480" w:lineRule="auto"/>
        <w:rPr>
          <w:rFonts w:ascii="Times New Roman" w:hAnsi="Times New Roman" w:cs="Times New Roman"/>
          <w:sz w:val="24"/>
          <w:szCs w:val="24"/>
        </w:rPr>
      </w:pPr>
      <w:r w:rsidRPr="008A7204">
        <w:rPr>
          <w:rFonts w:ascii="Times New Roman" w:hAnsi="Times New Roman" w:cs="Times New Roman"/>
          <w:b/>
          <w:sz w:val="24"/>
          <w:szCs w:val="24"/>
        </w:rPr>
        <w:tab/>
      </w:r>
      <w:r w:rsidRPr="008A7204">
        <w:rPr>
          <w:rFonts w:ascii="Times New Roman" w:hAnsi="Times New Roman" w:cs="Times New Roman"/>
          <w:sz w:val="24"/>
          <w:szCs w:val="24"/>
        </w:rPr>
        <w:t>The renin-angiotensin-aldosterone system (RAAS) is the crucial endocrine regulator of BP, maintaining water and sodium homeostasi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fmn0jc5b4","properties":{"formattedCitation":"{\\rtf \\super 20\\nosupersub{}}","plainCitation":"20"},"citationItems":[{"id":924,"uris":["http://zotero.org/users/2154470/items/9E4SI6KW"],"uri":["http://zotero.org/users/2154470/items/9E4SI6KW"],"itemData":{"id":924,"type":"article-journal","title":"An overview of antihypertensive therapy in the 20th century","container-title":"Journal of Clinical Pharmacology","page":"967-977","volume":"40","issue":"9","source":"NCBI PubMed","ISSN":"0091-2700","note":"PMID: 10975068","journalAbbreviation":"J Clin Pharmacol","language":"eng","author":[{"family":"Piepho","given":"R. W."},{"family":"Beal","given":"J."}],"issued":{"date-parts":[["2000",9]]},"PMID":"10975068"}}],"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422a8jho","properties":{"formattedCitation":"{\\rtf \\super 21\\nosupersub{}}","plainCitation":"21"},"citationItems":[{"id":926,"uris":["http://zotero.org/users/2154470/items/UTHVN3V3"],"uri":["http://zotero.org/users/2154470/items/UTHVN3V3"],"itemData":{"id":926,"type":"article-journal","title":"Role of angiotensin II in cardiovascular disease therapeutic implications of more than a century of research","container-title":"Journal of the renin-angiotensin-aldosterone system: JRAAS","page":"3-14","volume":"7","issue":"1","source":"NCBI PubMed","abstract":"More than a century of research on the reninangiotensin system (RAS) has uncovered the widespread involvement of angiotensin II (Ang II) in the pathophysiology of cardiovascular diseases. A number of outcomes-based mega trials utilising hard clinical endpoints have revealed beneficial effects of angiotensin receptor antagonists (AIIAs/ARBs) in patients with hypertension, heart failure, diabetic nephropathy, and post-myocardial infarction (MI). The results of these studies not only emphasise the importance of Ang II in the pathophysiology of these diseases but have provided the basis for an evidence-based approach for the use of AIIAs in clinical practice. It is hoped that the next 100 years of research into the RAS will uncover hitherto unimaginable therapeutic opportunities.","DOI":"10.3317/jraas.2006.003","ISSN":"1470-3203","note":"PMID: 17083068","journalAbbreviation":"J Renin Angiotensin Aldosterone Syst","language":"eng","author":[{"family":"Ferrario","given":"Carlos M."}],"issued":{"date-parts":[["2006",3]]},"PMID":"17083068"}}],"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 healthy people, during low salt intake, RAAS is normally activated causing water and sodium retention and rise in BP. In conditions of high salt, RAAS is supressed resulting in sodium and water excretion. In salt sensitivity RAAS tends to be, depending on the salt intake, less responsive or insufficiently suppressed, which is especially observed in black populations. </w:t>
      </w:r>
      <w:r w:rsidRPr="008A7204">
        <w:rPr>
          <w:rFonts w:ascii="Times New Roman" w:hAnsi="Times New Roman" w:cs="Times New Roman"/>
          <w:sz w:val="24"/>
          <w:szCs w:val="24"/>
          <w:lang w:val="fr-FR"/>
        </w:rPr>
        <w:t>Huan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lang w:val="fr-FR"/>
        </w:rPr>
        <w:instrText xml:space="preserve"> ADDIN ZOTERO_ITEM CSL_CITATION {"citationID":"32Nl2HK9","properties":{"formattedCitation":"{\\rtf \\super 22\\nosupersub{}}","plainCitation":"22"},"citationItems":[{"id":506,"uris":["http://zotero.org/users/2154470/items/FJSVZ62U"],"uri":["http://zotero.org/users/2154470/items/FJSVZ62U"],"itemData":{"id":506,"type":"article-journal","title":"Aldosterone and aldosterone: renin ratio associations with insulin resistance and blood pressure in African Americans","container-title":"Journal of the American Society of Hypertension: JASH","page":"56-65","volume":"6","issue":"1","source":"NCBI PubMed","abstract":"African Americans have more hypertension and hypertension-related morbidity than whites. Aldosterone, in presence of a high salt intake, contributes to hypertension and tissue injury. Inappropriately elevated aldosterone levels could explain this racial disparity. Our study was conducted to determine if aldosterone is associated with elevated blood pressure (BP) or insulin resistance, independent of obesity. A study was conducted on 483 young adult African Americans without cardiovascular or renal disease. Measurements included anthropometrics, BP, lipids, glucose, insulin, aldosterone, and renin. Urine sodium and potassium estimated sodium intake. The cohort was stratified by tertiles of aldosterone and tertiles of aldosterone/renin ratio (ARR). Average urine sodium/potassium ratio was &gt;3.0 in all groups. Insulin resistance, estimated by homeostasis model, was lowest in the low aldosterone group (geometric mean 1.5 [0.6, 2.2]) compared with the high aldosterone group (1.7 [0.9, 2.7], P &lt; .01). Adjusted analyses detected a significant association of aldosterone with insulin resistance, independent of other variables. BP was significantly higher in the high ARR group compared with low and mid ARR groups (P &lt; .01). The significant association of ARR with BP with high dietary sodium suggests that insufficiently suppressed aldosterone may contribute to BP sensitivity to sodium in African Americans.","DOI":"10.1016/j.jash.2011.09.005","ISSN":"1878-7436","note":"PMID: 22024666","shortTitle":"Aldosterone and aldosterone","journalAbbreviation":"J Am Soc Hypertens","language":"eng","author":[{"family":"Huan","given":"Yonghong"},{"family":"Deloach","given":"Stephanie"},{"family":"Keith","given":"Scott W."},{"family":"Goodfriend","given":"Theodore L."},{"family":"Falkner","given":"Bonita"}],"issued":{"date-parts":[["2012",2]]},"PMID":"22024666"}}],"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lang w:val="fr-FR"/>
        </w:rPr>
        <w:t xml:space="preserve"> suggest that insufficiently suppressed aldosterone is a potential mechanism of salt sensitivity in African-Americans</w:t>
      </w:r>
      <w:r w:rsidRPr="008A7204">
        <w:rPr>
          <w:rFonts w:ascii="Times New Roman" w:hAnsi="Times New Roman" w:cs="Times New Roman"/>
          <w:sz w:val="24"/>
          <w:szCs w:val="24"/>
        </w:rPr>
        <w:t xml:space="preserve">. </w:t>
      </w:r>
      <w:r w:rsidRPr="008A7204">
        <w:rPr>
          <w:rFonts w:ascii="Times New Roman" w:hAnsi="Times New Roman" w:cs="Times New Roman"/>
          <w:sz w:val="24"/>
          <w:szCs w:val="24"/>
          <w:lang w:val="fr-FR"/>
        </w:rPr>
        <w:t>He et al.</w:t>
      </w:r>
      <w:r w:rsidRPr="008A7204">
        <w:rPr>
          <w:rFonts w:ascii="Times New Roman" w:hAnsi="Times New Roman" w:cs="Times New Roman"/>
          <w:sz w:val="24"/>
          <w:szCs w:val="24"/>
          <w:lang w:val="fr-FR"/>
        </w:rPr>
        <w:fldChar w:fldCharType="begin"/>
      </w:r>
      <w:r w:rsidR="001B679F" w:rsidRPr="008A7204">
        <w:rPr>
          <w:rFonts w:ascii="Times New Roman" w:hAnsi="Times New Roman" w:cs="Times New Roman"/>
          <w:sz w:val="24"/>
          <w:szCs w:val="24"/>
          <w:lang w:val="fr-FR"/>
        </w:rPr>
        <w:instrText xml:space="preserve"> ADDIN ZOTERO_ITEM CSL_CITATION {"citationID":"1fabgbsvbb","properties":{"formattedCitation":"{\\rtf \\super 23\\nosupersub{}}","plainCitation":"23"},"citationItems":[{"id":1026,"uris":["http://zotero.org/users/2154470/items/2M6BFJEM"],"uri":["http://zotero.org/users/2154470/items/2M6BFJEM"],"itemData":{"id":1026,"type":"article-journal","title":"Importance of the renin system in determining blood pressure fall with salt restriction in black and white hypertensives","container-title":"Hypertension","page":"820-824","volume":"32","issue":"5","source":"NCBI PubMed","abstract":"Seventy-one white and 33 black patients with essential hypertension were studied while on a high sodium intake of 350 mmol/d for 5 days and low sodium intake of 10 mmol/d for 5 days. The fall in blood pressure on changing from the high sodium to the low sodium diet was 17/6 mm Hg in whites and 22/10 mm Hg in blacks. Compared with whites, black patients had a 7-mm Hg greater fall (P&lt;0.05) in systolic blood pressure and 4-mm Hg greater fall (P=0.068) in diastolic blood pressure (adjusted for age and blood pressure on the normal diet) with similar changes in urinary sodium excretion. With sodium restriction, plasma renin activity rose from 0.65 to 3.03 ng. mL-1. h-1 in whites, whereas in blacks it rose only from 0.3 to 1.28 ng. mL-1. h-1 (P&lt;0.001 between blacks and whites). From the high to the low salt diet, plasma angiotensin II increased by 31 pmol/L in whites and by 12 pmol/L in blacks (P&lt;0.05 compared with whites), and plasma aldosterone rose by 499 pmol/L in whites and by 256 pmol/L in blacks (P&lt;0.01). Significant inverse correlations were obtained for all patients between the fall in systolic blood pressure from the high to low salt diet and the rise in plasma renin activity and angiotensin II, as well as the absolute level on the low salt diet. These results demonstrate that the larger fall in blood pressure with a reduction in salt intake in blacks is due at least in part to a less responsive renin-angiotensin-aldosterone system in blacks.","ISSN":"0194-911X","note":"PMID: 9822438","journalAbbreviation":"Hypertension","language":"eng","author":[{"family":"He","given":"F. J."},{"family":"Markandu","given":"N. D."},{"family":"Sagnella","given":"G. A."},{"family":"MacGregor","given":"G. A."}],"issued":{"date-parts":[["1998",11]]},"PMID":"9822438"}}],"schema":"https://github.com/citation-style-language/schema/raw/master/csl-citation.json"} </w:instrText>
      </w:r>
      <w:r w:rsidRPr="008A7204">
        <w:rPr>
          <w:rFonts w:ascii="Times New Roman" w:hAnsi="Times New Roman" w:cs="Times New Roman"/>
          <w:sz w:val="24"/>
          <w:szCs w:val="24"/>
          <w:lang w:val="fr-FR"/>
        </w:rPr>
        <w:fldChar w:fldCharType="separate"/>
      </w:r>
      <w:r w:rsidRPr="008A7204">
        <w:rPr>
          <w:rFonts w:ascii="Times New Roman" w:hAnsi="Times New Roman" w:cs="Times New Roman"/>
          <w:sz w:val="24"/>
          <w:szCs w:val="24"/>
          <w:vertAlign w:val="superscript"/>
        </w:rPr>
        <w:t>23</w:t>
      </w:r>
      <w:r w:rsidRPr="008A7204">
        <w:rPr>
          <w:rFonts w:ascii="Times New Roman" w:hAnsi="Times New Roman" w:cs="Times New Roman"/>
          <w:sz w:val="24"/>
          <w:szCs w:val="24"/>
          <w:lang w:val="fr-FR"/>
        </w:rPr>
        <w:fldChar w:fldCharType="end"/>
      </w:r>
      <w:r w:rsidRPr="008A7204">
        <w:rPr>
          <w:rFonts w:ascii="Times New Roman" w:hAnsi="Times New Roman" w:cs="Times New Roman"/>
          <w:sz w:val="24"/>
          <w:szCs w:val="24"/>
          <w:lang w:val="fr-FR"/>
        </w:rPr>
        <w:t xml:space="preserve"> found a greater fall in BP in black patients compared to Caucasians when changing from high (350 mmol/day for five days) to low (10 mmol/day for five days) dietary sodium intake. </w:t>
      </w:r>
      <w:r w:rsidR="004F4E89" w:rsidRPr="008A7204">
        <w:rPr>
          <w:rFonts w:ascii="Times New Roman" w:hAnsi="Times New Roman" w:cs="Times New Roman"/>
          <w:sz w:val="24"/>
          <w:szCs w:val="24"/>
          <w:lang w:val="fr-FR"/>
        </w:rPr>
        <w:t>Plasma renin activity (</w:t>
      </w:r>
      <w:r w:rsidRPr="008A7204">
        <w:rPr>
          <w:rFonts w:ascii="Times New Roman" w:hAnsi="Times New Roman" w:cs="Times New Roman"/>
          <w:sz w:val="24"/>
          <w:szCs w:val="24"/>
        </w:rPr>
        <w:t>PRA</w:t>
      </w:r>
      <w:r w:rsidR="004F4E89" w:rsidRPr="008A7204">
        <w:rPr>
          <w:rFonts w:ascii="Times New Roman" w:hAnsi="Times New Roman" w:cs="Times New Roman"/>
          <w:sz w:val="24"/>
          <w:szCs w:val="24"/>
        </w:rPr>
        <w:t>)</w:t>
      </w:r>
      <w:r w:rsidRPr="008A7204">
        <w:rPr>
          <w:rFonts w:ascii="Times New Roman" w:hAnsi="Times New Roman" w:cs="Times New Roman"/>
          <w:sz w:val="24"/>
          <w:szCs w:val="24"/>
        </w:rPr>
        <w:t xml:space="preserve">, plasma angiotensin II and aldosterone levels increased to a lesser extent in black population. Less responsive RAAS in blacks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an explanation for greater changes in BP when changing the dietary intake of sodium from high to low. Richardson et al.</w:t>
      </w:r>
      <w:r w:rsidR="00D364BD" w:rsidRPr="008A7204">
        <w:rPr>
          <w:rFonts w:ascii="Times New Roman" w:hAnsi="Times New Roman" w:cs="Times New Roman"/>
          <w:sz w:val="24"/>
          <w:szCs w:val="24"/>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4vapug55d","properties":{"formattedCitation":"{\\rtf \\super 15\\nosupersub{}}","plainCitation":"15"},"citationItems":[{"id":290,"uris":["http://zotero.org/users/2154470/items/EKP2JZSA"],"uri":["http://zotero.org/users/2154470/items/EKP2JZSA"],"itemData":{"id":290,"type":"article-journal","title":"Salt sensitivity: a review with a focus on non-Hispanic blacks and Hispanics","container-title":"Journal of the American Society of Hypertension","page":"170-179","volume":"7","issue":"2","source":"CrossRef","DOI":"10.1016/j.jash.2013.01.003","ISSN":"19331711","shortTitle":"Salt sensitivity","language":"en","author":[{"family":"Richardson","given":"Safiya I."},{"family":"Freedman","given":"Barry I."},{"family":"Ellison","given":"David H."},{"family":"Rodriguez","given":"Carlos J."}],"issued":{"date-parts":[["2013",3]]}}}],"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 their recent review</w:t>
      </w:r>
      <w:r w:rsidR="00D364BD" w:rsidRPr="008A7204">
        <w:rPr>
          <w:rFonts w:ascii="Times New Roman" w:hAnsi="Times New Roman" w:cs="Times New Roman"/>
          <w:sz w:val="24"/>
          <w:szCs w:val="24"/>
        </w:rPr>
        <w:t>,</w:t>
      </w:r>
      <w:r w:rsidRPr="008A7204">
        <w:rPr>
          <w:rFonts w:ascii="Times New Roman" w:hAnsi="Times New Roman" w:cs="Times New Roman"/>
          <w:sz w:val="24"/>
          <w:szCs w:val="24"/>
        </w:rPr>
        <w:t xml:space="preserve"> suggest </w:t>
      </w:r>
      <w:r w:rsidR="001A3141" w:rsidRPr="008A7204">
        <w:rPr>
          <w:rFonts w:ascii="Times New Roman" w:hAnsi="Times New Roman" w:cs="Times New Roman"/>
          <w:sz w:val="24"/>
          <w:szCs w:val="24"/>
        </w:rPr>
        <w:t xml:space="preserve">that </w:t>
      </w:r>
      <w:r w:rsidRPr="008A7204">
        <w:rPr>
          <w:rFonts w:ascii="Times New Roman" w:hAnsi="Times New Roman" w:cs="Times New Roman"/>
          <w:sz w:val="24"/>
          <w:szCs w:val="24"/>
        </w:rPr>
        <w:t xml:space="preserve">high salt intake, salt retention, and/or volume overload lower RAAS activity and cause hypertension in non-Hispanic blacks. Considering older populations, </w:t>
      </w:r>
      <w:r w:rsidR="00D01419">
        <w:rPr>
          <w:rFonts w:ascii="Times New Roman" w:hAnsi="Times New Roman" w:cs="Times New Roman"/>
          <w:sz w:val="24"/>
          <w:szCs w:val="24"/>
        </w:rPr>
        <w:t xml:space="preserve">the </w:t>
      </w:r>
      <w:r w:rsidR="00DE7DD5">
        <w:rPr>
          <w:rFonts w:ascii="Times New Roman" w:hAnsi="Times New Roman" w:cs="Times New Roman"/>
          <w:sz w:val="24"/>
          <w:szCs w:val="24"/>
        </w:rPr>
        <w:t>c</w:t>
      </w:r>
      <w:r w:rsidRPr="008A7204">
        <w:rPr>
          <w:rFonts w:ascii="Times New Roman" w:hAnsi="Times New Roman" w:cs="Times New Roman"/>
          <w:sz w:val="24"/>
          <w:szCs w:val="24"/>
        </w:rPr>
        <w:t>ut-off values of aldosterone to renin ratios, used to screen for primary aldosteronism, differed in older and younger populations undergone saline infusion tests, with values being higher in the former group, implying an association of salt sensitivity with insufficiently suppressed aldosterone in older population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hbqnrtj3n","properties":{"formattedCitation":"{\\rtf \\super 24\\nosupersub{}}","plainCitation":"24"},"citationItems":[{"id":934,"uris":["http://zotero.org/users/2154470/items/TCTHR8WF"],"uri":["http://zotero.org/users/2154470/items/TCTHR8WF"],"itemData":{"id":934,"type":"article-journal","title":"The influence of aging on the diagnosis of primary aldosteronism","container-title":"Hypertension Research","page":"1062-1067","volume":"37","issue":"12","source":"www.nature.com","abstract":"Primary aldosteronism (PA) is common in young or middle-aged hypertensive patients, but PA among the elderly has recently become more common. As salt sensitivity increases with age, plasma renin activity (PRA) tends to decrease, whereas the aldosterone-to-renin ratio (ARR) tends to increase in the elderly. The aim of this study was to clarify the influence of aging on the diagnosis of PA. We retrospectively evaluated 155 consecutively admitted patients who were not taking antihypertensive medications or calcium channel blockers and α blockers that underwent PRA and plasma aldosterone concentration (PAC) measurements. The study subjects included 13 PA and 69 essential hypertensive (EHT) patients aged over 65 years, and 32 PA and 41 EHT patients under aged 65 years. Our study clarified the influence of aging through screening and confirmatory tests for the diagnosis of PA. Our results showed the ARR cutoff value for a screening test to be 556 (area under the curve: AUC=0.906), its sensitivity and specificity to be 84.6% and 89.9%, respectively, and the likelihood ratio to be 8.34 in the elderly, whereas the ARR cutoff value was 272 in the non-elderly. In the saline infusion test, the mean PAC was 86.6±41.8 pg ml−1 in the elderly and 158.1±116.5 pg ml−1 in the non-elderly (P=0.04). There was no influence from age in both the captopril challenge test and the furosemide upright test. Aging may influence PA screening and saline infusion tests; thus, we should consider the influence of aging in the diagnosis of elderly subjects with PA.","DOI":"10.1038/hr.2014.129","ISSN":"0916-9636","journalAbbreviation":"Hypertens Res","language":"en","author":[{"family":"Nakama","given":"Chikako"},{"family":"Kamide","given":"Kei"},{"family":"Kawai","given":"Tatsuo"},{"family":"Hongyo","given":"Kazuhiro"},{"family":"Ito","given":"Norihisa"},{"family":"Onishi","given":"Miyuki"},{"family":"Takeya","given":"Yasushi"},{"family":"Yamamoto","given":"Koichi"},{"family":"Sugimoto","given":"Ken"},{"family":"Rakugi","given":"Hiromi"}],"issued":{"date-parts":[["2014",12]]}}}],"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t>
      </w:r>
    </w:p>
    <w:p w14:paraId="2363DB1D" w14:textId="77777777" w:rsidR="00561F4F" w:rsidRPr="008A7204" w:rsidRDefault="00561F4F" w:rsidP="00561F4F">
      <w:pPr>
        <w:spacing w:line="480" w:lineRule="auto"/>
        <w:ind w:firstLine="720"/>
        <w:rPr>
          <w:rFonts w:ascii="Times New Roman" w:hAnsi="Times New Roman" w:cs="Times New Roman"/>
          <w:b/>
          <w:sz w:val="24"/>
          <w:szCs w:val="24"/>
        </w:rPr>
      </w:pPr>
    </w:p>
    <w:p w14:paraId="1550E7A4" w14:textId="77777777" w:rsidR="004E3F78" w:rsidRDefault="004E3F78" w:rsidP="00536794">
      <w:pPr>
        <w:spacing w:line="480" w:lineRule="auto"/>
        <w:ind w:firstLine="720"/>
        <w:rPr>
          <w:rFonts w:ascii="Times New Roman" w:hAnsi="Times New Roman" w:cs="Times New Roman"/>
          <w:b/>
          <w:sz w:val="24"/>
          <w:szCs w:val="24"/>
        </w:rPr>
      </w:pPr>
    </w:p>
    <w:p w14:paraId="6194F74F" w14:textId="77777777" w:rsidR="00561F4F" w:rsidRPr="008A7204" w:rsidRDefault="00561F4F" w:rsidP="00536794">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lastRenderedPageBreak/>
        <w:t xml:space="preserve">Endothelial dysfunction   </w:t>
      </w:r>
    </w:p>
    <w:p w14:paraId="2AE0792D" w14:textId="66B73306"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The endothelium has a major role in control of vascular tone and in turn, blood flow. It secretes both vasodilator and vasoconstrictor substances, with the main vasodilating molecules being nitric oxide (NO) and Prostacyclin (PGI2).</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t8a5ttep5","properties":{"formattedCitation":"{\\rtf \\super 25\\nosupersub{}}","plainCitation":"25"},"citationItems":[{"id":273,"uris":["http://zotero.org/users/2154470/items/JDF8M3AD"],"uri":["http://zotero.org/users/2154470/items/JDF8M3AD"],"itemData":{"id":273,"type":"article-journal","title":"Endothelial dysfunction in African-Americans","container-title":"International Journal of Cardiology","page":"157-172","volume":"132","issue":"2","source":"CrossRef","DOI":"10.1016/j.ijcard.2008.10.007","ISSN":"01675273","language":"en","author":[{"family":"Patel","given":"Pawan D."},{"family":"Velazquez","given":"Jose L."},{"family":"Arora","given":"Rohit R."}],"issued":{"date-parts":[["2009",2]]}}}],"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Endothelial dysfunction, or more precisely, impaired vasodilation due to reduced endothelial nitric oxide synthase activity and NO production, is related to salt sensitivity of BP.</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tqrc58snn","properties":{"formattedCitation":"{\\rtf \\super 26\\nosupersub{}}","plainCitation":"26"},"citationItems":[{"id":748,"uris":["http://zotero.org/users/2154470/items/SDGXWRB5"],"uri":["http://zotero.org/users/2154470/items/SDGXWRB5"],"itemData":{"id":748,"type":"article-journal","title":"Nitric oxide and salt sensitivity*","container-title":"American Journal of Hypertension","page":"973-979","volume":"13","issue":"9","source":"ajh.oxfordjournals.org","abstract":"Studies in laboratory animals suggest that altered nitric oxide (NO) production may be associated with salt sensitivity. In this investigation we determined whether the endogenous NO production was altered in salt-sensitive human subjects when salt intake was changed. Salt sensitivity was assessed from the magnitude of the blood pressure (BP) lowering obtained when the salt intake was reduced from high to a low intake. The combined urinary excretion of nitrites and nitrates, the major metabolites of NO, was employed as an index of endogenous NO production. Salt-sensitive subjects (n 23) were older, heavier, and had greater waist-to-hip ratios and higher baseline BP than salt-resistant individuals (n = 25). In salt-sensitive subjects, mean blood pressure (MBP) decreased 11.8 ± 0.7 mm Hg, and NO metabolite excretion increased from 823 ± 102 to 1530 ± 148 mmol/24 h, when salt intake was reduced from 316 to 28 μmol/day. NO metabolite excretion was 45% lower during high salt (0.66 ± 0.1 μmol/mg creatinine) than during low salt intake (1.12 ± 0.1 μmol/mg creatinine) (P &lt; .001). In contrast, when salt intake was reduced, salt-resistant subjects exhibited no significant mean changes in BP or NO metabolite excretion. During low salt intake, NO metabolite excretion (μmol/day) was significantly higher in salt-sensitive individuals. The magnitude of decrease of systolic blood pressure, diastolic blood pressure, or MBP induced by reducing salt intake was not related to the increase in urinary excretion of NO metabolite levels (r2 = 0.009; P = .66). In summary, to the extent that urinary NO metabolite levels reflect the activity of the endogenous NO system, our results support the view that salt sensitivity may in part be determined by an inability to increase or to sustain NO production in response to high salt. Insufficient NO production during high salt may in turn lead to altered pressure-natriuresis relationships and to an increase in BP. The possibility that the increase in BP induced by high salt intake in salt-sensitive individuals could be the key factor in reducing NO metabolite levels can not be ruled out.","DOI":"10.1016/S0895-7061(00)00283-1","ISSN":"0895-7061, 1941-7225","note":"PMID: 10981546","journalAbbreviation":"Am J Hypertens","language":"en","author":[{"family":"Cubeddu","given":"Luigi X."},{"family":"Alfieri","given":"Anna B."},{"family":"Hoffmann","given":"Irene S."},{"family":"Jimenez","given":"Elizabeth"},{"family":"Roa","given":"Carmen M."},{"family":"Cubeddu","given":"Roberto"},{"family":"Palermo","given":"Coromoto"},{"family":"Baldonedo","given":"Rosa M."}],"issued":{"date-parts":[["2000",9,1]]},"PMID":"10981546"}}],"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6</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9vu39i7el","properties":{"formattedCitation":"{\\rtf \\super 27\\nosupersub{}}","plainCitation":"27"},"citationItems":[{"id":742,"uris":["http://zotero.org/users/2154470/items/55G6GWRK"],"uri":["http://zotero.org/users/2154470/items/55G6GWRK"],"itemData":{"id":742,"type":"article-journal","title":"Increased salt-sensitivity in endothelial nitric oxide synthase-knockout mice","container-title":"American Journal of Hypertension","page":"1264-1269","volume":"19","issue":"12","source":"NCBI PubMed","abstract":"BACKGROUND: Although impaired nitric oxide production contributes importantly to salt-sensitivity, the role of the endothelial isoform of nitric oxide synthase (eNOS) has received little attention. In the present study we compared the effects of a high-salt diet on the blood pressure response of eNOS knockout (eNOS-/-) and control (eNOS+/+) mice.\nMETHODS: Mean arterial pressure (MAP), heart rate, pulse pressure, and activity levels were recorded by telemetry in mice fed a regular-salt diet (0.7% NaCl) followed by 6 weeks on either a high-salt (8% NaCl) or regular-salt diet.\nRESULTS: The eNOS-/- mice exhibited a 15% increase in MAP and a 2- to 2.5-fold increase in salt-sensitivity relative to the control strain. Salt-induced increases in MAP were well sustained in eNOS-/-, whereas in eNOS+/+ the initial increase was biphasic. The effects of salt on MAP were particularly pronounced during locomotor activity, during the dark phase, and at the peak levels of MAP recorded over the course of the day. The high-salt diet also led to a transient increase in the proportion of time spent active. Levels of heart rate and pulse pressure were relatively unaffected by the high-salt diet.\nCONCLUSION: The eNOS-/- mice exhibit an increased blood pressure response to a high-salt diet. This finding suggests that eNOS normally provides an important contribution to the body's adaptation to a salt load and that reduced production of NO by eNOS may promote salt-sensitivity and salt-induced hypertension.","DOI":"10.1016/j.amjhyper.2006.05.025","ISSN":"0895-7061","note":"PMID: 17161773","journalAbbreviation":"Am. J. Hypertens.","language":"eng","author":[{"family":"Leonard","given":"Allison M."},{"family":"Chafe","given":"Linda L."},{"family":"Montani","given":"Jean-Pierre"},{"family":"Van Vliet","given":"Bruce N."}],"issued":{"date-parts":[["2006",12]]},"PMID":"17161773"}}],"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7</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creased NO production in the kidney and peripheral vasculature is responsible for the regulation of BP and sodium balance during increased sodium intake.</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h7oqusuki","properties":{"formattedCitation":"{\\rtf \\super 28\\nosupersub{}}","plainCitation":"28"},"citationItems":[{"id":823,"uris":["http://zotero.org/users/2154470/items/E5B7JA24"],"uri":["http://zotero.org/users/2154470/items/E5B7JA24"],"itemData":{"id":823,"type":"article-journal","title":"Effects of Aging and Alterations in Dietary Sodium Intake on Total Nitric Oxide Production","container-title":"American journal of kidney diseases : the official journal of the National Kidney Foundation","page":"900-908","volume":"37","issue":"5","source":"PubMed Central","abstract":"Animal studies suggest that nitric oxide (NO) deficiency is linked to salt-sensitive hypertension and that NO activity decreases during normal aging. This study investigates the impact of increasing age and manipulations in dietary salt intake on biochemical indices of the NO system in healthy humans. We measured NO2 + NO3 (NOX; stable oxidation products of NO) and cyclic guanosine monophosphate (cGMP; major second messenger) in plasma and urine of 30 healthy subjects aged 22 to 77 years. Subjects were maintained on controlled low NOX and low-, normal-, or high-salt diets for 3 days. Salt sensitivity of blood pressure was seen only in the oldest subjects. Plasma renin activity was suppressed by a high salt intake in all age groups, and baseline values declined with advancing age. Neither age nor salt intake correlated with indices of NO activity over the third 24-hour period of controlled salt intake. In a subgroup of subjects aged 33 ± 4 years challenged with ultrahigh sodium intake (400 mEq/24 h), again there was no increase in NO2 + NO3 or cGMP measures. In contrast to animal studies, there is no correlation in humans between either salt intake or age and total NO production and activity, indicated by NO2 + NO3 and cGMP measures. This does not preclude undetected alterations occurring in NO production and/or activity in strategic locations in the kidney and cardiovascular system. Limitations of blood and urine measurements of NO2 + NO3 and cGMP as indices of NO activity are discussed.","ISSN":"0272-6386","note":"PMID: 11325670\nPMCID: PMC2757287","journalAbbreviation":"Am J Kidney Dis","author":[{"family":"Schmidt","given":"Rebecca J."},{"family":"Beierwaltes","given":"William H."},{"family":"Baylis","given":"Chris"}],"issued":{"date-parts":[["2001",5]]},"PMID":"11325670","PMCID":"PMC2757287"}}],"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ith regards to endothelial dysfunction in populations at risk, normotensive salt sensitivity in black populations is associated with an increase in plasma asymmetric dimethyl arginine, an endogenous competitive inhibitor of endothelial nitric oxide synthase, which in turn inhibits vasodilatation.</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lp8b46iq","properties":{"formattedCitation":"{\\rtf \\super 29\\nosupersub{}}","plainCitation":"29"},"citationItems":[{"id":314,"uris":["http://zotero.org/users/2154470/items/PEVES84W"],"uri":["http://zotero.org/users/2154470/items/PEVES84W"],"itemData":{"id":314,"type":"article-journal","title":"Salt Sensitivity in Blacks: Evidence That the Initial Pressor Effect of NaCl Involves Inhibition of Vasodilatation by Asymmetrical Dimethylarginine","container-title":"Hypertension","page":"380-385","volume":"58","issue":"3","source":"CrossRef","DOI":"10.1161/HYPERTENSIONAHA.111.170175","ISSN":"0194-911X, 1524-4563","shortTitle":"Salt Sensitivity in Blacks","language":"en","author":[{"family":"Schmidlin","given":"O."},{"family":"Forman","given":"A."},{"family":"Leone","given":"A."},{"family":"Sebastian","given":"A."},{"family":"Morris","given":"R. C."}],"issued":{"date-parts":[["2011",9,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 similar response occurs in postmenopausal women. Scuteri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78j843t0","properties":{"formattedCitation":"{\\rtf \\super 30\\nosupersub{}}","plainCitation":"30"},"citationItems":[{"id":937,"uris":["http://zotero.org/users/2154470/items/4GFAIGIG"],"uri":["http://zotero.org/users/2154470/items/4GFAIGIG"],"itemData":{"id":937,"type":"article-journal","title":"Nitric oxide inhibition as a mechanism for blood pressure increase during salt loading in normotensive postmenopausal women","container-title":"Journal of Hypertension","page":"1339-1346","volume":"21","issue":"7","source":"NCBI PubMed","abstract":"OBJECTIVES: Asymmetric dimethylarginine (ADMA) is an endogenous inhibitor of nitric oxide (NO), which plays an important role in natriuresis. We determined whether changes in endothelium-dependent vasodilation (EDD) and plasma ADMA predict changes in blood pressure (BP) after salt loading in normotensive postmenopausal women (PMW).\nMETHODS: In 15 normotensive PMW (age 50-60 years), not receiving estrogen, ambulatory 24-h BP, plasma lipids, and ADMA were measured after 4 days of a low-salt diet (70 mEq/day) and following 7 days of high-salt intake (260 mEq/day). Brachial artery diameter at rest, during reactive hyperemia, i.e. EDD, and after sublingual nitroglycerin, i.e. non-EDD, were measured by ultrasound. The 24-h urinary NO metabolite (NOx) was measured by Griess reaction. Plasma ADMA was measured by high-pressure liquid chromatography.\nRESULTS: During low-salt, 24-h BP levels averaged 121 +/- 11 and 69 +/- 7 mmHg for systolic BP (SBP) and diastolic BP (DBP), respectively. After salt loading, average 24-h BP increases were: 7.6 mmHg for SBP, 2.2 mmHg for DBP, and 5.5 mmHg for pulse pressure (PP). Increases of 24-h SBP and 24-h PP after salt loading correlated directly with changes in ADMA (partial R2 = 0.16 for 24-h SBP and 0.17 for 24-h PP, P &lt; 0.05 for both) and inversely with changes in EDD (partial R2 = 0.13, P = 0.09 for 24 h SBP and partial R2 = 0.15, P = 0.07 for 24-h PP), after adjustment for age and cholesterol.\nCONCLUSIONS: Inhibition of NO bioavailability by ADMA and a subsequent reduction in EDD contribute to the increase in BP during high-salt intake in normotensive PMW not receiving estrogen.","DOI":"10.1097/01.hjh.0000059082.43904.02","ISSN":"0263-6352","note":"PMID: 12817182","journalAbbreviation":"J. Hypertens.","language":"eng","author":[{"family":"Scuteri","given":"Angelo"},{"family":"Stuehlinger","given":"Markus C."},{"family":"Cooke","given":"John P."},{"family":"Wright","given":"Jeanette G."},{"family":"Lakatta","given":"Edward G."},{"family":"Anderson","given":"David E."},{"family":"Fleg","given":"Jerome L."}],"issued":{"date-parts":[["2003",7]]},"PMID":"12817182"}}],"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report higher concentrations of asymmetric dimethyl arginine and lower availability of NO in normotensive postmenopausal salt-sensitive women not receiving oestrogen compared to salt-resistant ones. Even though NO production has been found to decrease in aging salt-sensitive rat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kP44PO2L","properties":{"formattedCitation":"{\\rtf \\super 31\\nosupersub{}}","plainCitation":"31"},"citationItems":[{"id":944,"uris":["http://zotero.org/users/2154470/items/4VD7JS4Z"],"uri":["http://zotero.org/users/2154470/items/4VD7JS4Z"],"itemData":{"id":944,"type":"article-journal","title":"Estrogen restores endothelial cell function in an experimental model of vascular injury","container-title":"Circulation","page":"1624-1630","volume":"96","issue":"5","source":"NCBI PubMed","abstract":"BACKGROUND: It has been suggested that reendothelialization of damaged blood vessels protects against the vascular injury response. The goal of the present study was to determine whether estrogen restores endothelial cell function in balloon-injured rat carotid arteries.\nMETHODS AND RESULTS: Ten-week-old male and female Sprague-Dawley rats with intact gonads underwent balloon injury to the right common carotid artery. Female rats were randomized to receive either daily subcutaneous injections of 17beta-estradiol (17betaE[2]; 20 microg x kg[-1] x d[-1]) or vehicle over the course of the study. Vessel morphology was assessed 2 weeks after injury. Significant neointima formation was observed in vehicle-treated males. This response was blunted in vehicle-treated and 17beta-E(2)-supplemented females. Intima-to-media ratios were 1.28+/-0.23 (males), 0.72+/-0.07 (vehicle-treated females), and 0.49+/-0.07 (17beta-E[2]supplemented females). To test whether reductions in neointimal lesion formation were related to the functional reendothelialization of the damaged vessel, endothelium-dependent relaxation was tested in isolated ring segments from the three experimental groups. Vessels were precontracted with phenylephrine followed by cumulative administration of acetylcholine, an endothelium-dependent vasodilator. Maximum relaxation to acetylcholine was 8.13+/-1.70% (males), 22.06+/-4.36% (vehicle-treated females), and 46.47+/-3.48% (17beta-E[2]-supplemented females). The enhanced endothelium-dependent relaxation of rings from 17betaE(2)-supplemented females correlated with reduced neointimal proliferation in this group. The concentration of nitric oxide metabolites in plasma correlated positively with plasma 17beta-E(2) concentration.\nCONCLUSIONS: These results suggest that estrogen protects against neointimal injury in the balloon-injured rat, at least in part, by facilitating the reendothelialization of the damaged vessel.","ISSN":"0009-7322","note":"PMID: 9315557","journalAbbreviation":"Circulation","language":"eng","author":[{"family":"White","given":"C. R."},{"family":"Shelton","given":"J."},{"family":"Chen","given":"S. J."},{"family":"Darley-Usmar","given":"V."},{"family":"Allen","given":"L."},{"family":"Nabors","given":"C."},{"family":"Sanders","given":"P. W."},{"family":"Chen","given":"Y. F."},{"family":"Oparil","given":"S."}],"issued":{"date-parts":[["1997",9,2]]},"PMID":"9315557"}}],"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lang w:val="fr-FR"/>
        </w:rPr>
        <w:t xml:space="preserve"> Schmidt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lang w:val="fr-FR"/>
        </w:rPr>
        <w:instrText xml:space="preserve"> ADDIN ZOTERO_ITEM CSL_CITATION {"citationID":"vh40nuvuu","properties":{"formattedCitation":"{\\rtf \\super 28\\nosupersub{}}","plainCitation":"28"},"citationItems":[{"id":823,"uris":["http://zotero.org/users/2154470/items/E5B7JA24"],"uri":["http://zotero.org/users/2154470/items/E5B7JA24"],"itemData":{"id":823,"type":"article-journal","title":"Effects of Aging and Alterations in Dietary Sodium Intake on Total Nitric Oxide Production","container-title":"American journal of kidney diseases : the official journal of the National Kidney Foundation","page":"900-908","volume":"37","issue":"5","source":"PubMed Central","abstract":"Animal studies suggest that nitric oxide (NO) deficiency is linked to salt-sensitive hypertension and that NO activity decreases during normal aging. This study investigates the impact of increasing age and manipulations in dietary salt intake on biochemical indices of the NO system in healthy humans. We measured NO2 + NO3 (NOX; stable oxidation products of NO) and cyclic guanosine monophosphate (cGMP; major second messenger) in plasma and urine of 30 healthy subjects aged 22 to 77 years. Subjects were maintained on controlled low NOX and low-, normal-, or high-salt diets for 3 days. Salt sensitivity of blood pressure was seen only in the oldest subjects. Plasma renin activity was suppressed by a high salt intake in all age groups, and baseline values declined with advancing age. Neither age nor salt intake correlated with indices of NO activity over the third 24-hour period of controlled salt intake. In a subgroup of subjects aged 33 ± 4 years challenged with ultrahigh sodium intake (400 mEq/24 h), again there was no increase in NO2 + NO3 or cGMP measures. In contrast to animal studies, there is no correlation in humans between either salt intake or age and total NO production and activity, indicated by NO2 + NO3 and cGMP measures. This does not preclude undetected alterations occurring in NO production and/or activity in strategic locations in the kidney and cardiovascular system. Limitations of blood and urine measurements of NO2 + NO3 and cGMP as indices of NO activity are discussed.","ISSN":"0272-6386","note":"PMID: 11325670\nPMCID: PMC2757287","journalAbbreviation":"Am J Kidney Dis","author":[{"family":"Schmidt","given":"Rebecca J."},{"family":"Beierwaltes","given":"William H."},{"family":"Baylis","given":"Chris"}],"issued":{"date-parts":[["2001",5]]},"PMID":"11325670","PMCID":"PMC2757287"}}],"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2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report no similar observations in older salt-sensitive humans. However, one of the limitations of the study may be the small number of participants completing the study diets. Further studies are needed to clarify the possible association of endothelial dysfunction and salt sensitivity in older populations.</w:t>
      </w:r>
    </w:p>
    <w:p w14:paraId="00958746" w14:textId="77777777" w:rsidR="00561F4F" w:rsidRPr="008A7204" w:rsidRDefault="00561F4F" w:rsidP="00561F4F">
      <w:pPr>
        <w:spacing w:line="480" w:lineRule="auto"/>
        <w:ind w:firstLine="720"/>
        <w:rPr>
          <w:rFonts w:ascii="Times New Roman" w:hAnsi="Times New Roman" w:cs="Times New Roman"/>
          <w:b/>
          <w:sz w:val="24"/>
          <w:szCs w:val="24"/>
        </w:rPr>
      </w:pPr>
    </w:p>
    <w:p w14:paraId="03732655" w14:textId="77777777" w:rsidR="00561F4F" w:rsidRPr="008A7204" w:rsidRDefault="00561F4F" w:rsidP="00561F4F">
      <w:pPr>
        <w:spacing w:line="480" w:lineRule="auto"/>
        <w:ind w:firstLine="720"/>
        <w:rPr>
          <w:rFonts w:ascii="Times New Roman" w:hAnsi="Times New Roman" w:cs="Times New Roman"/>
          <w:b/>
          <w:sz w:val="24"/>
          <w:szCs w:val="24"/>
        </w:rPr>
      </w:pPr>
    </w:p>
    <w:p w14:paraId="73922A33" w14:textId="77777777" w:rsidR="00561F4F" w:rsidRPr="008A7204" w:rsidRDefault="00561F4F" w:rsidP="00561F4F">
      <w:pPr>
        <w:spacing w:line="480" w:lineRule="auto"/>
        <w:ind w:firstLine="720"/>
        <w:rPr>
          <w:rFonts w:ascii="Times New Roman" w:hAnsi="Times New Roman" w:cs="Times New Roman"/>
          <w:b/>
          <w:sz w:val="24"/>
          <w:szCs w:val="24"/>
        </w:rPr>
      </w:pPr>
    </w:p>
    <w:p w14:paraId="4969C904" w14:textId="77777777" w:rsidR="00561F4F" w:rsidRPr="008A7204" w:rsidRDefault="00561F4F" w:rsidP="00561F4F">
      <w:pPr>
        <w:spacing w:line="480" w:lineRule="auto"/>
        <w:ind w:firstLine="720"/>
        <w:rPr>
          <w:rFonts w:ascii="Times New Roman" w:hAnsi="Times New Roman" w:cs="Times New Roman"/>
          <w:b/>
          <w:sz w:val="24"/>
          <w:szCs w:val="24"/>
        </w:rPr>
      </w:pPr>
    </w:p>
    <w:p w14:paraId="7A517AFD"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lastRenderedPageBreak/>
        <w:t>Interplay of oestrogen, renin-angiotensin system and nitric oxide in postmenopausal women</w:t>
      </w:r>
    </w:p>
    <w:p w14:paraId="22E82244" w14:textId="5B03ECE4"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With oestrogen positively influencing endothelial nitric oxide synthase in the production of NO, and NO being a physiologic antagonist of angiotensin II, the RAAS is considered to be associated with salt sensitivity in women as wel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6un5pnnh6","properties":{"formattedCitation":"{\\rtf \\super 31\\nosupersub{}}","plainCitation":"31"},"citationItems":[{"id":944,"uris":["http://zotero.org/users/2154470/items/4VD7JS4Z"],"uri":["http://zotero.org/users/2154470/items/4VD7JS4Z"],"itemData":{"id":944,"type":"article-journal","title":"Estrogen restores endothelial cell function in an experimental model of vascular injury","container-title":"Circulation","page":"1624-1630","volume":"96","issue":"5","source":"NCBI PubMed","abstract":"BACKGROUND: It has been suggested that reendothelialization of damaged blood vessels protects against the vascular injury response. The goal of the present study was to determine whether estrogen restores endothelial cell function in balloon-injured rat carotid arteries.\nMETHODS AND RESULTS: Ten-week-old male and female Sprague-Dawley rats with intact gonads underwent balloon injury to the right common carotid artery. Female rats were randomized to receive either daily subcutaneous injections of 17beta-estradiol (17betaE[2]; 20 microg x kg[-1] x d[-1]) or vehicle over the course of the study. Vessel morphology was assessed 2 weeks after injury. Significant neointima formation was observed in vehicle-treated males. This response was blunted in vehicle-treated and 17beta-E(2)-supplemented females. Intima-to-media ratios were 1.28+/-0.23 (males), 0.72+/-0.07 (vehicle-treated females), and 0.49+/-0.07 (17beta-E[2]supplemented females). To test whether reductions in neointimal lesion formation were related to the functional reendothelialization of the damaged vessel, endothelium-dependent relaxation was tested in isolated ring segments from the three experimental groups. Vessels were precontracted with phenylephrine followed by cumulative administration of acetylcholine, an endothelium-dependent vasodilator. Maximum relaxation to acetylcholine was 8.13+/-1.70% (males), 22.06+/-4.36% (vehicle-treated females), and 46.47+/-3.48% (17beta-E[2]-supplemented females). The enhanced endothelium-dependent relaxation of rings from 17betaE(2)-supplemented females correlated with reduced neointimal proliferation in this group. The concentration of nitric oxide metabolites in plasma correlated positively with plasma 17beta-E(2) concentration.\nCONCLUSIONS: These results suggest that estrogen protects against neointimal injury in the balloon-injured rat, at least in part, by facilitating the reendothelialization of the damaged vessel.","ISSN":"0009-7322","note":"PMID: 9315557","journalAbbreviation":"Circulation","language":"eng","author":[{"family":"White","given":"C. R."},{"family":"Shelton","given":"J."},{"family":"Chen","given":"S. J."},{"family":"Darley-Usmar","given":"V."},{"family":"Allen","given":"L."},{"family":"Nabors","given":"C."},{"family":"Sanders","given":"P. W."},{"family":"Chen","given":"Y. F."},{"family":"Oparil","given":"S."}],"issued":{"date-parts":[["1997",9,2]]},"PMID":"9315557"}}],"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t is especially after menopause that changes in renal sodium handling, oxidative stress, and hypertension occur, most likely due to an imbalance between NO and angiotensin II.</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2psiatnjf","properties":{"formattedCitation":"{\\rtf \\super 32\\nosupersub{}}","plainCitation":"32"},"citationItems":[{"id":787,"uris":["http://zotero.org/users/2154470/items/I55VSCHJ"],"uri":["http://zotero.org/users/2154470/items/I55VSCHJ"],"itemData":{"id":787,"type":"article-journal","title":"Salt sensitivity and hypertension after menopause: role of nitric oxide and angiotensin II","container-title":"American Journal of Nephrology","page":"170-180","volume":"26","issue":"2","source":"NCBI PubMed","abstract":"Hypertension is a major risk factor for cardiovascular disease and renal disease. After menopause, the incidence of hypertension increases in women to levels that equal or exceed that in men, suggesting a protective role of female sex hormones. Salt sensitivity of blood pressure is associated with an increased risk for development of hypertension and cardiovascular disease. We and others have demonstrated that after menopause, the prevalence of salt sensitivity increases, suggesting that female sex hormones influence renal sodium handling and blood pressure regulation. A homeostatic balance between the counteracting effects of nitric oxide (NO) and angiotensin (Ang) II on pressure natriuresis, renal hemodynamics, tubular sodium reabsorption, and oxidative stress plays an important role in modulating salt sensitivity as well as hypertensive end-organ injury. Estrogens modulate the activity and expression of NO and Ang II. We infer that after menopause, estrogen deficiency promotes an unbalance between NO and Ang II, resulting in disturbed renal sodium handling, oxidative stress, and hypertension, particularly in genetically prone women. A better understanding of the mechanisms underlying the development of postmenopausal hypertension and associated cardiovascular and renal diseases should provide insights into preventive and therapeutic strategies.","DOI":"10.1159/000092984","ISSN":"0250-8095","note":"PMID: 16645264","shortTitle":"Salt sensitivity and hypertension after menopause","journalAbbreviation":"Am. J. Nephrol.","language":"eng","author":[{"family":"Hernandez Schulman","given":"Ivonne"},{"family":"Raij","given":"Leopoldo"}],"issued":{"date-parts":[["2006"]]},"PMID":"16645264"}}],"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 study conducted on normotensive women in whom menopause was induced surgically, confirmed the protective effect of female sex hormones on salt sensitivity, independent of aging. Results of the study show that prevalence of salt sensitivity doubled four months after the surgery, even though hypertension did not occur. Authors point out that the decrease of oestrogen and the resultant lack of modulation of the RAAS and NO system as the potential mechanisms implicated in postmenopausal salt-sensitive hypertension.</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u361pkggs","properties":{"formattedCitation":"{\\rtf \\super 33\\nosupersub{}}","plainCitation":"33"},"citationItems":[{"id":324,"uris":["http://zotero.org/users/2154470/items/AJNJ69FQ"],"uri":["http://zotero.org/users/2154470/items/AJNJ69FQ"],"itemData":{"id":324,"type":"article-journal","title":"Surgical Menopause Increases Salt Sensitivity of Blood Pressure","container-title":"Hypertension","page":"1168-1174","volume":"47","issue":"6","source":"CrossRef","DOI":"10.1161/01.HYP.0000218857.67880.75","ISSN":"0194-911X, 1524-4563","language":"en","author":[{"family":"Schulman","given":"I. H."},{"family":"Aranda","given":"P."},{"family":"Raij","given":"L."},{"family":"Veronesi","given":"M."},{"family":"Aranda","given":"F. J."},{"family":"Martin","given":"R."}],"issued":{"date-parts":[["2006",6,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3</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t>
      </w:r>
    </w:p>
    <w:p w14:paraId="3E7742FA"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Kallikrein-kinin system</w:t>
      </w:r>
    </w:p>
    <w:p w14:paraId="0051341C" w14:textId="68B6BC3D"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Kallikrein-kinin system is a hormonal system in which the enzyme kallikrein catalyses the production of the vasodilator bradykinin.</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yrHi3lsc","properties":{"formattedCitation":"{\\rtf \\super 34\\nosupersub{}}","plainCitation":"34"},"citationItems":[{"id":844,"uris":["http://zotero.org/users/2154470/items/H9JBSMH8"],"uri":["http://zotero.org/users/2154470/items/H9JBSMH8"],"itemData":{"id":844,"type":"article-journal","title":"Urinary kallikrein and plasma renin activity as determinants of renal blood flow. The influence of race and dietary sodium intake.","container-title":"Journal of Clinical Investigation","page":"129-138","volume":"60","issue":"1","source":"PubMed Central","abstract":"We investigated the relationship of the kallikrein-kinin system and the renin-angiotensin system in the regulation of blood pressure, salt and water excretion, and renal blood flow. Normotensive and hypertensive black and white men were studied during unresticted sodium intake as well as on a 10-meq/day sodium intake; potassium intake was held constant throughout the study (80 meq/day). During unrestricted sodium intake, urinary kallikrein activity was greater in white normotensives than white hypertensives or black normotensives. There was no difference (P greater than 0.05) between white and black hypertensives or between black normotensives and black hypertensives. All groups had greater urinary kallikrein activity on low sodium vs. unrestricted sodium intake, but the increase in black hypertensives was small, and they excreted significantly less kallikrein than the ogher groups on the low sodium diet. Plasma renin activity showed similar increments after sodium restriction in all groups. Urinary kallikrein activity correlated with renal blood flow in all groups except the black normotensives on low sodium intake. Renal blood flow could be correlated uniformly with log (urinary kallikrein activity/supine plasma renin activity) in all groups on either diet. Urinary sodium and potassium excretion and urine volume were not different among the groups. We conclude: (a) important racial differences exist in urinary kallikrein activity that are unrelated to sodium or potassium excretion or urine volume; (b) dietary sodium restriction further delineates racial differences and suggests alternative pathophysiologic mechanisms for huma hypertension; (c) urinary kallikrein activity correlates with renal blood flow; and (d) our data support the concept that the kallikrein-kinin system and the renin-angiotensin system contribute to the regulation of renal blood flow and may account for racial differences in renal vascular resistance.","ISSN":"0021-9738","note":"PMID: 874078\nPMCID: PMC372351","journalAbbreviation":"J Clin Invest","author":[{"family":"Levy","given":"S B"},{"family":"Lilley","given":"J J"},{"family":"Frigon","given":"R P"},{"family":"Stone","given":"R A"}],"issued":{"date-parts":[["1977",7]]},"PMID":"874078","PMCID":"PMC37235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Urinary kallikrein excretion was showed to be lower in salt-sensitive blacks compared to salt-sensitive Caucasian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je9c3jdvr","properties":{"formattedCitation":"{\\rtf \\super 34\\nosupersub{}}","plainCitation":"34"},"citationItems":[{"id":844,"uris":["http://zotero.org/users/2154470/items/H9JBSMH8"],"uri":["http://zotero.org/users/2154470/items/H9JBSMH8"],"itemData":{"id":844,"type":"article-journal","title":"Urinary kallikrein and plasma renin activity as determinants of renal blood flow. The influence of race and dietary sodium intake.","container-title":"Journal of Clinical Investigation","page":"129-138","volume":"60","issue":"1","source":"PubMed Central","abstract":"We investigated the relationship of the kallikrein-kinin system and the renin-angiotensin system in the regulation of blood pressure, salt and water excretion, and renal blood flow. Normotensive and hypertensive black and white men were studied during unresticted sodium intake as well as on a 10-meq/day sodium intake; potassium intake was held constant throughout the study (80 meq/day). During unrestricted sodium intake, urinary kallikrein activity was greater in white normotensives than white hypertensives or black normotensives. There was no difference (P greater than 0.05) between white and black hypertensives or between black normotensives and black hypertensives. All groups had greater urinary kallikrein activity on low sodium vs. unrestricted sodium intake, but the increase in black hypertensives was small, and they excreted significantly less kallikrein than the ogher groups on the low sodium diet. Plasma renin activity showed similar increments after sodium restriction in all groups. Urinary kallikrein activity correlated with renal blood flow in all groups except the black normotensives on low sodium intake. Renal blood flow could be correlated uniformly with log (urinary kallikrein activity/supine plasma renin activity) in all groups on either diet. Urinary sodium and potassium excretion and urine volume were not different among the groups. We conclude: (a) important racial differences exist in urinary kallikrein activity that are unrelated to sodium or potassium excretion or urine volume; (b) dietary sodium restriction further delineates racial differences and suggests alternative pathophysiologic mechanisms for huma hypertension; (c) urinary kallikrein activity correlates with renal blood flow; and (d) our data support the concept that the kallikrein-kinin system and the renin-angiotensin system contribute to the regulation of renal blood flow and may account for racial differences in renal vascular resistance.","ISSN":"0021-9738","note":"PMID: 874078\nPMCID: PMC372351","journalAbbreviation":"J Clin Invest","author":[{"family":"Levy","given":"S B"},{"family":"Lilley","given":"J J"},{"family":"Frigon","given":"R P"},{"family":"Stone","given":"R A"}],"issued":{"date-parts":[["1977",7]]},"PMID":"874078","PMCID":"PMC37235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Gainer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nnp4nfedi","properties":{"formattedCitation":"{\\rtf \\super 35\\nosupersub{}}","plainCitation":"35"},"citationItems":[{"id":773,"uris":["http://zotero.org/users/2154470/items/HF67GDXV"],"uri":["http://zotero.org/users/2154470/items/HF67GDXV"],"itemData":{"id":773,"type":"article-journal","title":"Increased sensitivity to bradykinin among African Americans","container-title":"The Journal of Allergy and Clinical Immunology","page":"283-287","volume":"98","issue":"2","source":"NCBI PubMed","abstract":"BACKGROUND: Angioedema is a potentially life-threatening side effect of angiotensin-converting enzyme (ACE) inhibitors. Although the mechanism of angioedema is not certain, bradykinin has been implicated in its pathogenesis. Compared with Caucasians, African Americans are at an increased risk of ACE inhibitor-associated angioedema, independent of ACE inhibitor dose or concurrent medications. Because urinary kallikrein levels are decreased in African Americans with hypertension, we hypothesized that endogenous bradykinin levels may be decreased in African Americans and that they therefore may be more sensitive to ACE inhibitor-induced increases in bradykinin or to exogenous bradykinin.\nOBJECTIVE: To test this hypothesis, we measured the wheal response to intradermal injection of bradykinin in salt-replete hypertensive and normotensive African Americans and Caucasians.\nMETHODS: Two doses of bradykinin, 1 microgram and 10 micrograms, were administered on separate days in a randomized, double-blind fashion.\nRESULTS: Higher bradykinin dose (analysis of variance: F = 38.33, p &lt; 0.001), African American race (analysis of variance: F = 17.90, p &lt; 0.001), and hypertension (analysis of variance: F = 4.37, p = 0.05) were all associated with an increased wheal response to bradykinin.\nCONCLUSION: These data provide additional support for racial differences in the kallikrein-kinin system and also implicate abnormalities of the tissue kallikrein-kinin system in essential hypertension.","ISSN":"0091-6749","note":"PMID: 8757204","journalAbbreviation":"J. Allergy Clin. Immunol.","language":"eng","author":[{"family":"Gainer","given":"J. V."},{"family":"Nadeau","given":"J. H."},{"family":"Ryder","given":"D."},{"family":"Brown","given":"N. J."}],"issued":{"date-parts":[["1996",8]]},"PMID":"8757204"}}],"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reported enhanced wheal response to exogenous bradykinin under salt replete conditions in African Americans compared to Caucasians, suggesting decreased endogenous bradykinin levels in the former group. African Americans may have impaired function of kallikrein-kinin system compared to Caucasians but further studies are required to provide better insight into kallikrein-kinin system functioning and its association to salt sensitivity in black populations. </w:t>
      </w:r>
    </w:p>
    <w:p w14:paraId="4648CDFE" w14:textId="77777777" w:rsidR="00561F4F" w:rsidRPr="008A7204" w:rsidRDefault="00561F4F" w:rsidP="00561F4F">
      <w:pPr>
        <w:spacing w:line="480" w:lineRule="auto"/>
        <w:ind w:firstLine="720"/>
        <w:rPr>
          <w:rFonts w:ascii="Times New Roman" w:hAnsi="Times New Roman" w:cs="Times New Roman"/>
          <w:b/>
          <w:sz w:val="24"/>
          <w:szCs w:val="24"/>
        </w:rPr>
      </w:pPr>
    </w:p>
    <w:p w14:paraId="72136F79"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lastRenderedPageBreak/>
        <w:t xml:space="preserve">Impaired ion transport </w:t>
      </w:r>
    </w:p>
    <w:p w14:paraId="6EA87A40" w14:textId="19FFFCFC"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bCs/>
          <w:sz w:val="24"/>
          <w:szCs w:val="24"/>
        </w:rPr>
        <w:t>Kidneys play a major role in dietary salt reabsorption and volume regulation. It is in the thick ascending limb of Henle’s loop where significant amounts of salt, but not water, are reabsorbed, a process mediated by a Na</w:t>
      </w:r>
      <w:r w:rsidRPr="008A7204">
        <w:rPr>
          <w:rFonts w:ascii="Times New Roman" w:hAnsi="Times New Roman" w:cs="Times New Roman"/>
          <w:bCs/>
          <w:sz w:val="24"/>
          <w:szCs w:val="24"/>
          <w:vertAlign w:val="superscript"/>
        </w:rPr>
        <w:t>+</w:t>
      </w:r>
      <w:r w:rsidRPr="008A7204">
        <w:rPr>
          <w:rFonts w:ascii="Times New Roman" w:hAnsi="Times New Roman" w:cs="Times New Roman"/>
          <w:bCs/>
          <w:sz w:val="24"/>
          <w:szCs w:val="24"/>
        </w:rPr>
        <w:t>-K</w:t>
      </w:r>
      <w:r w:rsidRPr="008A7204">
        <w:rPr>
          <w:rFonts w:ascii="Times New Roman" w:hAnsi="Times New Roman" w:cs="Times New Roman"/>
          <w:bCs/>
          <w:sz w:val="24"/>
          <w:szCs w:val="24"/>
          <w:vertAlign w:val="superscript"/>
        </w:rPr>
        <w:t>+</w:t>
      </w:r>
      <w:r w:rsidRPr="008A7204">
        <w:rPr>
          <w:rFonts w:ascii="Times New Roman" w:hAnsi="Times New Roman" w:cs="Times New Roman"/>
          <w:bCs/>
          <w:sz w:val="24"/>
          <w:szCs w:val="24"/>
        </w:rPr>
        <w:t>-2Cl</w:t>
      </w:r>
      <w:r w:rsidRPr="008A7204">
        <w:rPr>
          <w:rFonts w:ascii="Times New Roman" w:hAnsi="Times New Roman" w:cs="Times New Roman"/>
          <w:bCs/>
          <w:sz w:val="24"/>
          <w:szCs w:val="24"/>
          <w:vertAlign w:val="superscript"/>
        </w:rPr>
        <w:t>−</w:t>
      </w:r>
      <w:r w:rsidRPr="008A7204">
        <w:rPr>
          <w:rFonts w:ascii="Times New Roman" w:hAnsi="Times New Roman" w:cs="Times New Roman"/>
          <w:bCs/>
          <w:sz w:val="24"/>
          <w:szCs w:val="24"/>
        </w:rPr>
        <w:t> cotransporter (NKCC2) and sodium pump (Na</w:t>
      </w:r>
      <w:r w:rsidRPr="008A7204">
        <w:rPr>
          <w:rFonts w:ascii="Times New Roman" w:hAnsi="Times New Roman" w:cs="Times New Roman"/>
          <w:bCs/>
          <w:sz w:val="24"/>
          <w:szCs w:val="24"/>
          <w:vertAlign w:val="superscript"/>
        </w:rPr>
        <w:t>+</w:t>
      </w:r>
      <w:r w:rsidRPr="008A7204">
        <w:rPr>
          <w:rFonts w:ascii="Times New Roman" w:hAnsi="Times New Roman" w:cs="Times New Roman"/>
          <w:bCs/>
          <w:sz w:val="24"/>
          <w:szCs w:val="24"/>
        </w:rPr>
        <w:t>-K</w:t>
      </w:r>
      <w:r w:rsidRPr="008A7204">
        <w:rPr>
          <w:rFonts w:ascii="Times New Roman" w:hAnsi="Times New Roman" w:cs="Times New Roman"/>
          <w:bCs/>
          <w:sz w:val="24"/>
          <w:szCs w:val="24"/>
          <w:vertAlign w:val="superscript"/>
        </w:rPr>
        <w:t>+</w:t>
      </w:r>
      <w:r w:rsidRPr="008A7204">
        <w:rPr>
          <w:rFonts w:ascii="Times New Roman" w:hAnsi="Times New Roman" w:cs="Times New Roman"/>
          <w:bCs/>
          <w:sz w:val="24"/>
          <w:szCs w:val="24"/>
        </w:rPr>
        <w:t>-ATPase).</w:t>
      </w:r>
      <w:r w:rsidRPr="008A7204">
        <w:rPr>
          <w:rFonts w:ascii="Times New Roman" w:hAnsi="Times New Roman" w:cs="Times New Roman"/>
          <w:bCs/>
          <w:sz w:val="24"/>
          <w:szCs w:val="24"/>
        </w:rPr>
        <w:fldChar w:fldCharType="begin"/>
      </w:r>
      <w:r w:rsidR="001B679F" w:rsidRPr="008A7204">
        <w:rPr>
          <w:rFonts w:ascii="Times New Roman" w:hAnsi="Times New Roman" w:cs="Times New Roman"/>
          <w:bCs/>
          <w:sz w:val="24"/>
          <w:szCs w:val="24"/>
        </w:rPr>
        <w:instrText xml:space="preserve"> ADDIN ZOTERO_ITEM CSL_CITATION {"citationID":"n27at398o","properties":{"formattedCitation":"{\\rtf \\super 36\\nosupersub{}}","plainCitation":"36"},"citationItems":[{"id":825,"uris":["http://zotero.org/users/2154470/items/VVCR2473"],"uri":["http://zotero.org/users/2154470/items/VVCR2473"],"itemData":{"id":825,"type":"article-journal","title":"Ménage à trois: Aldosterone, sodium and nitric oxide in vascular endothelium","container-title":"Biochimica et Biophysica Acta (BBA) - Molecular Basis of Disease","collection-title":"Arterial Hypertension","page":"1193-1202","volume":"1802","issue":"12","source":"ScienceDirect","abstract":"Aldosterone, a mineralocorticoid hormone mainly synthesized in the adrenal cortex, has been recognized to be a regulator of cell mechanics. Recent data from a number of laboratories implicate that, besides kidney, the cardiovascular system is an important target for aldosterone. In the endothelium, it promotes the expression of epithelial sodium channels (ENaC) and modifies the morphology of cells in terms of mechanical stiffness, surface area and volume. Additionally, it renders the cells highly sensitive to small changes in extracellular sodium and potassium. In this context, the time course of aldosterone action is pivotal. In the fast (seconds to minutes), non-genomic signalling pathway vascular endothelial cells respond to aldosterone with transient swelling, softening and insertion of ENaC in the apical plasma membrane. In parallel, nitric oxide (NO) is released from the cells. In the long-term (hours), aldosterone has opposite effects: The mechanical stiffness increases, the cells shrink and NO production decreases. This leads to the conclusion that both the physiology and pathophysiology of aldosterone action in the vascular endothelium are closely related. Aldosterone, at concentrations in the physiological range and over limited time periods can stabilize blood pressure and regulate tissue perfusion while chronically high concentrations of this hormone over extended time periods impair sodium homeostasis promoting endothelial dysfunction and the development of tissue fibrosis.","DOI":"10.1016/j.bbadis.2010.03.006","ISSN":"0925-4439","shortTitle":"Ménage à trois","journalAbbreviation":"Biochimica et Biophysica Acta (BBA) - Molecular Basis of Disease","author":[{"family":"Fels","given":"Johannes"},{"family":"Oberleithner","given":"Hans"},{"family":"Kusche-Vihrog","given":"Kristina"}],"issued":{"date-parts":[["2010",12]]}}}],"schema":"https://github.com/citation-style-language/schema/raw/master/csl-citation.json"} </w:instrText>
      </w:r>
      <w:r w:rsidRPr="008A7204">
        <w:rPr>
          <w:rFonts w:ascii="Times New Roman" w:hAnsi="Times New Roman" w:cs="Times New Roman"/>
          <w:bCs/>
          <w:sz w:val="24"/>
          <w:szCs w:val="24"/>
        </w:rPr>
        <w:fldChar w:fldCharType="separate"/>
      </w:r>
      <w:r w:rsidRPr="008A7204">
        <w:rPr>
          <w:rFonts w:ascii="Times New Roman" w:hAnsi="Times New Roman" w:cs="Times New Roman"/>
          <w:sz w:val="24"/>
          <w:szCs w:val="24"/>
          <w:vertAlign w:val="superscript"/>
        </w:rPr>
        <w:t>36</w:t>
      </w:r>
      <w:r w:rsidRPr="008A7204">
        <w:rPr>
          <w:rFonts w:ascii="Times New Roman" w:hAnsi="Times New Roman" w:cs="Times New Roman"/>
          <w:bCs/>
          <w:sz w:val="24"/>
          <w:szCs w:val="24"/>
        </w:rPr>
        <w:fldChar w:fldCharType="end"/>
      </w:r>
      <w:r w:rsidRPr="008A7204">
        <w:rPr>
          <w:rFonts w:ascii="Times New Roman" w:hAnsi="Times New Roman" w:cs="Times New Roman"/>
          <w:bCs/>
          <w:sz w:val="24"/>
          <w:szCs w:val="24"/>
        </w:rPr>
        <w:t xml:space="preserve"> Aviv et al.,</w:t>
      </w:r>
      <w:r w:rsidRPr="008A7204">
        <w:rPr>
          <w:rFonts w:ascii="Times New Roman" w:hAnsi="Times New Roman" w:cs="Times New Roman"/>
          <w:bCs/>
          <w:sz w:val="24"/>
          <w:szCs w:val="24"/>
        </w:rPr>
        <w:fldChar w:fldCharType="begin"/>
      </w:r>
      <w:r w:rsidR="001B679F" w:rsidRPr="008A7204">
        <w:rPr>
          <w:rFonts w:ascii="Times New Roman" w:hAnsi="Times New Roman" w:cs="Times New Roman"/>
          <w:bCs/>
          <w:sz w:val="24"/>
          <w:szCs w:val="24"/>
        </w:rPr>
        <w:instrText xml:space="preserve"> ADDIN ZOTERO_ITEM CSL_CITATION {"citationID":"175fa51c8u","properties":{"formattedCitation":"{\\rtf \\super 37\\nosupersub{}}","plainCitation":"37"},"citationItems":[{"id":308,"uris":["http://zotero.org/users/2154470/items/BVB49JVC"],"uri":["http://zotero.org/users/2154470/items/BVB49JVC"],"itemData":{"id":308,"type":"article-journal","title":"Urinary Potassium Excretion and Sodium Sensitivity in Blacks","container-title":"Hypertension","page":"707-713","volume":"43","issue":"4","source":"CrossRef","DOI":"10.1161/01.HYP.0000120155.48024.6f","ISSN":"0194-911X, 1524-4563","language":"en","author":[{"family":"Aviv","given":"A."},{"family":"Hollenberg","given":"N. K."},{"family":"Weder","given":"A."}],"issued":{"date-parts":[["2004",4,1]]}}}],"schema":"https://github.com/citation-style-language/schema/raw/master/csl-citation.json"} </w:instrText>
      </w:r>
      <w:r w:rsidRPr="008A7204">
        <w:rPr>
          <w:rFonts w:ascii="Times New Roman" w:hAnsi="Times New Roman" w:cs="Times New Roman"/>
          <w:bCs/>
          <w:sz w:val="24"/>
          <w:szCs w:val="24"/>
        </w:rPr>
        <w:fldChar w:fldCharType="separate"/>
      </w:r>
      <w:r w:rsidRPr="008A7204">
        <w:rPr>
          <w:rFonts w:ascii="Times New Roman" w:hAnsi="Times New Roman" w:cs="Times New Roman"/>
          <w:sz w:val="24"/>
          <w:szCs w:val="24"/>
          <w:vertAlign w:val="superscript"/>
        </w:rPr>
        <w:t>37</w:t>
      </w:r>
      <w:r w:rsidRPr="008A7204">
        <w:rPr>
          <w:rFonts w:ascii="Times New Roman" w:hAnsi="Times New Roman" w:cs="Times New Roman"/>
          <w:bCs/>
          <w:sz w:val="24"/>
          <w:szCs w:val="24"/>
        </w:rPr>
        <w:fldChar w:fldCharType="end"/>
      </w:r>
      <w:r w:rsidRPr="008A7204">
        <w:rPr>
          <w:rFonts w:ascii="Times New Roman" w:hAnsi="Times New Roman" w:cs="Times New Roman"/>
          <w:bCs/>
          <w:sz w:val="24"/>
          <w:szCs w:val="24"/>
        </w:rPr>
        <w:t xml:space="preserve"> in their comprehensive review, suggest enhanced activity of the Na</w:t>
      </w:r>
      <w:r w:rsidRPr="008A7204">
        <w:rPr>
          <w:rFonts w:ascii="Times New Roman" w:hAnsi="Times New Roman" w:cs="Times New Roman"/>
          <w:bCs/>
          <w:sz w:val="24"/>
          <w:szCs w:val="24"/>
          <w:vertAlign w:val="superscript"/>
        </w:rPr>
        <w:t>+</w:t>
      </w:r>
      <w:r w:rsidRPr="008A7204">
        <w:rPr>
          <w:rFonts w:ascii="Times New Roman" w:hAnsi="Times New Roman" w:cs="Times New Roman"/>
          <w:bCs/>
          <w:sz w:val="24"/>
          <w:szCs w:val="24"/>
        </w:rPr>
        <w:t>-K</w:t>
      </w:r>
      <w:r w:rsidRPr="008A7204">
        <w:rPr>
          <w:rFonts w:ascii="Times New Roman" w:hAnsi="Times New Roman" w:cs="Times New Roman"/>
          <w:bCs/>
          <w:sz w:val="24"/>
          <w:szCs w:val="24"/>
          <w:vertAlign w:val="superscript"/>
        </w:rPr>
        <w:t>+</w:t>
      </w:r>
      <w:r w:rsidRPr="008A7204">
        <w:rPr>
          <w:rFonts w:ascii="Times New Roman" w:hAnsi="Times New Roman" w:cs="Times New Roman"/>
          <w:bCs/>
          <w:sz w:val="24"/>
          <w:szCs w:val="24"/>
        </w:rPr>
        <w:t>-2Cl</w:t>
      </w:r>
      <w:r w:rsidRPr="008A7204">
        <w:rPr>
          <w:rFonts w:ascii="Times New Roman" w:hAnsi="Times New Roman" w:cs="Times New Roman"/>
          <w:bCs/>
          <w:sz w:val="24"/>
          <w:szCs w:val="24"/>
          <w:vertAlign w:val="superscript"/>
        </w:rPr>
        <w:t>−</w:t>
      </w:r>
      <w:r w:rsidRPr="008A7204">
        <w:rPr>
          <w:rFonts w:ascii="Times New Roman" w:hAnsi="Times New Roman" w:cs="Times New Roman"/>
          <w:bCs/>
          <w:sz w:val="24"/>
          <w:szCs w:val="24"/>
        </w:rPr>
        <w:t xml:space="preserve"> cotransporter in the thick ascending limb of black populations as the major factor contributing to their high prevalence of salt sensitivity. Related to the sodium pump activity, lower activity has been reported </w:t>
      </w:r>
      <w:r w:rsidRPr="008A7204">
        <w:rPr>
          <w:rFonts w:ascii="Times New Roman" w:hAnsi="Times New Roman" w:cs="Times New Roman"/>
          <w:sz w:val="24"/>
          <w:szCs w:val="24"/>
        </w:rPr>
        <w:t>in blacks compared to Caucasians or other races, but with no certain association with salt sensitivity.</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f767hb0ak","properties":{"formattedCitation":"{\\rtf \\super 38\\nosupersub{}}","plainCitation":"38"},"citationItems":[{"id":963,"uris":["http://zotero.org/users/2154470/items/S5S9UTMN"],"uri":["http://zotero.org/users/2154470/items/S5S9UTMN"],"itemData":{"id":963,"type":"article-journal","title":"Sodium-potassium-ATPase activity is influenced by ethnic origin and not by obesity","container-title":"The New England Journal of Medicine","page":"756-760","volume":"309","issue":"13","source":"NCBI PubMed","abstract":"Previous investigations have suggested that red-cell ouabain binding (an indirect measure of sodium-potassium-ATPase activity) is lower in severely obese patients than in normal controls. We now confirm that ouabain binding measures sodium-potassium-ATPase activity, and we demonstrate that the level of this activity is genetically determined. The activity of this enzyme differs in various ethnic and racial groups, relatively high levels being encountered in non-Jewish white subjects, particularly those with some Scandinavian ancestry. On the other hand, black, Asian, and Jewish white subjects have lower sodium-potassium-ATPase activity. In contrast, no difference was found in red-cell sodium-potassium-ATPase activity between severely obese and normal persons, nor could we confirm a putative effect of food intake on the level of the red-cell enzyme. We suggest that in most earlier studies in which differences were found between normal and severely obese persons, those differences could have been due to differences in the ethnic origins of the obese and control populations.","DOI":"10.1056/NEJM198309293091303","ISSN":"0028-4793","note":"PMID: 6310395","journalAbbreviation":"N. Engl. J. Med.","language":"eng","author":[{"family":"Beutler","given":"E."},{"family":"Kuhl","given":"W."},{"family":"Sacks","given":"P."}],"issued":{"date-parts":[["1983",9,29]]},"PMID":"6310395"}}],"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vtiuem2jd","properties":{"formattedCitation":"{\\rtf \\super 39\\nosupersub{}}","plainCitation":"39"},"citationItems":[{"id":959,"uris":["http://zotero.org/users/2154470/items/578GZ29E"],"uri":["http://zotero.org/users/2154470/items/578GZ29E"],"itemData":{"id":959,"type":"article-journal","title":"Erythrocyte ghost Na+,K+-ATPase and blood pressure.","container-title":"Hypertension","page":"259-266","volume":"10","issue":"3","source":"hyper.ahajournals.org","abstract":"To examine the relationship between body mass index, blood pressure, and the Na+,K+-adenosine triphosphatase (ATPase) system, we measured the erythrocyte ghost Na+,K+-ATPase and the erythrocyte Na+ concentration in 120 blacks and 127 whites (136 males and 111 females). Blacks showed a 13.9% higher erythrocyte Na+ (7.63 +/- 0.19 vs 6.70 +/- 0.11 [SEM] mEq/L; p = 0.0001) and a 16.1% lower erythrocyte ghost Na+,K+-ATPase activity (140.3 +/- 4.2 vs 167.3 +/- 4.7 nmol inorganic phosphate/mg protein/hr; p = 0.0002) than whites. Male subjects demonstrated a 6.4% higher erythrocyte Na+ (7.35 +/- 0.17 vs 6.91 +/- 0.14 mEq/L; p = 0.043) and an 11.5% lower Na+,K+-ATPase activity (145.7 +/- 3.7 vs 164.7 +/- 5.5 nmol inorganic phosphate/mg protein/hr; p = 0.0015) than female subjects. Significant (p less than 0.001) negative correlations were identified for the systolic, diastolic, and mean blood pressure levels and the erythrocyte ghost Na+,K+-ATPase. These findings were complemented by positive correlations for the blood pressure levels and erythrocyte Na+ concentrations. The body mass index was negatively correlated with erythrocyte ghost Na+,K+-ATPase and it accounted for 6.7%, 5.6%, and 6.1% of the variabilities in the systolic, diastolic, and mean blood pressure levels, respectively. Variabilities of 1.4% systolic, 12.3% diastolic, and 11.1% in mean arterial pressure were attributable to the erythrocyte ghost Na+,K+-ATPase activity. Provided that findings in erythrocytes also reflect the relative status of the vascular smooth muscle cell Na+,K+-ATPase, the predisposition of black, male, and obese persons to hypertension may relate, among other factors, to a lower activity of this enzyme system, which results in an increased vascular tone.","DOI":"10.1161/01.HYP.10.3.259","ISSN":"0194-911X, 1524-4563","note":"PMID: 3040586","journalAbbreviation":"Hypertension","language":"en","author":[{"family":"Rygielski","given":"D."},{"family":"Reddi","given":"A."},{"family":"Kuriyama","given":"S."},{"family":"Lasker","given":"N."},{"family":"Aviv","given":"A."}],"issued":{"date-parts":[["1987",9,1]]},"PMID":"3040586"}}],"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3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However, Wright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tn01qjkrl","properties":{"formattedCitation":"{\\rtf \\super 40\\nosupersub{}}","plainCitation":"40"},"citationItems":[{"id":287,"uris":["http://zotero.org/users/2154470/items/8ZU6GR7P"],"uri":["http://zotero.org/users/2154470/items/8ZU6GR7P"],"itemData":{"id":287,"type":"article-journal","title":"Determinants of Salt Sensitivity in Black and White Normotensive and Hypertensive Women","container-title":"Hypertension","page":"1087-1092","volume":"42","issue":"6","source":"CrossRef","DOI":"10.1161/01.HYP.0000101687.89160.19","ISSN":"0194-911X, 1524-4563","language":"en","author":[{"family":"Wright","given":"J. T."},{"family":"Rahman","given":"M."},{"family":"Scarpa","given":"A."},{"family":"Fatholahi","given":"M."},{"family":"Griffin","given":"V."},{"family":"Jean-Baptiste","given":"R."},{"family":"Islam","given":"M."},{"family":"Eissa","given":"M."},{"family":"White","given":"S."},{"family":"Douglas","given":"J. G."}],"issued":{"date-parts":[["2003",12,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report similar sodium pump activity in postmenopausal hypertensive and normotensive Caucasian and African American women. Nevertheless, authors point to cell type in which the pump activity was measured as one of the potential causes of negative results. Erythrocytes have low sodium pump activity when compared with other cell types and this may have resulted in the inability to demonstrate a racial difference in pump activity.</w:t>
      </w:r>
    </w:p>
    <w:p w14:paraId="5066EED9" w14:textId="77777777"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b/>
          <w:sz w:val="24"/>
          <w:szCs w:val="24"/>
        </w:rPr>
        <w:t>Renal hemodynamics</w:t>
      </w:r>
    </w:p>
    <w:p w14:paraId="17E5CF94" w14:textId="177B22D4"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 xml:space="preserve">Impaired renal hemodynamics, more precisely, elevated glomerular filtration rate (GFR) and decreased renal blood flow (RBF)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associated to salt sensitivity in black populations. In 59 Caucasian and 22 black males with essential hypertension </w:t>
      </w:r>
      <w:r w:rsidRPr="008A7204">
        <w:rPr>
          <w:rFonts w:ascii="Times New Roman" w:eastAsia="Arial Unicode MS" w:hAnsi="Times New Roman" w:cs="Times New Roman"/>
          <w:sz w:val="24"/>
          <w:szCs w:val="24"/>
          <w:shd w:val="clear" w:color="auto" w:fill="FFFFFF"/>
        </w:rPr>
        <w:t>matched for age and BP</w:t>
      </w:r>
      <w:r w:rsidRPr="008A7204">
        <w:rPr>
          <w:rFonts w:ascii="Times New Roman" w:hAnsi="Times New Roman" w:cs="Times New Roman"/>
          <w:sz w:val="24"/>
          <w:szCs w:val="24"/>
        </w:rPr>
        <w:t xml:space="preserve">, while there were no significant differences in RBF, GFR was significantly higher in black </w:t>
      </w:r>
      <w:r w:rsidR="009D0819" w:rsidRPr="008A7204">
        <w:rPr>
          <w:rFonts w:ascii="Times New Roman" w:hAnsi="Times New Roman" w:cs="Times New Roman"/>
          <w:sz w:val="24"/>
          <w:szCs w:val="24"/>
        </w:rPr>
        <w:t xml:space="preserve">patients (P = 0.007) after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unrestricted sodium) and it varied directly with the change in MAP. In Caucasian patients there was no significant difference in GFR.</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68mdct8ok","properties":{"formattedCitation":"{\\rtf \\super 41\\nosupersub{}}","plainCitation":"41"},"citationItems":[{"id":717,"uris":["http://zotero.org/users/2154470/items/TGPQP6XG"],"uri":["http://zotero.org/users/2154470/items/TGPQP6XG"],"itemData":{"id":717,"type":"article-journal","title":"Renal hemodynamics in essential hypertension. Racial differences in response to changes in dietary sodium.","container-title":"Hypertension","page":"752-757","volume":"24","issue":"6","source":"hyper.ahajournals.org","abstract":"Previous studies have suggested striking racial differences in hypertension-related renal disease. To explore potential mechanisms responsible for these differences, we investigated changes in renal hemodynamics in white and black essential hypertensive patients in response to alterations in dietary sodium. Patients were untreated, age-matched, and blood pressure-matched white (n = 59) and black (n = 22) males with essential hypertension. Studies were conducted on an inpatient metabolic ward and included assessment of blood pressure, urinary sodium excretion, glomerular filtration rate, renal plasma flow, and renal blood flow after 5 days each of high and low salt diets. In response to high dietary salt intake, both white and black patients demonstrated significantly higher mean arterial pressure, renal plasma flow, and renal blood flow, and there were no racial differences in the changes in these parameters. However, whites and blacks differed significantly in glomerular filtration rate, with black hypertensive patients showing an increase in glomerular filtration rate (+17.3 +/- 5.3 mL/min per 1.73 m2, F = 7.586, P = .007) and white hypertensive patients showing no change (-0.2 +/- 3.3 mL/min per 1.73 m2) in response to high dietary sodium. These data demonstrate racial differences in the autoregulation of glomerular filtration rate in response to changes in dietary sodium. These differences suggest that glomerular hyperfiltration in response to a high salt diet may be a mechanism contributing to the racial disparity in hypertension-related renal disease.","DOI":"10.1161/01.HYP.24.6.752","ISSN":"0194-911X, 1524-4563","note":"PMID: 7995633","journalAbbreviation":"Hypertension","language":"en","author":[{"family":"Parmer","given":"R. J."},{"family":"Stone","given":"R. A."},{"family":"Cervenka","given":"J. H."}],"issued":{"date-parts":[["1994",12,1]]},"PMID":"7995633"}}],"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Results, however, have to be taken into consideration with caution since the authors do not state the exact sodium content of the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In 1991</w:t>
      </w:r>
      <w:r w:rsidR="005017C7" w:rsidRPr="008A7204">
        <w:rPr>
          <w:rFonts w:ascii="Times New Roman" w:hAnsi="Times New Roman" w:cs="Times New Roman"/>
          <w:sz w:val="24"/>
          <w:szCs w:val="24"/>
        </w:rPr>
        <w:t>,</w:t>
      </w:r>
      <w:r w:rsidRPr="008A7204">
        <w:rPr>
          <w:rFonts w:ascii="Times New Roman" w:hAnsi="Times New Roman" w:cs="Times New Roman"/>
          <w:sz w:val="24"/>
          <w:szCs w:val="24"/>
        </w:rPr>
        <w:t xml:space="preserve"> Campese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dhaj703rk","properties":{"formattedCitation":"{\\rtf \\super 42\\nosupersub{}}","plainCitation":"42"},"citationItems":[{"id":728,"uris":["http://zotero.org/users/2154470/items/QR66SKKQ"],"uri":["http://zotero.org/users/2154470/items/QR66SKKQ"],"itemData":{"id":728,"type":"article-journal","title":"Abnormal renal hemodynamics in black salt-sensitive patients with hypertension.","container-title":"Hypertension","page":"805-812","volume":"18","issue":"6","source":"hyper.ahajournals.org","abstract":"African-Americans with essential hypertension are more prone to the development of renal failure and are frequently salt-sensitive as well. Because alterations of intrarenal hemodynamics are important in the progression of renal disease and because salt-sensitive animal models with hypertension manifest a greater propensity to develop glomerulosclerosis in association with a rise in glomerular capillary pressure, we tested whether the renal hemodynamic adaptation to high dietary Na+ intake differs in salt-sensitive and salt-resistant hypertensive patients. We studied 17 black and nine white patients with essential hypertension who were placed on a low Na+ diet (20 meq/day) for 9 days, followed by a high Na+ diet (200 meq/day) for 14 days. During the last 4 days of each diet regimen, they received 30 mg/day of slow-release nifedipine. Eleven blacks were salt-sensitive, and all whites were salt-resistant. During the low Na+ diet period, salt-sensitive and salt-resistant patients had similar mean arterial pressure, glomerular filtration rate, effective renal plasma flow, and filtration fraction.(ABSTRACT TRUNCATED AT 250 WORDS)","DOI":"10.1161/01.HYP.18.6.805","ISSN":"0194-911X, 1524-4563","note":"PMID: 1743761","journalAbbreviation":"Hypertension","language":"en","author":[{"family":"Campese","given":"V. M."},{"family":"Parise","given":"M."},{"family":"Karubian","given":"F."},{"family":"Bigazzi","given":"R."}],"issued":{"date-parts":[["1991",12,1]]},"PMID":"174376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vestigated ren</w:t>
      </w:r>
      <w:r w:rsidR="009D0819" w:rsidRPr="008A7204">
        <w:rPr>
          <w:rFonts w:ascii="Times New Roman" w:hAnsi="Times New Roman" w:cs="Times New Roman"/>
          <w:sz w:val="24"/>
          <w:szCs w:val="24"/>
        </w:rPr>
        <w:t xml:space="preserve">al hemodynamic response to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in 17 black and nine Caucasian patients with </w:t>
      </w:r>
      <w:r w:rsidRPr="008A7204">
        <w:rPr>
          <w:rFonts w:ascii="Times New Roman" w:hAnsi="Times New Roman" w:cs="Times New Roman"/>
          <w:sz w:val="24"/>
          <w:szCs w:val="24"/>
        </w:rPr>
        <w:lastRenderedPageBreak/>
        <w:t xml:space="preserve">essential hypertension. Patients were placed on a low sodium diet (20 mmol/day) for nine days, followed by a high sodium diet (200 mmol/day) for 14 days. Eleven black and no Caucasian patients were considered as being salt-sensitive when looking at </w:t>
      </w:r>
      <w:r w:rsidR="009D0819" w:rsidRPr="008A7204">
        <w:rPr>
          <w:rFonts w:ascii="Times New Roman" w:hAnsi="Times New Roman" w:cs="Times New Roman"/>
          <w:sz w:val="24"/>
          <w:szCs w:val="24"/>
        </w:rPr>
        <w:t xml:space="preserve">changes in their MAP after </w:t>
      </w:r>
      <w:r w:rsidR="0043695B" w:rsidRPr="008A7204">
        <w:rPr>
          <w:rFonts w:ascii="Times New Roman" w:hAnsi="Times New Roman" w:cs="Times New Roman"/>
          <w:sz w:val="24"/>
          <w:szCs w:val="24"/>
        </w:rPr>
        <w:t>high salt</w:t>
      </w:r>
      <w:r w:rsidR="009D0819" w:rsidRPr="008A7204">
        <w:rPr>
          <w:rFonts w:ascii="Times New Roman" w:hAnsi="Times New Roman" w:cs="Times New Roman"/>
          <w:sz w:val="24"/>
          <w:szCs w:val="24"/>
        </w:rPr>
        <w:t xml:space="preserve"> diet. During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salt-resistant hypertensive patients exhibited an increase in RBF and a decrease in filtration fraction, whereas salt-sensitive, black, hypertensive patients displayed opposite: a decrease in RBF and rise in filtration fraction and intraglomerular pressure.</w:t>
      </w:r>
    </w:p>
    <w:p w14:paraId="665924F3"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Atrial natriuretic peptide</w:t>
      </w:r>
    </w:p>
    <w:p w14:paraId="04EB635C" w14:textId="516C958F"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Atrial natriuretic peptide (ANP) is a peptide secreted by atrial myocytes with natriuretic, diuretic, and hypotensive activity. ANP, among its other effects, in</w:t>
      </w:r>
      <w:r w:rsidR="004B39F2" w:rsidRPr="008A7204">
        <w:rPr>
          <w:rFonts w:ascii="Times New Roman" w:hAnsi="Times New Roman" w:cs="Times New Roman"/>
          <w:sz w:val="24"/>
          <w:szCs w:val="24"/>
        </w:rPr>
        <w:t>fluences</w:t>
      </w:r>
      <w:r w:rsidRPr="008A7204">
        <w:rPr>
          <w:rFonts w:ascii="Times New Roman" w:hAnsi="Times New Roman" w:cs="Times New Roman"/>
          <w:sz w:val="24"/>
          <w:szCs w:val="24"/>
        </w:rPr>
        <w:t xml:space="preserve"> the </w:t>
      </w:r>
      <w:r w:rsidR="004B39F2" w:rsidRPr="008A7204">
        <w:rPr>
          <w:rFonts w:ascii="Times New Roman" w:hAnsi="Times New Roman" w:cs="Times New Roman"/>
          <w:sz w:val="24"/>
          <w:szCs w:val="24"/>
        </w:rPr>
        <w:t xml:space="preserve">change in </w:t>
      </w:r>
      <w:r w:rsidR="00B16177" w:rsidRPr="008A7204">
        <w:rPr>
          <w:rFonts w:ascii="Times New Roman" w:hAnsi="Times New Roman" w:cs="Times New Roman"/>
          <w:sz w:val="24"/>
          <w:szCs w:val="24"/>
        </w:rPr>
        <w:t>GFR</w:t>
      </w:r>
      <w:r w:rsidRPr="008A7204">
        <w:rPr>
          <w:rFonts w:ascii="Times New Roman" w:hAnsi="Times New Roman" w:cs="Times New Roman"/>
          <w:sz w:val="24"/>
          <w:szCs w:val="24"/>
        </w:rPr>
        <w:t xml:space="preserve"> and inhibits aldosterone secretion from adreno-cortical cell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mq2ogh1s7","properties":{"formattedCitation":"{\\rtf \\super 43\\nosupersub{}}","plainCitation":"43"},"citationItems":[{"id":840,"uris":["http://zotero.org/users/2154470/items/MBB7P7ER"],"uri":["http://zotero.org/users/2154470/items/MBB7P7ER"],"itemData":{"id":840,"type":"article-journal","title":"Roles of atrial natriuretic peptide and its therapeutic use","container-title":"Journal of Cardiology","page":"262-270","volume":"56","issue":"3","source":"ScienceDirect","abstract":"Summary\nSince the discovery of atrial natriuretic peptide (ANP), there has been tremendous progress in our understanding of the physiologic and pathophysiologic, diagnostic, and therapeutic roles of ANP. The diagnostic application of ANP and brain natriuretic peptide (BNP) has been reviewed by many investigators, and meta-analyses of therapeutic use of BNP were reported from the USA. However, there are few reviews concerning the therapeutic use of ANP in patients with various conditions. Therefore, this review focuses on the recent clinical evidence of ANP in therapeutic use and experimental data that rationally support the therapeutic use of ANP.","DOI":"10.1016/j.jjcc.2010.08.001","ISSN":"0914-5087","journalAbbreviation":"Journal of Cardiology","author":[{"family":"Saito","given":"Yoshihiko"}],"issued":{"date-parts":[["2010",1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3</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Campese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vdivg9v4r","properties":{"formattedCitation":"{\\rtf \\super 44\\nosupersub{}}","plainCitation":"44"},"citationItems":[{"id":971,"uris":["http://zotero.org/users/2154470/items/PRBF8MT3"],"uri":["http://zotero.org/users/2154470/items/PRBF8MT3"],"itemData":{"id":971,"type":"article-journal","title":"Salt intake and plasma atrial natriuretic peptide and nitric oxide in hypertension","container-title":"Hypertension","page":"335-340","volume":"28","issue":"3","source":"NCBI PubMed","abstract":"In response to a high salt intake, salt-sensitive hypertensive individuals retain more sodium and manifest a rise in blood pressure greater than that in salt-resistant individuals. In this study, we tested whether salt sensitivity might be related at least in part to reduced secretion of atrial natriuretic peptide (ANP) or to abnormal nitric oxide production. We measured plasma ANP and NO2+NO3 in 7 normotensive individuals and 13 salt-sensitive and 14 salt-resistant blacks with essential hypertension under conditions of low (10 mEq/d) and high (250 mEq/d) salt intake. To evaluate possible racial differences in ANP secretion, we also measured plasma ANP in 6 salt-sensitive and 8 salt-resistant hypertensive whites during low and high salt intakes. Under low salt conditions, plasma ANP levels were not different in normotensive control subjects and salt-sensitive and salt-resistant hypertensive blacks. During high salt intake, plasma ANP levels did not change in control subjects and salt-resistant patients but decreased in salt-sensitive patients. ANP levels after high salt diet were lower (P &lt; .01) in salt-sensitive than salt-resistant blacks. In hypertensive whites, high salt intake caused no significant change in plasma ANP. Under low salt conditions, plasma NO2+NO3 levels were higher (P &lt; .05) in salt-sensitive (189 +/- 7.9 mumol/L) and salt-resistant (195 +/- 13.5 mumol/L) black patients than in control subjects (108 +/- 9.7 mumol/L). During high salt intake, plasma NO2+NO3 decreased significantly (P &lt; .01) in both salt-sensitive (150 +/- 7.0 mumol/L) and salt-resistant (142 +/- 9.0 mumol/L) patients. These studies show that under conditions of high salt intake, salt-sensitive hypertensive blacks manifest a paradoxical decrease in ANP secretion. This abnormality may play a role in the reduced ability of these individuals to excrete a sodium load and in the sodium-induced rise in blood pressure. This study does not support the hypothesis that salt sensitivity depends on a deficit of nitric oxide production, but it suggests that high salt intake may alter the endothelium-dependent adaptation of peripheral resistance vessels.","ISSN":"0194-911X","note":"PMID: 8794813","journalAbbreviation":"Hypertension","language":"eng","author":[{"family":"Campese","given":"V. M."},{"family":"Tawadrous","given":"M."},{"family":"Bigazzi","given":"R."},{"family":"Bianchi","given":"S."},{"family":"Mann","given":"A. S."},{"family":"Oparil","given":"S."},{"family":"Raij","given":"L."}],"issued":{"date-parts":[["1996",9]]},"PMID":"8794813"}}],"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compared plasma ANP levels of 13 salt- sensitive and 14 salt-resistant hypertensive blacks with plasma ANP of six salt-sensitive and eight salt-resistant hypertensive whites. Patients underwent low (10 mmol/d</w:t>
      </w:r>
      <w:r w:rsidR="003830E9" w:rsidRPr="008A7204">
        <w:rPr>
          <w:rFonts w:ascii="Times New Roman" w:hAnsi="Times New Roman" w:cs="Times New Roman"/>
          <w:sz w:val="24"/>
          <w:szCs w:val="24"/>
        </w:rPr>
        <w:t>ay</w:t>
      </w:r>
      <w:r w:rsidRPr="008A7204">
        <w:rPr>
          <w:rFonts w:ascii="Times New Roman" w:hAnsi="Times New Roman" w:cs="Times New Roman"/>
          <w:sz w:val="24"/>
          <w:szCs w:val="24"/>
        </w:rPr>
        <w:t>) and high (250 mmol/d</w:t>
      </w:r>
      <w:r w:rsidR="003830E9" w:rsidRPr="008A7204">
        <w:rPr>
          <w:rFonts w:ascii="Times New Roman" w:hAnsi="Times New Roman" w:cs="Times New Roman"/>
          <w:sz w:val="24"/>
          <w:szCs w:val="24"/>
        </w:rPr>
        <w:t>ay</w:t>
      </w:r>
      <w:r w:rsidRPr="008A7204">
        <w:rPr>
          <w:rFonts w:ascii="Times New Roman" w:hAnsi="Times New Roman" w:cs="Times New Roman"/>
          <w:sz w:val="24"/>
          <w:szCs w:val="24"/>
        </w:rPr>
        <w:t>) sodium dietary protocols in order to determine salt sensitivity. During high salt intake, plasma ANP levels were lower in salt-sensitive blacks compared to their salt-resistant counterparts (P&lt;0.01). It is important to note that high salt intake did not cause any changes in ANP plasma levels in hypertensive whites, suggesting that decreased ANP secretion is a potential cause of salt sensitivity in black populations.</w:t>
      </w:r>
    </w:p>
    <w:p w14:paraId="554F752C"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Sympathetic nervous system activity</w:t>
      </w:r>
    </w:p>
    <w:p w14:paraId="430E629A" w14:textId="4B2F4E50" w:rsidR="00561F4F" w:rsidRPr="008A7204" w:rsidRDefault="00561F4F" w:rsidP="001977AA">
      <w:pPr>
        <w:spacing w:line="480" w:lineRule="auto"/>
        <w:rPr>
          <w:rFonts w:ascii="Times New Roman" w:hAnsi="Times New Roman" w:cs="Times New Roman"/>
          <w:b/>
          <w:sz w:val="24"/>
          <w:szCs w:val="24"/>
        </w:rPr>
      </w:pPr>
      <w:r w:rsidRPr="008A7204">
        <w:rPr>
          <w:rFonts w:ascii="Times New Roman" w:hAnsi="Times New Roman" w:cs="Times New Roman"/>
          <w:sz w:val="24"/>
          <w:szCs w:val="24"/>
        </w:rPr>
        <w:t>Elevation in extracellular fluid results in increased activity of sympathetic nervous system (SNS), commonly measured by catecholamine level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u684omls","properties":{"formattedCitation":"{\\rtf \\super 45\\nosupersub{}}","plainCitation":"45"},"citationItems":[{"id":1031,"uris":["http://zotero.org/users/2154470/items/FBW2PFGE"],"uri":["http://zotero.org/users/2154470/items/FBW2PFGE"],"itemData":{"id":1031,"type":"article-journal","title":"Assessment of human sympathetic nervous system activity from measurements of norepinephrine turnover","container-title":"Hypertension","page":"3-20","volume":"11","issue":"1","source":"NCBI PubMed","ISSN":"0194-911X","note":"PMID: 2828236","journalAbbreviation":"Hypertension","language":"eng","author":[{"family":"Esler","given":"M."},{"family":"Jennings","given":"G."},{"family":"Korner","given":"P."},{"family":"Willett","given":"I."},{"family":"Dudley","given":"F."},{"family":"Hasking","given":"G."},{"family":"Anderson","given":"W."},{"family":"Lambert","given":"G."}],"issued":{"date-parts":[["1988",1]]},"PMID":"2828236"}}],"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hich can lead to increased vascular smooth muscle contraction, intracellular calcium accumulation and abnormal sodium transpor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60pr6kqd2","properties":{"formattedCitation":"{\\rtf \\super 46\\nosupersub{}}","plainCitation":"46"},"citationItems":[{"id":528,"uris":["http://zotero.org/users/2154470/items/NZEASS4P"],"uri":["http://zotero.org/users/2154470/items/NZEASS4P"],"itemData":{"id":528,"type":"article-journal","title":"The central role of the brain in salt-sensitive hypertension","container-title":"Current Opinion in Cardiology","page":"295-304","volume":"21","issue":"4","source":"NCBI PubMed","abstract":"PURPOSE OF REVIEW: To integrate recent studies showing that abnormal Na transport in the central nervous system plays a pivotal role in genetic models of salt-sensitive hypertension.\nRECENT FINDINGS: Na transport-regulating mechanisms classically considered to reflect renal control of the blood pressure, i.e. aldosterone-mineralocorticoid receptors-epithelial sodium channels-Na/K-ATPase, have now been demonstrated to be present in the central nervous system contributing to regulation of cerebrospinal fluid [Na] by the choroid plexus and to neuronal responsiveness to cerebrospinal fluid/brain [Na]. Dysfunction of either or both can activate central nervous system pathways involving 'ouabain' and angiotensin type 1 receptor stimulation. The latter causes sympathetic hyperactivity and adrenal release of marinobufagenin - a digitalis-like inhibitor of the alpha1 Na/K-ATPase isoform - both contributing to hypertension on high salt intake. Conversely, specific central nervous system blockade of mineralocorticoid receptors or epithelial sodium channels prevents the development of hypertension on high salt intake, irrespective of the presence of a 'salt-sensitive kidney'. Variants in the coding regions of some of the genes involved in Na transport have been identified, but sodium sensitivity may be mainly determined by abnormal regulation of expression, pointing to primary abnormalities in regulation of transcription.\nSUMMARY: Looking beyond the kidney is providing new insights into mechanisms contributing to salt-sensitive hypertension, which will help to dissect the genetic factors involved and to discover novel strategies to prevent and treat salt-sensitive hypertension.","DOI":"10.1097/01.hco.0000231398.64362.94","ISSN":"0268-4705","note":"PMID: 16755197","journalAbbreviation":"Curr. Opin. Cardiol.","language":"eng","author":[{"family":"Huang","given":"Bing S."},{"family":"Amin","given":"Md Shahrier"},{"family":"Leenen","given":"Frans H. H."}],"issued":{"date-parts":[["2006",7]]},"PMID":"16755197"}}],"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6</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Campese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ojldh7brf","properties":{"formattedCitation":"{\\rtf \\super 47\\nosupersub{}}","plainCitation":"47"},"citationItems":[{"id":1265,"uris":["http://zotero.org/users/2154470/items/NRNIPVVJ"],"uri":["http://zotero.org/users/2154470/items/NRNIPVVJ"],"itemData":{"id":1265,"type":"article-journal","title":"Reactive oxygen species stimulate central and peripheral sympathetic nervous system activity","container-title":"American Journal of Physiology - Heart and Circulatory Physiology","page":"H695-H703","volume":"287","issue":"2","source":"ajpheart.physiology.org","abstract":"Recent studies have implicated reactive oxygen species (ROS) in the pathogenesis of hypertension and activation of the sympathetic nervous system (SNS). Because nitric oxide (NO) exerts a tonic inhibition of central SNS activity, increased production of ROS could enhance inactivation of NO and result in activation of the SNS. To test the hypothesis that ROS may modulate SNS activity, we infused Tempol (4-hydroxy-2,2,6,6-tetramethyl piperidinoxyl), a superoxide dismutase mimetic, or vehicle either intravenously (250 μg·kg−1·min−1) or in the lateral ventricle (50 μg·kg body wt−1·min−1), and we determined the effects on blood pressure (BP), norepinephrine (NE) secretion from the posterior hypothalamus (PH) measured by the microdialysis technique, renal sympathetic nerve activity (RSNA) measured by direct microneurography, the abundance of neuronal NO synthase (nNOS)-mRNA in the PH, paraventricular nuclei (PVN), and locus coeruleus (LC) measured by RT-PCR, and the secretion of nitrate/nitrite (NOx) in the dialysate collected from the PH of Sprague-Dawley rats. Tempol reduced BP whether infused intravenously or intracerebroventricularly. Tempol reduced NE secretion from the PH and RSNA when infused intracerebroventricularly but raised NE secretion from the PH and RSNA when infused intravenously. The effects of intravenous Tempol on SNS activity were blunted or abolished by sinoaortic denervation. Tempol increased the abundance of nNOS in the PH, PVN, and LC when infused intracerebroventricularly, but it decreased the abundance of nNOS when infused intravenously. When given intracerebroventricularly, Tempol also reduced the concentration of NOx in the dialysate collected from the PH. Pretreatment with Nω-nitro-l-arginine methyl ester did not abolish the effects of intracerebral Tempol on BP, heart rate, NE secretion from the PH, and RSNA suggesting that the effects of Tempol on SNS activity may be in part dependent and in part independent of NO. In all, these studies support the notion that ROS may raise BP via activation of the SNS. This activation may be mediated in part by downregulation of nNOS and NO production, in part by mechanisms independent of NO. The discrepancy in results between intracerebroventricular and intravenous infusion of Tempol can be best explained by direct inhibitory actions on SNS activity when given intracerebral. By contrast, Tempol may exert direct vasodilation of the peripheral circulation and reflex activation of the SNS when given intravenously.","DOI":"10.1152/ajpheart.00619.2003","ISSN":"0363-6135, 1522-1539","note":"PMID: 15277201","language":"en","author":[{"family":"Campese","given":"Vito M."},{"family":"Ye","given":"Shaohua"},{"family":"Zhong","given":"Huiqin"},{"family":"Yanamadala","given":"Vijay"},{"family":"Ye","given":"Zhong"},{"family":"Chiu","given":"Josephine"}],"issued":{"date-parts":[["2004",8,1]]},"PMID":"1527720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7</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suggest that reactive oxygen species (ROS) may increase SNS </w:t>
      </w:r>
      <w:r w:rsidRPr="008A7204">
        <w:rPr>
          <w:rFonts w:ascii="Times New Roman" w:hAnsi="Times New Roman" w:cs="Times New Roman"/>
          <w:sz w:val="24"/>
          <w:szCs w:val="24"/>
        </w:rPr>
        <w:lastRenderedPageBreak/>
        <w:t xml:space="preserve">activity together with increase in BP and that the mechanism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decreased NO production, disabling this molecule to exert its tonic inhibition of SNS activity. In black patients, a blunted renal dopamine excretion, resulting in decreased natriuresis, may be an explanation of increased BP in response to high salt intake.</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ac5uqnjb6","properties":{"formattedCitation":"{\\rtf \\super 48\\nosupersub{}}","plainCitation":"48"},"citationItems":[{"id":315,"uris":["http://zotero.org/users/2154470/items/SVUAPBD7"],"uri":["http://zotero.org/users/2154470/items/SVUAPBD7"],"itemData":{"id":315,"type":"article-journal","title":"Salt sensitivity in blacks. Salt intake and natriuretic substances","container-title":"Hypertension","page":"485-490","volume":"12","issue":"5","source":"CrossRef","DOI":"10.1161/01.HYP.12.5.485","ISSN":"0194-911X, 1524-4563","language":"en","author":[{"family":"Sowers","given":"J. R."},{"family":"Zemel","given":"M. B."},{"family":"Zemel","given":"P."},{"family":"Beck","given":"F. W."},{"family":"Walsh","given":"M. F."},{"family":"Zawada","given":"E. T."}],"issued":{"date-parts":[["1988",11,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Dustan</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ac2e91m5u","properties":{"formattedCitation":"{\\rtf \\super 49\\nosupersub{}}","plainCitation":"49"},"citationItems":[{"id":845,"uris":["http://zotero.org/users/2154470/items/MP2FP32H"],"uri":["http://zotero.org/users/2154470/items/MP2FP32H"],"itemData":{"id":845,"type":"article-journal","title":"Relationship of sodium sensitivity and the sympathetic nervous system","container-title":"Journal of Cardiovascular Pharmacology","page":"S56-63","volume":"7 Suppl 8","source":"NCBI PubMed","abstract":"To test the hypothesis that salt-sensitive hypertension reflects an abnormal response of the sympathetic nervous system (SNS) to salt, arterial pressure and plasma norepinephrine (NE) concentration were measured in 23 black hypertensive patients and 28 black normotensive control subjects during 4 days of salt depletion and 3 days of salt loading. When the sequence was salt depletion followed by salt loading, plasma NE rose with salt depletion and was suppressed by salt loading. In normotensive subjects, plasma NE with salt loading returned to control values, but in hypertensive patients it remained elevated suggesting SNS stimulation by the salt load. Plasma NE responses of hypertensive patients did not distinguish between those who became normotensive with salt depletion from those who did not. The sequence was reversed with salt loading preceding salt depletion, to investigate further these abnormal plasma NE responses to salt loading. With this sequence, plasma NE was only slightly and insignificantly reduced by salt loading and responses of hypertensive patients were similar to those of normotensive subjects. In contrast, plasma NE rose with salt depletion as before. With both protocols plasma NE correlated inversely with urinary sodium excretion as previously described. These results in black hypertensive patients are not consonant with those obtained in other studies of primarily white hypertensive patients, suggesting that salt-sensitive hypertension may have a different mechanism in blacks than in whites.","ISSN":"0160-2446","note":"PMID: 2417049","journalAbbreviation":"J. Cardiovasc. Pharmacol.","language":"eng","author":[{"family":"Dustan","given":"H. P."}],"issued":{"date-parts":[["1985"]]},"PMID":"2417049"}}],"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reports a negative correlation of plasma norepinephrine levels and urinary sodium excretion during changes from salt depletion to repletion and vice versa in black hypertensive subjects. In women, oestrogen decreases catecholamine levels with female sex predicting lower urinary and plasma epinephrine and urinary norepinephrine in a study by Saxena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pdtt4ljav","properties":{"formattedCitation":"{\\rtf \\super 50\\nosupersub{}}","plainCitation":"50"},"citationItems":[{"id":843,"uris":["http://zotero.org/users/2154470/items/4QE852DB"],"uri":["http://zotero.org/users/2154470/items/4QE852DB"],"itemData":{"id":843,"type":"article-journal","title":"PREDICTORS OF PLASMA AND URINARY CATECHOLAMINE LEVELS IN NORMOTENSIVE AND HYPERTENSIVE MEN AND WOMEN","container-title":"Journal of human hypertension","page":"292-297","volume":"28","issue":"5","source":"PubMed Central","abstract":"Age, sex, hypertension and dietary sodium are proposed to affect plasma and urinary catecholamines. Yet no prior study has examined the simultaneous effects of these factors within the same study population, so results may have been confounded by factors not determined. We investigate, for the first time, the impact of simultaneously determined predictors of plasma and urinary catecholamines, and the relationship of catecholamines with the diagnosis of hypertension. Hypertensive and normotensive subjects (n=308) were studied off antihypertensives in liberal and low sodium balance. Twenty-four hour urinary catecholamines (norepinephrine and epinephrine) were measured. Plasma catecholamines were measured supine after overnight fast. Repeated measures multivariate linear regression models examined effect of sex, race, age, body mass index, dietary salt (liberal salt vs. low salt), hypertension status, and mean arterial pressure on plasma and urinary catecholamines. Logistic regression determined the relationship of catecholamines with diagnosis of hypertension. Dietary sodium restriction and increasing age predicted increased plasma and urinary norepinephrine, with sodium restriction having greatest effect. Female sex predicted lower urinary and plasma epinephrine. Neither plasma nor urinary catecholamines predicted the diagnosis of hypertension. In summary, specific demographic factors variably impact catecholamines and should be considered when assessing catecholamines in research and clinical settings.","DOI":"10.1038/jhh.2013.112","ISSN":"0950-9240","note":"PMID: 24226101\nPMCID: PMC3981971","journalAbbreviation":"J Hum Hypertens","author":[{"family":"Saxena","given":"Aditi R."},{"family":"Chamarthi","given":"Bindu"},{"family":"Williams","given":"Gordon H."},{"family":"Hopkins","given":"Paul N."},{"family":"Seely","given":"Ellen W."}],"issued":{"date-parts":[["2014",5]]},"PMID":"24226101","PMCID":"PMC398197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5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However, in the same study, no association between plasma or urinary norepinephrine or epinephrine levels was found with hypertension. Change in catecholamine levels between liberal sodi</w:t>
      </w:r>
      <w:r w:rsidR="0031099D" w:rsidRPr="008A7204">
        <w:rPr>
          <w:rFonts w:ascii="Times New Roman" w:hAnsi="Times New Roman" w:cs="Times New Roman"/>
          <w:sz w:val="24"/>
          <w:szCs w:val="24"/>
        </w:rPr>
        <w:t>um (200– 250 mmol/</w:t>
      </w:r>
      <w:r w:rsidRPr="008A7204">
        <w:rPr>
          <w:rFonts w:ascii="Times New Roman" w:hAnsi="Times New Roman" w:cs="Times New Roman"/>
          <w:sz w:val="24"/>
          <w:szCs w:val="24"/>
        </w:rPr>
        <w:t xml:space="preserve">day) </w:t>
      </w:r>
      <w:r w:rsidR="0031099D" w:rsidRPr="008A7204">
        <w:rPr>
          <w:rFonts w:ascii="Times New Roman" w:hAnsi="Times New Roman" w:cs="Times New Roman"/>
          <w:sz w:val="24"/>
          <w:szCs w:val="24"/>
        </w:rPr>
        <w:t>to low sodium diet (10 mmol/</w:t>
      </w:r>
      <w:r w:rsidRPr="008A7204">
        <w:rPr>
          <w:rFonts w:ascii="Times New Roman" w:hAnsi="Times New Roman" w:cs="Times New Roman"/>
          <w:sz w:val="24"/>
          <w:szCs w:val="24"/>
        </w:rPr>
        <w:t xml:space="preserve">day) was also not associated with diagnosis of hypertension. Finally, research is conflicting regarding the SNS activity and its association to salt sensitivity of BP in older populations. Enhanced SNS activity that happens with age may be the cause of salt sensitivity. </w:t>
      </w:r>
      <w:r w:rsidR="001B679F"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32nhh42ib","properties":{"formattedCitation":"{\\rtf \\super 51\\nosupersub{}}","plainCitation":"51"},"citationItems":[{"id":785,"uris":["http://zotero.org/users/2154470/items/DB8PR92W"],"uri":["http://zotero.org/users/2154470/items/DB8PR92W"],"itemData":{"id":785,"type":"article-journal","title":"Relationships between salt sensitivity of blood pressure and sympathetic nervous system activity: a short review of evidence","container-title":"Clinical and Experimental Hypertension (New York, N.Y.: 1993)","page":"25-33","volume":"23","issue":"1-2","source":"NCBI PubMed","abstract":"Experimental and clinical studies provided evidence in favor of complex relationships between sympathetic nervous system activity and salt-sensitivity of blood pressure. Genetic and acquired metabolic alterations associated with a tendency to retain salt and water may generate salt-sensitivity of blood pressure and shift the pressure-natriuresis curve to the right, promoting an increase in blood pressure. Sympathetic activation is a factor contributing to this result. Chronic high dietary salt intake is followed by a derangement in mechanisms of central sympathetic inhibition and then by an enhanced peripheral sympathetic tone. This, in turn, may generate salt-sensitivity of blood pressure by affecting renal hemodynamics, tubular sodium and water handling. Insulin resistance and sodium and water retention are prompted by high-fat (as well as high carbohydrate) diets, and by an increase in body fat mass. Also, aging is a condition of impaired interactions of the above factors. A gain in weight due to reduced physical activity, not followed by a parallel decrease in calorie intake, brings to a fall in insulin sensitivity. In many cases, the natural age-related decline of renal function is associated with a reduced physical exercise, hyperinsulinemia and sodium retention; sympathetic nervous system activity is enhanced and causes an increase in blood pressure.","ISSN":"1064-1963","note":"PMID: 11270585","shortTitle":"Relationships between salt sensitivity of blood pressure and sympathetic nervous system activity","journalAbbreviation":"Clin. Exp. Hypertens.","language":"eng","author":[{"family":"Strazzullo","given":"P."},{"family":"Barbato","given":"A."},{"family":"Vuotto","given":"P."},{"family":"Galletti","given":"F."}],"issued":{"date-parts":[["2001",2]]},"PMID":"11270585"}}],"schema":"https://github.com/citation-style-language/schema/raw/master/csl-citation.json"} </w:instrText>
      </w:r>
      <w:r w:rsidR="001B679F"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51</w:t>
      </w:r>
      <w:r w:rsidR="001B679F" w:rsidRPr="008A7204">
        <w:rPr>
          <w:rFonts w:ascii="Times New Roman" w:hAnsi="Times New Roman" w:cs="Times New Roman"/>
          <w:sz w:val="24"/>
          <w:szCs w:val="24"/>
        </w:rPr>
        <w:fldChar w:fldCharType="end"/>
      </w:r>
      <w:r w:rsidR="001B679F" w:rsidRPr="008A7204">
        <w:rPr>
          <w:rFonts w:ascii="Times New Roman" w:hAnsi="Times New Roman" w:cs="Times New Roman"/>
          <w:sz w:val="24"/>
          <w:szCs w:val="24"/>
        </w:rPr>
        <w:t xml:space="preserve"> </w:t>
      </w:r>
      <w:r w:rsidRPr="008A7204">
        <w:rPr>
          <w:rFonts w:ascii="Times New Roman" w:hAnsi="Times New Roman" w:cs="Times New Roman"/>
          <w:sz w:val="24"/>
          <w:szCs w:val="24"/>
        </w:rPr>
        <w:t>Conversely, Brown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n7b0lpo82","properties":{"formattedCitation":"{\\rtf \\super 52\\nosupersub{}}","plainCitation":"52"},"citationItems":[{"id":967,"uris":["http://zotero.org/users/2154470/items/6NBQ3K6U"],"uri":["http://zotero.org/users/2154470/items/6NBQ3K6U"],"itemData":{"id":967,"type":"article-journal","title":"Sodium-sensitive hypertension is not associated with higher sympathetic nervous system activity in older hypertensive humans","container-title":"American Journal of Hypertension","page":"873-883","volume":"13","issue":"8","source":"NCBI PubMed","abstract":"The majority of older hypertensive humans are sodium sensitive and they are characterized by increased alpha-adrenergic responsiveness relative to their level of sympathetic nervous system (SNS) activity. To test the hypothesis that heightened SNS activity and/or increased alpha-adrenergic receptor responsiveness during sodium loading may play a role in the sodium-dependent increase in blood pressure in older sodium-sensitive hypertensives, we used compartmental analysis of [3H]norepinephrine (NE) kinetics to determine the release rate of NE into an extravascular compartment (NE2) as an index of systemic SNS activity and determined forearm blood flow responses to graded intrabrachial artery NE and angiotensin II (ANG II) infusions and platelet membrane alpha2-receptor properties in 24 older (age 64 +/- 7 years) hypertensive subjects. Subjects were studied at the end of 1 week of a low (20 mmol/day)- and again at the end of 1 week of a high (200 mmol/day)-sodium diet. Subjects were categorized as sodium sensitive (SS) if they had a &gt; or = 5 mm Hg increase in mean arterial blood pressure (MABP) with dietary sodium loading (n = 16), or sodium-resistant (SR) if their MABP increased by &lt; 5 mm Hg (n = 8). Neither dietary sodium intake nor sodium-sensitivity status significantly affected arterial plasma NE levels, NE2, or other NE kinetic parameters. Forearm blood flow responses to NE or to ANG II, and platelet alpha2-receptor properties were similar between the SS and SR groups. These results suggest that the sodium-dependent increase in MABP that characterizes SS hypertension among older humans is not because of an increase in systemic SNS activity or increased arterial adrenergic receptor responsiveness.","ISSN":"0895-7061","note":"PMID: 10950395","journalAbbreviation":"Am. J. Hypertens.","language":"eng","author":[{"family":"Brown","given":"M. D."},{"family":"Hogikyan","given":"R. V."},{"family":"Dengel","given":"D. R."},{"family":"Supiano","given":"M. A."}],"issued":{"date-parts":[["2000",8]]},"PMID":"10950395"}}],"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5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nd Picirillo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ph4uuj365","properties":{"formattedCitation":"{\\rtf \\super 53\\nosupersub{}}","plainCitation":"53"},"citationItems":[{"id":969,"uris":["http://zotero.org/users/2154470/items/RCJHMGWU"],"uri":["http://zotero.org/users/2154470/items/RCJHMGWU"],"itemData":{"id":969,"type":"article-journal","title":"Age-dependent influence on heart rate variability in salt-sensitive hypertensive subjects","container-title":"Journal of the American Geriatrics Society","page":"530-538","volume":"44","issue":"5","source":"NCBI PubMed","abstract":"OBJECTIVE: The known association between systemic arterial hypertension in its initial stages and increased sympathetic nervous system drive prompted us to evaluate the influence of age on autonomic nervous system function in subjects with salt-sensitive arterial hypertension.\nDESIGN: In a randomized study, autonomic nervous system function was assessed by power spectral analysis of heart-rate variability calculated with an autoregressive algorithm in salt-sensitive hypertensives and controls at baseline and under sympathetic stress (passive head-up tilt). For 1 week before the study, all subjects kept to a diet supplying 120 mEq sodium. Sodium sensitivity was assessed by measuring and comparing arterial pressures after a 7-day controlled dietary sodium intake of 20 mEq per day after a 7-day period on 220 mEq sodium/day.\nSETTING: Geriatric division at the I Medical Clinic of the University of Rome \"La Sapienza\".\nPARTICIPANTS: Sixty-five patients with salt-sensitive hypertension (age range 19 to 89 years) and 64 age-matched normotensive controls, divided for data comparison into three age-groups: &lt; 44 years; 44 to 64 years; and &gt; or = 65 years.\nMEASUREMENTS: With an autoregressive algorithm in a power spectral analysis of heart rate variability, we detected four spectral frequency-domains: total power (0.0033 to 0.40 Hz), high-frequency power (0.16 to 0.40 Hz), low-frequency power (0.04 to 0.15 HZ) and very-low-frequency power (0.0033 to 0.04 Hz). To determine sodium sensitivity, for 1 week before the study all subjects kept to a diet supplying 120 mEq sodium. Sodium sensitivity was assessed by measuring and comparing arterial pressures after a 7-day controlled dietary intake of 20 mEq per day and after a 7-day period of 220 mEq sodium/day.\nRESULTS: Results were expressed as natural logarithms of power and normalized units. The hypertensive patients of all ages had significantly lower total power of heart rate variability than the normotensive controls (P &lt; .05). At baseline, the youngest hypertensives had lower natural logarithms and low-frequency normalized units than controls (P &lt; .001). After tilt, only their low-frequency normalized units exceeded those of controls (P &lt; .001). The middle-aged hypertensive group had higher low-frequency normalized units than controls at baseline (P &lt; .05) and after tilt (P &lt; .001). At baseline and after tilt, the oldest hypertensives had lower low-frequency natural logarithms than controls (P &lt; .05) and normalized units equal to those of controls. But the hypertensives of all ages were less able than controls (P &lt; .001) to increase low-frequency power after head-up tilt. In the less than 44-year-old hypertensives, diastolic pressure correlated significantly with low-frequency power of heart rate variability, expressed in normalized units, at baseline (P &lt; .05) and after head-tilt (P &lt; .05). A significant inverse correlation was found between age and the natural logarithm of low-frequency power at baseline (r = -.682, P &lt; .001) and after tilt (r = -.800; P &lt; .001). Also, a significant inverse correlation was found to exist in normotensive subjects between the natural logarithm of low-frequency at baseline (r = -.595; P &lt; .001) and after tilt (r = -.391; P &lt; .001). The two regression line coefficients for age correlated significantly (P &lt; .001) with the natural logarithm of low-power frequency after tilt.\nCONCLUSION: Whereas sodium chloride-sensitive hypertension appears to be associated with sympathetic hyperactivity in young and middle-aged subjects, in older people it is not. Sympathetic activity diminishes with age, declining faster in hypertensive subjects.","ISSN":"0002-8614","note":"PMID: 8617901","journalAbbreviation":"J Am Geriatr Soc","language":"eng","author":[{"family":"Piccirillo","given":"G."},{"family":"Fimognari","given":"F. L."},{"family":"Munizzi","given":"M. R."},{"family":"Bucca","given":"C."},{"family":"Cacciafesta","given":"M."},{"family":"Marigliano","given":"V."}],"issued":{"date-parts":[["1996",5]]},"PMID":"8617901"}}],"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53</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found no such association. In fact they report diminished SNS activity, measured by norepinephrine levels and heart rate variability, in older people. In addition, the same study shows that SNS activity declines faster in hypertensives and that obs</w:t>
      </w:r>
      <w:r w:rsidR="00D13CA6" w:rsidRPr="008A7204">
        <w:rPr>
          <w:rFonts w:ascii="Times New Roman" w:hAnsi="Times New Roman" w:cs="Times New Roman"/>
          <w:sz w:val="24"/>
          <w:szCs w:val="24"/>
        </w:rPr>
        <w:t xml:space="preserve">erved increase in MAP on a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is not caused by an increase in systemic SNS activity. Considering the discrepancies in these studies, further investigation into this question is needed.   </w:t>
      </w:r>
    </w:p>
    <w:p w14:paraId="4857B8F0" w14:textId="601F31E7" w:rsidR="0052358C" w:rsidRPr="008A7204" w:rsidRDefault="0052358C" w:rsidP="00655E1C">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G</w:t>
      </w:r>
      <w:r w:rsidR="00655E1C" w:rsidRPr="008A7204">
        <w:rPr>
          <w:rFonts w:ascii="Times New Roman" w:hAnsi="Times New Roman" w:cs="Times New Roman"/>
          <w:b/>
          <w:sz w:val="24"/>
          <w:szCs w:val="24"/>
        </w:rPr>
        <w:t>enetic basis of salt sensitivity - focus on black populations</w:t>
      </w:r>
    </w:p>
    <w:p w14:paraId="15056682" w14:textId="49ABDB5E" w:rsidR="0052358C" w:rsidRPr="008A7204" w:rsidRDefault="0052358C" w:rsidP="00C532F7">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From the studies presented, it is clear that individuals of African origin are at greater risk of salt sensitivity. Indeed, the prevalence of salt sensitivity in this population is higher compared to overall population. It is estimated to be present in 73% of hypertensive and 36% of normote</w:t>
      </w:r>
      <w:r w:rsidR="007C4B4E" w:rsidRPr="008A7204">
        <w:rPr>
          <w:rFonts w:ascii="Times New Roman" w:hAnsi="Times New Roman" w:cs="Times New Roman"/>
          <w:sz w:val="24"/>
          <w:szCs w:val="24"/>
        </w:rPr>
        <w:t>nsive blacks.</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ca7hfmq9h","properties":{"formattedCitation":"{\\rtf \\super 4\\nosupersub{}}","plainCitation":"4"},"citationItems":[{"id":898,"uris":["http://zotero.org/users/2154470/items/T8HQ9GJR"],"uri":["http://zotero.org/users/2154470/items/T8HQ9GJR"],"itemData":{"id":898,"type":"article-journal","title":"Definitions and characteristics of sodium sensitivity and blood pressure resistance.","container-title":"Hypertension","page":"II127","volume":"8","issue":"6 Pt 2","source":"hyper.ahajournals.org","abstract":"Sensitivity and resistance to the effects of sodium were evaluated in normotensive and hypertensive humans by two approaches. Blood pressure was measured after an intravenous infusion of 2 L of normal (0.9%) saline and after sodium and volume depletion induced by a low sodium diet and furosemide administration in 378 normal volunteers and 198 subjects with essential hypertension. Those in whom mean arterial blood pressure decreased by at least 10 mm Hg after sodium and volume depletion were considered sodium-sensitive, and those with a decrease of 5 mm Hg or less (including an increase in pressure) were considered sodium-resistant. The second study utilized the blood pressure response to modest dietary sodium restriction in 74 normotensive subjects to identify sodium sensitivity and resistance. In both studies the responses were heterogeneous. In the first study significantly more hypertensive subjects were sodium-sensitive, as compared with those in the normotensive group (p less than 0.001). Plasma renin activity (low, normal, or high) did not predict sodium responses. In both groups sodium-sensitive individuals were significantly older (p less than 0.001) and had lower baseline renin values than sodium-resistant subjects. Factors related to the change in mean arterial blood pressure after sodium and volume depletion included baseline pressure (r = -0.54, p less than 0.001) and age (r = -0.16, p = 0.002 in the normotensive group; r = -0.28, p less than 0.001 in the hypertensive group). The response to dietary sodium restriction was also correlated with baseline pressure (r = 0.61, p less than 0.001) and the initial urinary sodium excretion (r = 0.27, p less than 0.01).(ABSTRACT TRUNCATED AT 250 WORDS)","DOI":"10.1161/01.HYP.8.6_Pt_2.II127","ISSN":"0194-911X, 1524-4563","note":"PMID: 3522418","journalAbbreviation":"Hypertension","language":"en","author":[{"family":"Weinberger","given":"M. H."},{"family":"Miller","given":"J. Z."},{"family":"Luft","given":"F. C."},{"family":"Grim","given":"C. E."},{"family":"Fineberg","given":"N. S."}],"issued":{"date-parts":[["1986",6,1]]},"PMID":"3522418"}}],"schema":"https://github.com/citation-style-language/schema/raw/master/csl-citation.json"} </w:instrText>
      </w:r>
      <w:r w:rsidR="007C4B4E" w:rsidRPr="008A7204">
        <w:rPr>
          <w:rFonts w:ascii="Times New Roman" w:hAnsi="Times New Roman" w:cs="Times New Roman"/>
          <w:sz w:val="24"/>
          <w:szCs w:val="24"/>
        </w:rPr>
        <w:fldChar w:fldCharType="separate"/>
      </w:r>
      <w:r w:rsidR="007C4B4E" w:rsidRPr="008A7204">
        <w:rPr>
          <w:rFonts w:ascii="Times New Roman" w:hAnsi="Times New Roman" w:cs="Times New Roman"/>
          <w:sz w:val="24"/>
          <w:szCs w:val="24"/>
          <w:vertAlign w:val="superscript"/>
        </w:rPr>
        <w:t>4</w:t>
      </w:r>
      <w:r w:rsidR="007C4B4E" w:rsidRPr="008A7204">
        <w:rPr>
          <w:rFonts w:ascii="Times New Roman" w:hAnsi="Times New Roman" w:cs="Times New Roman"/>
          <w:sz w:val="24"/>
          <w:szCs w:val="24"/>
        </w:rPr>
        <w:fldChar w:fldCharType="end"/>
      </w:r>
      <w:r w:rsidR="008244D8" w:rsidRPr="008A7204">
        <w:rPr>
          <w:rFonts w:ascii="Times New Roman" w:hAnsi="Times New Roman" w:cs="Times New Roman"/>
          <w:sz w:val="24"/>
          <w:szCs w:val="24"/>
        </w:rPr>
        <w:t xml:space="preserve"> </w:t>
      </w:r>
      <w:r w:rsidR="007C4B4E" w:rsidRPr="008A7204">
        <w:rPr>
          <w:rFonts w:ascii="Times New Roman" w:hAnsi="Times New Roman" w:cs="Times New Roman"/>
          <w:sz w:val="24"/>
          <w:szCs w:val="24"/>
        </w:rPr>
        <w:t>Svetkey et al.</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6s5qhd4er","properties":{"formattedCitation":"{\\rtf \\super 54\\nosupersub{}}","plainCitation":"54"},"citationItems":[{"id":1473,"uris":["http://zotero.org/users/2154470/items/C43FVBKV"],"uri":["http://zotero.org/users/2154470/items/C43FVBKV"],"itemData":{"id":1473,"type":"article-journal","title":"Heritability of Salt Sensitivity in Black Americans","container-title":"Hypertension","page":"854-858","volume":"28","issue":"5","source":"hyper.ahajournals.org","abstract":"Salt sensitivity is defined as a change in blood pressure in response to changes in salt and water homeostasis. Found in 73% of hypertensive and 36% of normotensive blacks, it is generally considered a hallmark of hypertension in blacks. The higher prevalence of salt sensitivity in blacks compared with whites suggests a genetic influence on this trait, but there is little direct evidence of heritability. We determined the extent to which salt sensitivity is correlated in black families and estimated the heritability of this phenotype. Black families were recruited through a hypertensive proband. Both hypertensive and normotensive adults were phenotyped with respect to salt sensitivity with an intravenous sodium-loading, furosemide volume-depletion protocol. Salt sensitivity was defined as the difference between sodium-loaded and volume-depleted blood pressure. We enrolled 20 families, comprising 30 parent-offspring pairs and 115 adult sibling pairs. Age-adjusted familial correlations ranged from .33 to .44, .19 to .37, and .12 to .21 for mean arterial and systolic and diastolic pressure responses to the salt sensitivity maneuver, respectively. Corresponding heritability estimates were 0.26 to 0.84, 0.26 to 0.74, and 0.004 to 0.24, respectively. These data strongly suggest a heritable component of salt sensitivity.","DOI":"10.1161/01.HYP.28.5.854","ISSN":"0194-911X, 1524-4563","note":"PMID: 8901834","journalAbbreviation":"Hypertension","language":"en","author":[{"family":"Svetkey","given":"Laura P."},{"family":"McKeown","given":"Sean P."},{"family":"Wilson","given":"Alexander F."}],"issued":{"date-parts":[["1996",11,1]]},"PMID":"8901834"}}],"schema":"https://github.com/citation-style-language/schema/raw/master/csl-citation.json"} </w:instrText>
      </w:r>
      <w:r w:rsidR="007C4B4E"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54</w:t>
      </w:r>
      <w:r w:rsidR="007C4B4E" w:rsidRPr="008A7204">
        <w:rPr>
          <w:rFonts w:ascii="Times New Roman" w:hAnsi="Times New Roman" w:cs="Times New Roman"/>
          <w:sz w:val="24"/>
          <w:szCs w:val="24"/>
        </w:rPr>
        <w:fldChar w:fldCharType="end"/>
      </w:r>
      <w:r w:rsidR="007C4B4E" w:rsidRPr="008A7204">
        <w:rPr>
          <w:rFonts w:ascii="Times New Roman" w:hAnsi="Times New Roman" w:cs="Times New Roman"/>
          <w:sz w:val="24"/>
          <w:szCs w:val="24"/>
        </w:rPr>
        <w:t xml:space="preserve"> </w:t>
      </w:r>
      <w:r w:rsidRPr="008A7204">
        <w:rPr>
          <w:rFonts w:ascii="Times New Roman" w:hAnsi="Times New Roman" w:cs="Times New Roman"/>
          <w:sz w:val="24"/>
          <w:szCs w:val="24"/>
        </w:rPr>
        <w:t xml:space="preserve">concluded that 26% to 84% of variability in MAP and 26% to 74% in SBP response to sodium loading in black populations can be explained by </w:t>
      </w:r>
      <w:r w:rsidRPr="008A7204">
        <w:rPr>
          <w:rFonts w:ascii="Times New Roman" w:hAnsi="Times New Roman" w:cs="Times New Roman"/>
          <w:sz w:val="24"/>
          <w:szCs w:val="24"/>
        </w:rPr>
        <w:lastRenderedPageBreak/>
        <w:t xml:space="preserve">genetic factors. Since then, </w:t>
      </w:r>
      <w:r w:rsidR="00EE7D08" w:rsidRPr="008A7204">
        <w:rPr>
          <w:rFonts w:ascii="Times New Roman" w:hAnsi="Times New Roman" w:cs="Times New Roman"/>
          <w:sz w:val="24"/>
          <w:szCs w:val="24"/>
        </w:rPr>
        <w:t xml:space="preserve">a </w:t>
      </w:r>
      <w:r w:rsidRPr="008A7204">
        <w:rPr>
          <w:rFonts w:ascii="Times New Roman" w:hAnsi="Times New Roman" w:cs="Times New Roman"/>
          <w:sz w:val="24"/>
          <w:szCs w:val="24"/>
        </w:rPr>
        <w:t>number of candidate genes that</w:t>
      </w:r>
      <w:r w:rsidR="00320CE4" w:rsidRPr="008A7204">
        <w:rPr>
          <w:rFonts w:ascii="Times New Roman" w:hAnsi="Times New Roman" w:cs="Times New Roman"/>
          <w:sz w:val="24"/>
          <w:szCs w:val="24"/>
        </w:rPr>
        <w:t xml:space="preserve"> may</w:t>
      </w:r>
      <w:r w:rsidR="00D63804" w:rsidRPr="008A7204">
        <w:rPr>
          <w:rFonts w:ascii="Times New Roman" w:hAnsi="Times New Roman" w:cs="Times New Roman"/>
          <w:sz w:val="24"/>
          <w:szCs w:val="24"/>
        </w:rPr>
        <w:t xml:space="preserve"> be</w:t>
      </w:r>
      <w:r w:rsidR="00320CE4" w:rsidRPr="008A7204">
        <w:rPr>
          <w:rFonts w:ascii="Times New Roman" w:hAnsi="Times New Roman" w:cs="Times New Roman"/>
          <w:sz w:val="24"/>
          <w:szCs w:val="24"/>
        </w:rPr>
        <w:t xml:space="preserve"> associated </w:t>
      </w:r>
      <w:r w:rsidR="00D63804" w:rsidRPr="008A7204">
        <w:rPr>
          <w:rFonts w:ascii="Times New Roman" w:hAnsi="Times New Roman" w:cs="Times New Roman"/>
          <w:sz w:val="24"/>
          <w:szCs w:val="24"/>
        </w:rPr>
        <w:t>to salt sens</w:t>
      </w:r>
      <w:r w:rsidR="00320CE4" w:rsidRPr="008A7204">
        <w:rPr>
          <w:rFonts w:ascii="Times New Roman" w:hAnsi="Times New Roman" w:cs="Times New Roman"/>
          <w:sz w:val="24"/>
          <w:szCs w:val="24"/>
        </w:rPr>
        <w:t>itivity</w:t>
      </w:r>
      <w:r w:rsidRPr="008A7204">
        <w:rPr>
          <w:rFonts w:ascii="Times New Roman" w:hAnsi="Times New Roman" w:cs="Times New Roman"/>
          <w:sz w:val="24"/>
          <w:szCs w:val="24"/>
        </w:rPr>
        <w:t xml:space="preserve"> have been investigated. Majority of these genes are involved in pathways already described to be possible cause of salt sensitivity. Using the similar approach</w:t>
      </w:r>
      <w:r w:rsidR="007C4B4E" w:rsidRPr="008A7204">
        <w:rPr>
          <w:rFonts w:ascii="Times New Roman" w:hAnsi="Times New Roman" w:cs="Times New Roman"/>
          <w:sz w:val="24"/>
          <w:szCs w:val="24"/>
        </w:rPr>
        <w:t>, Tiffin et al.</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t3v7j7qa9","properties":{"formattedCitation":"{\\rtf \\super 55\\nosupersub{}}","plainCitation":"55"},"citationItems":[{"id":242,"uris":["http://zotero.org/users/2154470/items/PJMV7DI4"],"uri":["http://zotero.org/users/2154470/items/PJMV7DI4"],"itemData":{"id":242,"type":"article-journal","title":"Computational Analysis of Candidate Disease Genes and Variants for Salt-Sensitive Hypertension in Indigenous Southern Africans","container-title":"PLoS ONE","page":"e12989","volume":"5","issue":"9","source":"CrossRef","DOI":"10.1371/journal.pone.0012989","ISSN":"1932-6203","language":"en","author":[{"family":"Tiffin","given":"Nicki"},{"family":"Meintjes","given":"Ayton"},{"family":"Ramesar","given":"Rajkumar"},{"family":"Bajic","given":"Vladimir B."},{"family":"Rayner","given":"Brian"}],"editor":[{"family":"Ravasi","given":"Timothy"}],"issued":{"date-parts":[["2010",9,27]]}}}],"schema":"https://github.com/citation-style-language/schema/raw/master/csl-citation.json"} </w:instrText>
      </w:r>
      <w:r w:rsidR="007C4B4E"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55</w:t>
      </w:r>
      <w:r w:rsidR="007C4B4E"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performed computational analysis to determine candidate genes that have significant variability between indigenous South African and white population</w:t>
      </w:r>
      <w:r w:rsidR="00C532F7" w:rsidRPr="008A7204">
        <w:rPr>
          <w:rFonts w:ascii="Times New Roman" w:hAnsi="Times New Roman" w:cs="Times New Roman"/>
          <w:sz w:val="24"/>
          <w:szCs w:val="24"/>
        </w:rPr>
        <w:t>s</w:t>
      </w:r>
      <w:r w:rsidRPr="008A7204">
        <w:rPr>
          <w:rFonts w:ascii="Times New Roman" w:hAnsi="Times New Roman" w:cs="Times New Roman"/>
          <w:sz w:val="24"/>
          <w:szCs w:val="24"/>
        </w:rPr>
        <w:t>. Their search</w:t>
      </w:r>
      <w:r w:rsidR="00117095" w:rsidRPr="008A7204">
        <w:rPr>
          <w:rFonts w:ascii="Times New Roman" w:hAnsi="Times New Roman" w:cs="Times New Roman"/>
          <w:sz w:val="24"/>
          <w:szCs w:val="24"/>
        </w:rPr>
        <w:t xml:space="preserve"> included </w:t>
      </w:r>
      <w:r w:rsidRPr="008A7204">
        <w:rPr>
          <w:rFonts w:ascii="Times New Roman" w:hAnsi="Times New Roman" w:cs="Times New Roman"/>
          <w:sz w:val="24"/>
          <w:szCs w:val="24"/>
        </w:rPr>
        <w:t>genes involved in pathways such as RAAS, SNS, ANP, dopaminergic system and ion transport. Of all the genes explored, parathyroid hormone precursor (</w:t>
      </w:r>
      <w:r w:rsidRPr="008A7204">
        <w:rPr>
          <w:rFonts w:ascii="Times New Roman" w:hAnsi="Times New Roman" w:cs="Times New Roman"/>
          <w:i/>
          <w:sz w:val="24"/>
          <w:szCs w:val="24"/>
        </w:rPr>
        <w:t>PTH</w:t>
      </w:r>
      <w:r w:rsidRPr="008A7204">
        <w:rPr>
          <w:rFonts w:ascii="Times New Roman" w:hAnsi="Times New Roman" w:cs="Times New Roman"/>
          <w:sz w:val="24"/>
          <w:szCs w:val="24"/>
        </w:rPr>
        <w:t>) and type-1angiotensin II receptor (</w:t>
      </w:r>
      <w:r w:rsidRPr="008A7204">
        <w:rPr>
          <w:rFonts w:ascii="Times New Roman" w:hAnsi="Times New Roman" w:cs="Times New Roman"/>
          <w:i/>
          <w:sz w:val="24"/>
          <w:szCs w:val="24"/>
        </w:rPr>
        <w:t>AGTR1</w:t>
      </w:r>
      <w:r w:rsidRPr="008A7204">
        <w:rPr>
          <w:rFonts w:ascii="Times New Roman" w:hAnsi="Times New Roman" w:cs="Times New Roman"/>
          <w:sz w:val="24"/>
          <w:szCs w:val="24"/>
        </w:rPr>
        <w:t xml:space="preserve">) were the top ranked candidate genes for salt-sensitive hypertension in </w:t>
      </w:r>
      <w:r w:rsidR="00AE3ED4" w:rsidRPr="008A7204">
        <w:rPr>
          <w:rFonts w:ascii="Times New Roman" w:hAnsi="Times New Roman" w:cs="Times New Roman"/>
          <w:sz w:val="24"/>
          <w:szCs w:val="24"/>
        </w:rPr>
        <w:t>indigenous South Africans</w:t>
      </w:r>
      <w:r w:rsidRPr="008A7204">
        <w:rPr>
          <w:rFonts w:ascii="Times New Roman" w:hAnsi="Times New Roman" w:cs="Times New Roman"/>
          <w:sz w:val="24"/>
          <w:szCs w:val="24"/>
        </w:rPr>
        <w:t xml:space="preserve">, warranting further investigation.  </w:t>
      </w:r>
      <w:r w:rsidR="007009AA" w:rsidRPr="008A7204">
        <w:rPr>
          <w:rFonts w:ascii="Times New Roman" w:hAnsi="Times New Roman" w:cs="Times New Roman"/>
          <w:sz w:val="24"/>
          <w:szCs w:val="24"/>
        </w:rPr>
        <w:t>Furthermore, a</w:t>
      </w:r>
      <w:r w:rsidRPr="008A7204">
        <w:rPr>
          <w:rFonts w:ascii="Times New Roman" w:hAnsi="Times New Roman" w:cs="Times New Roman"/>
          <w:sz w:val="24"/>
          <w:szCs w:val="24"/>
        </w:rPr>
        <w:t xml:space="preserve">s previously mentioned, RAAS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responsible for the control of blood pressure </w:t>
      </w:r>
      <w:r w:rsidR="00A46FE5" w:rsidRPr="008A7204">
        <w:rPr>
          <w:rFonts w:ascii="Times New Roman" w:hAnsi="Times New Roman" w:cs="Times New Roman"/>
          <w:sz w:val="24"/>
          <w:szCs w:val="24"/>
        </w:rPr>
        <w:t>during</w:t>
      </w:r>
      <w:r w:rsidRPr="008A7204">
        <w:rPr>
          <w:rFonts w:ascii="Times New Roman" w:hAnsi="Times New Roman" w:cs="Times New Roman"/>
          <w:sz w:val="24"/>
          <w:szCs w:val="24"/>
        </w:rPr>
        <w:t xml:space="preserve"> high sodium intake, especially in black populations. The insertion/deletion polymorphism in the angiotensin-converting enzyme (</w:t>
      </w:r>
      <w:r w:rsidRPr="008A7204">
        <w:rPr>
          <w:rFonts w:ascii="Times New Roman" w:hAnsi="Times New Roman" w:cs="Times New Roman"/>
          <w:i/>
          <w:sz w:val="24"/>
          <w:szCs w:val="24"/>
        </w:rPr>
        <w:t>ACE</w:t>
      </w:r>
      <w:r w:rsidRPr="008A7204">
        <w:rPr>
          <w:rFonts w:ascii="Times New Roman" w:hAnsi="Times New Roman" w:cs="Times New Roman"/>
          <w:sz w:val="24"/>
          <w:szCs w:val="24"/>
        </w:rPr>
        <w:t xml:space="preserve">) gene, coding for an enzyme that converts angiotensin I into angiotensin II,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play a role in </w:t>
      </w:r>
      <w:r w:rsidR="009E1A35" w:rsidRPr="008A7204">
        <w:rPr>
          <w:rFonts w:ascii="Times New Roman" w:hAnsi="Times New Roman" w:cs="Times New Roman"/>
          <w:sz w:val="24"/>
          <w:szCs w:val="24"/>
        </w:rPr>
        <w:t>hypertension</w:t>
      </w:r>
      <w:r w:rsidR="007C4B4E" w:rsidRPr="008A7204">
        <w:rPr>
          <w:rFonts w:ascii="Times New Roman" w:hAnsi="Times New Roman" w:cs="Times New Roman"/>
          <w:sz w:val="24"/>
          <w:szCs w:val="24"/>
        </w:rPr>
        <w:t>. Duru et al.</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9ppfah1ip","properties":{"formattedCitation":"{\\rtf \\super 56\\nosupersub{}}","plainCitation":"56"},"citationItems":[{"id":1593,"uris":["http://zotero.org/users/2154470/items/JQ83QGPR"],"uri":["http://zotero.org/users/2154470/items/JQ83QGPR"],"itemData":{"id":1593,"type":"article-journal","title":"Frequency of a Deletion Polymorphism in the Gene for Angiotensin Converting Enzyme Is Increased in African-Americans With Hypertension","container-title":"American Journal of Hypertension","page":"759-762","volume":"7","issue":"8","source":"ajh.oxfordjournals.org","abstract":"In white populations, a deletion polymorphism in the gene for angiotensin converting enzyme (ACE) appears to be associated with increased risk for myocardial infarction but not for hypertension. In a population-association study in African-Americans, we compared the frequency of the ACE deletion polymorphism in subjects with hypertension versus those with normal blood pressure. The frequency of the ACE deletion allele was greater in African-Americans with hypertension than in those with normal blood pressure (P &lt; 0.05). These findings raise the possibility that in some patient subgroups, sequence variation in or near the ACE gene may contribute to the risk for hypertension. Am J Hypertens 1994;7:759 – 762","DOI":"10.1093/ajh/7.8.759","ISSN":"0895-7061, 1941-7225","note":"PMID: 7986468","journalAbbreviation":"Am J Hypertens","language":"en","author":[{"family":"Duru","given":"Kenrik"},{"family":"Farrow","given":"Stephen"},{"family":"Wang","given":"Jia-Ming"},{"family":"Lockette","given":"Warren"},{"family":"Kurtz","given":"Theodore"}],"issued":{"date-parts":[["1994",8,1]]},"PMID":"7986468"}}],"schema":"https://github.com/citation-style-language/schema/raw/master/csl-citation.json"} </w:instrText>
      </w:r>
      <w:r w:rsidR="007C4B4E"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56</w:t>
      </w:r>
      <w:r w:rsidR="007C4B4E" w:rsidRPr="008A7204">
        <w:rPr>
          <w:rFonts w:ascii="Times New Roman" w:hAnsi="Times New Roman" w:cs="Times New Roman"/>
          <w:sz w:val="24"/>
          <w:szCs w:val="24"/>
        </w:rPr>
        <w:fldChar w:fldCharType="end"/>
      </w:r>
      <w:r w:rsidR="007C4B4E" w:rsidRPr="008A7204">
        <w:rPr>
          <w:rFonts w:ascii="Times New Roman" w:hAnsi="Times New Roman" w:cs="Times New Roman"/>
          <w:sz w:val="24"/>
          <w:szCs w:val="24"/>
        </w:rPr>
        <w:t xml:space="preserve"> </w:t>
      </w:r>
      <w:r w:rsidRPr="008A7204">
        <w:rPr>
          <w:rFonts w:ascii="Times New Roman" w:hAnsi="Times New Roman" w:cs="Times New Roman"/>
          <w:sz w:val="24"/>
          <w:szCs w:val="24"/>
        </w:rPr>
        <w:t xml:space="preserve">report higher frequency of the deletion allele in hypertensive African Americans compared to the ones with normal BP. However, </w:t>
      </w:r>
      <w:r w:rsidR="00C532F7" w:rsidRPr="008A7204">
        <w:rPr>
          <w:rFonts w:ascii="Times New Roman" w:hAnsi="Times New Roman" w:cs="Times New Roman"/>
          <w:sz w:val="24"/>
          <w:szCs w:val="24"/>
        </w:rPr>
        <w:t xml:space="preserve">the </w:t>
      </w:r>
      <w:r w:rsidRPr="008A7204">
        <w:rPr>
          <w:rFonts w:ascii="Times New Roman" w:hAnsi="Times New Roman" w:cs="Times New Roman"/>
          <w:sz w:val="24"/>
          <w:szCs w:val="24"/>
        </w:rPr>
        <w:t xml:space="preserve">authors do not mention gene-environment interactions making it difficult to draw any conclusion about salt-sensitive phenotype. Similarly, in Ghanaian population, epistatic interaction of </w:t>
      </w:r>
      <w:r w:rsidR="007C2F4D" w:rsidRPr="008A7204">
        <w:rPr>
          <w:rFonts w:ascii="Times New Roman" w:hAnsi="Times New Roman" w:cs="Times New Roman"/>
          <w:sz w:val="24"/>
          <w:szCs w:val="24"/>
        </w:rPr>
        <w:t xml:space="preserve">insertion/deletion </w:t>
      </w:r>
      <w:r w:rsidRPr="008A7204">
        <w:rPr>
          <w:rFonts w:ascii="Times New Roman" w:hAnsi="Times New Roman" w:cs="Times New Roman"/>
          <w:sz w:val="24"/>
          <w:szCs w:val="24"/>
        </w:rPr>
        <w:t xml:space="preserve">polymorphism in </w:t>
      </w:r>
      <w:r w:rsidRPr="008A7204">
        <w:rPr>
          <w:rFonts w:ascii="Times New Roman" w:hAnsi="Times New Roman" w:cs="Times New Roman"/>
          <w:i/>
          <w:sz w:val="24"/>
          <w:szCs w:val="24"/>
        </w:rPr>
        <w:t>ACE</w:t>
      </w:r>
      <w:r w:rsidRPr="008A7204">
        <w:rPr>
          <w:rFonts w:ascii="Times New Roman" w:hAnsi="Times New Roman" w:cs="Times New Roman"/>
          <w:sz w:val="24"/>
          <w:szCs w:val="24"/>
        </w:rPr>
        <w:t xml:space="preserve"> and 65L in the G protein-coupled receptor kinase (</w:t>
      </w:r>
      <w:r w:rsidRPr="008A7204">
        <w:rPr>
          <w:rFonts w:ascii="Times New Roman" w:hAnsi="Times New Roman" w:cs="Times New Roman"/>
          <w:i/>
          <w:sz w:val="24"/>
          <w:szCs w:val="24"/>
        </w:rPr>
        <w:t>GRK4</w:t>
      </w:r>
      <w:r w:rsidRPr="008A7204">
        <w:rPr>
          <w:rFonts w:ascii="Times New Roman" w:hAnsi="Times New Roman" w:cs="Times New Roman"/>
          <w:sz w:val="24"/>
          <w:szCs w:val="24"/>
        </w:rPr>
        <w:t>) explained 70.5% of variation i</w:t>
      </w:r>
      <w:r w:rsidR="00272FEC" w:rsidRPr="008A7204">
        <w:rPr>
          <w:rFonts w:ascii="Times New Roman" w:hAnsi="Times New Roman" w:cs="Times New Roman"/>
          <w:sz w:val="24"/>
          <w:szCs w:val="24"/>
        </w:rPr>
        <w:t>n BP</w:t>
      </w:r>
      <w:r w:rsidRPr="008A7204">
        <w:rPr>
          <w:rFonts w:ascii="Times New Roman" w:hAnsi="Times New Roman" w:cs="Times New Roman"/>
          <w:sz w:val="24"/>
          <w:szCs w:val="24"/>
        </w:rPr>
        <w:t>.</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k7gfvpv98","properties":{"formattedCitation":"{\\rtf \\super 57\\nosupersub{}}","plainCitation":"57"},"citationItems":[{"id":1565,"uris":["http://zotero.org/users/2154470/items/2727SGCK"],"uri":["http://zotero.org/users/2154470/items/2727SGCK"],"itemData":{"id":1565,"type":"article-journal","title":"Multilocus analysis of hypertension: a hierarchical approach","container-title":"Human Heredity","page":"28-38","volume":"57","issue":"1","source":"PubMed","abstract":"While hypertension is a complex disease with a well-documented genetic component, genetic studies often fail to replicate findings. One possibility for such inconsistency is that the underlying genetics of hypertension is not based on single genes of major effect, but on interactions among genes. To test this hypothesis, we studied both single locus and multilocus effects, using a case-control design of subjects from Ghana. Thirteen polymorphisms in eight candidate genes were studied. Each candidate gene has been shown to play a physiological role in blood pressure regulation and affects one of four pathways that modulate blood pressure: vasoconstriction (angiotensinogen, angiotensin converting enzyme - ACE, angiotensin II receptor), nitric oxide (NO) dependent and NO independent vasodilation pathways and sodium balance (G protein-coupled receptor kinase, GRK4). We evaluated single site allelic and genotypic associations, multilocus genotype equilibrium and multilocus genotype associations, using multifactor dimensionality reduction (MDR). For MDR, we performed systematic reanalysis of the data to address the role of various physiological pathways. We found no significant single site associations, but the hypertensive class deviated significantly from genotype equilibrium in more than 25% of all multilocus comparisons (2,162 of 8,178), whereas the normotensive class rarely did (11 of 8,178). The MDR analysis identified a two-locus model including ACE and GRK4 that successfully predicted blood pressure phenotype 70.5% of the time. Thus, our data indicate epistatic interactions play a major role in hypertension susceptibility. Our data also support a model where multiple pathways need to be affected in order to predispose to hypertension.","DOI":"10.1159/000077387","ISSN":"0001-5652","note":"PMID: 15133310","shortTitle":"Multilocus analysis of hypertension","journalAbbreviation":"Hum. Hered.","language":"eng","author":[{"family":"Williams","given":"Scott M."},{"family":"Ritchie","given":"Marylyn D."},{"family":"Phillips","given":"John A."},{"family":"Dawson","given":"Elliot"},{"family":"Prince","given":"Melissa"},{"family":"Dzhura","given":"Elvira"},{"family":"Willis","given":"Alecia"},{"family":"Semenya","given":"Amma"},{"family":"Summar","given":"Marshall"},{"family":"White","given":"Bill C."},{"family":"Addy","given":"Jonathan H."},{"family":"Kpodonu","given":"John"},{"family":"Wong","given":"Lee-Jun"},{"family":"Felder","given":"Robin A."},{"family":"Jose","given":"Pedro A."},{"family":"Moore","given":"Jason H."}],"issued":{"date-parts":[["2004"]]},"PMID":"15133310"}}],"schema":"https://github.com/citation-style-language/schema/raw/master/csl-citation.json"} </w:instrText>
      </w:r>
      <w:r w:rsidR="007C4B4E"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57</w:t>
      </w:r>
      <w:r w:rsidR="007C4B4E"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GRK4 is a serine-threonine kinase that is, among other, responsible for uncoupling of the dopamine receptor from its G protein resulting in its desensitisation. Increased GRK4 activity results in impaired natriuresis and </w:t>
      </w:r>
      <w:r w:rsidR="007C4B4E" w:rsidRPr="008A7204">
        <w:rPr>
          <w:rFonts w:ascii="Times New Roman" w:hAnsi="Times New Roman" w:cs="Times New Roman"/>
          <w:sz w:val="24"/>
          <w:szCs w:val="24"/>
        </w:rPr>
        <w:t>increased BP</w:t>
      </w:r>
      <w:r w:rsidRPr="008A7204">
        <w:rPr>
          <w:rFonts w:ascii="Times New Roman" w:hAnsi="Times New Roman" w:cs="Times New Roman"/>
          <w:sz w:val="24"/>
          <w:szCs w:val="24"/>
        </w:rPr>
        <w:t>.</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bfpi41i3d","properties":{"formattedCitation":"{\\rtf \\super 58\\nosupersub{}}","plainCitation":"58"},"citationItems":[{"id":1661,"uris":["http://zotero.org/users/2154470/items/QCU8V8R6"],"uri":["http://zotero.org/users/2154470/items/QCU8V8R6"],"itemData":{"id":1661,"type":"article-journal","title":"Role of dopamine receptors in the kidney in the regulation of blood pressure","container-title":"Current Opinion in Nephrology and Hypertension","page":"87-92","volume":"11","issue":"1","source":"PubMed","abstract":"Regulation by dopamine of cardiovascular function, renal function and systemic blood pressure regulation is multifaceted. Each of the five dopamine receptor subtypes participates in the regulation of blood pressure by mechanisms specific for the subtype. Some receptors regulate blood pressure by influencing the central or peripheral nervous system; others influence epithelial transport and regulate the secretion and receptors of several humoral agents. The D1, D3, and D4 receptors interact with the renin-angiotensin system, while the D2 and D5 receptors interact with the sympathetic nervous system to regulate blood pressure.","ISSN":"1062-4821","note":"PMID: 11753092","journalAbbreviation":"Curr. Opin. Nephrol. Hypertens.","language":"eng","author":[{"family":"Jose","given":"Pedro A."},{"family":"Eisner","given":"Gilbert M."},{"family":"Felder","given":"Robin A."}],"issued":{"date-parts":[["2002",1]]},"PMID":"11753092"}}],"schema":"https://github.com/citation-style-language/schema/raw/master/csl-citation.json"} </w:instrText>
      </w:r>
      <w:r w:rsidR="007C4B4E"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58</w:t>
      </w:r>
      <w:r w:rsidR="007C4B4E"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Blunted dopamine excretion and impaired natriuresis, as mentioned previously,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the cause of salt sensitivity in black</w:t>
      </w:r>
      <w:r w:rsidR="007C4B4E" w:rsidRPr="008A7204">
        <w:rPr>
          <w:rFonts w:ascii="Times New Roman" w:hAnsi="Times New Roman" w:cs="Times New Roman"/>
          <w:sz w:val="24"/>
          <w:szCs w:val="24"/>
        </w:rPr>
        <w:t xml:space="preserve"> populations. Lohmueller et al.</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bvc50cb4e","properties":{"formattedCitation":"{\\rtf \\super 59\\nosupersub{}}","plainCitation":"59"},"citationItems":[{"id":1607,"uris":["http://zotero.org/users/2154470/items/X4TQWCZF"],"uri":["http://zotero.org/users/2154470/items/X4TQWCZF"],"itemData":{"id":1607,"type":"article-journal","title":"Patterns of Genetic Variation in the Hypertension Candidate Gene GRK4: Ethnic Variation and Haplotype Structure","container-title":"Annals of Human Genetics","page":"27-41","volume":"70","issue":"1","source":"Wiley Online Library","abstract":"Association studies using single nucleotide polymorphisms (SNPs) have the potential to help unravel the genetic basis of hypertension. Nevertheless, to date, association studies of hypertension have yielded ambiguous results. It is becoming clear that such association studies must be interpreted within the context of the genetic structure of the populations being studied, and patterns of variation within specific genomic regions. With this in mind we analyzed genetic variation in the G protein-coupled receptor kinase 4 (GRK4) gene, a gene whose product has recently been shown to inhibit the dopamine receptor D1 (DRD1) from increasing sodium excretion. We genotyped three previously identified GRK4 SNPs, as well as ten additional SNPs, over 71.6 kb of the GRK4 locus in four populations: African Americans, Asians, Hispanics and Caucasians. Haplotype structure varied among populations, with Hispanics and Caucasians having the most linkage disequilibrium (LD) among SNPs. African Americans had three shorter haplotype blocks, while patterns of markers in the Asian populations demonstrated less LD among markers, a pattern inconsistent with block structure. We observed limited haplotype diversity in each of the four populations, with differing haplotype frequencies among the ethnic groups. We also found substantial evidence for population differentiation, with the largest differences between the African-American and Asian samples with FST values in the upper 90th percentile when compared to a genome-wide distribution. However, for all population comparisons, FST values decreased sharply in the 3′ region of the gene. This pattern of differentiation among populations is consistent with selection in this part of the gene maintaining similar patterns of variation among otherwise divergent populations. Our results document not only different allele frequencies between populations, but differences in haplotype structure that may be important in evaluating association studies between hypertension and GRK4.","DOI":"10.1111/j.1529-8817.2005.00197.x","ISSN":"1469-1809","shortTitle":"Patterns of Genetic Variation in the Hypertension Candidate Gene GRK4","language":"en","author":[{"family":"Lohmueller","given":"K. E."},{"family":"Wong","given":"L. J. C."},{"family":"Mauney","given":"M. M."},{"family":"Jiang","given":"L."},{"family":"Felder","given":"R. A."},{"family":"Jose","given":"P. A."},{"family":"Williams","given":"S. M."}],"issued":{"date-parts":[["2006",1,1]]}}}],"schema":"https://github.com/citation-style-language/schema/raw/master/csl-citation.json"} </w:instrText>
      </w:r>
      <w:r w:rsidR="007C4B4E"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59</w:t>
      </w:r>
      <w:r w:rsidR="007C4B4E"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vestigated genetic variation in </w:t>
      </w:r>
      <w:r w:rsidRPr="008A7204">
        <w:rPr>
          <w:rFonts w:ascii="Times New Roman" w:hAnsi="Times New Roman" w:cs="Times New Roman"/>
          <w:i/>
          <w:sz w:val="24"/>
          <w:szCs w:val="24"/>
        </w:rPr>
        <w:t>GRK4</w:t>
      </w:r>
      <w:r w:rsidRPr="008A7204">
        <w:rPr>
          <w:rFonts w:ascii="Times New Roman" w:hAnsi="Times New Roman" w:cs="Times New Roman"/>
          <w:sz w:val="24"/>
          <w:szCs w:val="24"/>
        </w:rPr>
        <w:t>, genotyping 13 single nuc</w:t>
      </w:r>
      <w:r w:rsidR="00C532F7" w:rsidRPr="008A7204">
        <w:rPr>
          <w:rFonts w:ascii="Times New Roman" w:hAnsi="Times New Roman" w:cs="Times New Roman"/>
          <w:sz w:val="24"/>
          <w:szCs w:val="24"/>
        </w:rPr>
        <w:t>leotide polymorphisms (SNP) in four</w:t>
      </w:r>
      <w:r w:rsidRPr="008A7204">
        <w:rPr>
          <w:rFonts w:ascii="Times New Roman" w:hAnsi="Times New Roman" w:cs="Times New Roman"/>
          <w:sz w:val="24"/>
          <w:szCs w:val="24"/>
        </w:rPr>
        <w:t xml:space="preserve"> different populations: African Americans, Asians, Hispanics and Caucasians. Observed differences in allele and haplotype frequency and structure were </w:t>
      </w:r>
      <w:r w:rsidRPr="008A7204">
        <w:rPr>
          <w:rFonts w:ascii="Times New Roman" w:hAnsi="Times New Roman" w:cs="Times New Roman"/>
          <w:sz w:val="24"/>
          <w:szCs w:val="24"/>
        </w:rPr>
        <w:lastRenderedPageBreak/>
        <w:t>most pronounced between African Americans and Asians clearly demonstrating differences in genetic background between po</w:t>
      </w:r>
      <w:r w:rsidR="00174F09" w:rsidRPr="008A7204">
        <w:rPr>
          <w:rFonts w:ascii="Times New Roman" w:hAnsi="Times New Roman" w:cs="Times New Roman"/>
          <w:sz w:val="24"/>
          <w:szCs w:val="24"/>
        </w:rPr>
        <w:t>pulations.</w:t>
      </w:r>
      <w:r w:rsidR="007C4B4E" w:rsidRPr="008A7204">
        <w:rPr>
          <w:rFonts w:ascii="Times New Roman" w:hAnsi="Times New Roman" w:cs="Times New Roman"/>
          <w:sz w:val="24"/>
          <w:szCs w:val="24"/>
        </w:rPr>
        <w:t xml:space="preserve"> It is the </w:t>
      </w:r>
      <w:r w:rsidRPr="008A7204">
        <w:rPr>
          <w:rFonts w:ascii="Times New Roman" w:hAnsi="Times New Roman" w:cs="Times New Roman"/>
          <w:sz w:val="24"/>
          <w:szCs w:val="24"/>
        </w:rPr>
        <w:t xml:space="preserve">A142V polymorphism in </w:t>
      </w:r>
      <w:r w:rsidRPr="008A7204">
        <w:rPr>
          <w:rFonts w:ascii="Times New Roman" w:hAnsi="Times New Roman" w:cs="Times New Roman"/>
          <w:i/>
          <w:sz w:val="24"/>
          <w:szCs w:val="24"/>
        </w:rPr>
        <w:t>GRK4</w:t>
      </w:r>
      <w:r w:rsidRPr="008A7204">
        <w:rPr>
          <w:rFonts w:ascii="Times New Roman" w:hAnsi="Times New Roman" w:cs="Times New Roman"/>
          <w:sz w:val="24"/>
          <w:szCs w:val="24"/>
        </w:rPr>
        <w:t xml:space="preserve"> gene</w:t>
      </w:r>
      <w:r w:rsidR="007C4B4E" w:rsidRPr="008A7204">
        <w:rPr>
          <w:rFonts w:ascii="Times New Roman" w:hAnsi="Times New Roman" w:cs="Times New Roman"/>
          <w:sz w:val="24"/>
          <w:szCs w:val="24"/>
        </w:rPr>
        <w:t xml:space="preserve"> that</w:t>
      </w:r>
      <w:r w:rsidR="00143B63" w:rsidRPr="008A7204">
        <w:rPr>
          <w:rFonts w:ascii="Times New Roman" w:hAnsi="Times New Roman" w:cs="Times New Roman"/>
          <w:sz w:val="24"/>
          <w:szCs w:val="24"/>
        </w:rPr>
        <w:t xml:space="preserve"> may</w:t>
      </w:r>
      <w:r w:rsidRPr="008A7204">
        <w:rPr>
          <w:rFonts w:ascii="Times New Roman" w:hAnsi="Times New Roman" w:cs="Times New Roman"/>
          <w:sz w:val="24"/>
          <w:szCs w:val="24"/>
        </w:rPr>
        <w:t xml:space="preserve"> be the factor that predisposed blacks to salt sensitivity compared to whites. The authors</w:t>
      </w:r>
      <w:r w:rsidR="007C4B4E" w:rsidRPr="008A7204">
        <w:rPr>
          <w:rFonts w:ascii="Times New Roman" w:hAnsi="Times New Roman" w:cs="Times New Roman"/>
          <w:sz w:val="24"/>
          <w:szCs w:val="24"/>
        </w:rPr>
        <w:t xml:space="preserve"> of the study</w:t>
      </w:r>
      <w:r w:rsidRPr="008A7204">
        <w:rPr>
          <w:rFonts w:ascii="Times New Roman" w:hAnsi="Times New Roman" w:cs="Times New Roman"/>
          <w:sz w:val="24"/>
          <w:szCs w:val="24"/>
        </w:rPr>
        <w:t xml:space="preserve"> report decreased plasma aldosterone and urinary sodium excretion in blacks after infusion of two litres of normal saline (308 mmol of sodiu</w:t>
      </w:r>
      <w:r w:rsidR="00316162" w:rsidRPr="008A7204">
        <w:rPr>
          <w:rFonts w:ascii="Times New Roman" w:hAnsi="Times New Roman" w:cs="Times New Roman"/>
          <w:sz w:val="24"/>
          <w:szCs w:val="24"/>
        </w:rPr>
        <w:t>m</w:t>
      </w:r>
      <w:r w:rsidRPr="008A7204">
        <w:rPr>
          <w:rFonts w:ascii="Times New Roman" w:hAnsi="Times New Roman" w:cs="Times New Roman"/>
          <w:sz w:val="24"/>
          <w:szCs w:val="24"/>
        </w:rPr>
        <w:t>) over two hours.</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roug32vcp","properties":{"formattedCitation":"{\\rtf \\super 60\\nosupersub{}}","plainCitation":"60"},"citationItems":[{"id":1606,"uris":["http://zotero.org/users/2154470/items/WCK8QQSK"],"uri":["http://zotero.org/users/2154470/items/WCK8QQSK"],"itemData":{"id":1606,"type":"article-journal","title":"The A142V polymorphism of the G protein coupled receptor kinase 4 gene predicts natriuretic response to saline challenge in young normotensive lean black and white South African men","container-title":"Nephrology Reviews","volume":"3","issue":"1","source":"CrossRef","URL":"www.nephrology-reviews.com/article/the-a142v-polymorphism-of-the-g-protein-coupled-receptor-kinase-4-gene-predicts-natriuretic-response-to-saline-challenge-in-young-normotensive-lean-bl","DOI":"10.4081/nr.2011.e9","ISSN":"2035-813X, 2035-8261","author":[{"family":"Rayner","given":"Brian"},{"family":"Musekiwa","given":"Alfred"},{"family":"Lombard","given":"Carl"},{"family":"Ramesar","given":"Raj"}],"issued":{"date-parts":[["2011",2,9]]},"accessed":{"date-parts":[["2016",4,22]]}}}],"schema":"https://github.com/citation-style-language/schema/raw/master/csl-citation.json"} </w:instrText>
      </w:r>
      <w:r w:rsidR="007C4B4E"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60</w:t>
      </w:r>
      <w:r w:rsidR="007C4B4E"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 a study conducted one year later, </w:t>
      </w:r>
      <w:r w:rsidR="007C4B4E" w:rsidRPr="008A7204">
        <w:rPr>
          <w:rFonts w:ascii="Times New Roman" w:hAnsi="Times New Roman" w:cs="Times New Roman"/>
          <w:sz w:val="24"/>
          <w:szCs w:val="24"/>
        </w:rPr>
        <w:t>the same authors</w:t>
      </w:r>
      <w:r w:rsidRPr="008A7204">
        <w:rPr>
          <w:rFonts w:ascii="Times New Roman" w:hAnsi="Times New Roman" w:cs="Times New Roman"/>
          <w:sz w:val="24"/>
          <w:szCs w:val="24"/>
        </w:rPr>
        <w:t xml:space="preserve"> showed that black patients aged 50 to 75 years exhibit different responsiveness to sodium reduction dietary intervention based on the </w:t>
      </w:r>
      <w:r w:rsidRPr="008A7204">
        <w:rPr>
          <w:rFonts w:ascii="Times New Roman" w:hAnsi="Times New Roman" w:cs="Times New Roman"/>
          <w:i/>
          <w:sz w:val="24"/>
          <w:szCs w:val="24"/>
        </w:rPr>
        <w:t>GRK4</w:t>
      </w:r>
      <w:r w:rsidRPr="008A7204">
        <w:rPr>
          <w:rFonts w:ascii="Times New Roman" w:hAnsi="Times New Roman" w:cs="Times New Roman"/>
          <w:sz w:val="24"/>
          <w:szCs w:val="24"/>
        </w:rPr>
        <w:t xml:space="preserve"> R65L and A142V polymorphisms. Subjects with TT genotype at both sites did not show a statistically significant decrease in BP after the intervention period.</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6jflpe4st","properties":{"formattedCitation":"{\\rtf \\super 61\\nosupersub{}}","plainCitation":"61"},"citationItems":[{"id":1571,"uris":["http://zotero.org/users/2154470/items/4NUBJD6U"],"uri":["http://zotero.org/users/2154470/items/4NUBJD6U"],"itemData":{"id":1571,"type":"article-journal","title":"G-protein-coupled receptor kinase 4 polymorphisms predict blood pressure response to dietary modification in Black patients with mild-to-moderate hypertension","container-title":"Journal of Human Hypertension","page":"334-339","volume":"26","issue":"5","source":"www.nature.com","abstract":"Dopamine via G-protein-coupled receptor kinase 4 (GRK-4) regulates sodium (Na) balance in the proximal tubule of the kidney. Single-nucleotide polymorphisms of GRK-4 have been linked to impaired natriuresis and salt-sensitive hypertension. The purpose of this report was to determine the effect of GRK-4 gene polymorphisms on the blood pressure (BP) responses to dietary intervention. Black subjects aged 50–75 years with mild-to-moderate hypertension were randomised to an 8-week dietary intervention (n=40) or standard diet (n=40). BP was measured at baseline and at 8 weeks using 24-h ambulatory BP. All subjects underwent DNA analysis for the R65L and A142V polymorphisms. Data were analysed using generalised linear models. For the whole group, between-diet differences in mean 24-h ambulatory systolic BP was −4.53 mm Hg (95% confidence interval −9.05 to −0.01, P=0.05). In the intervention arm, the combined CC and CT group of the A142V showed a significant reduction in both systolic and diastolic ambulatory BP (−10 mm Hg, P=0.023 and −6.5 mm Hg, P=0.01, respectively), whereas the TT group demonstrated no reduction. Similarly, the combined GG and GT groups of the R65L showed a significant reduction in ambulatory BP (−10.6 mm Hg for systolic, P=0.004 and 5.8 mm Hg for diastolic, P=0.006). There was no response in the TT group. GRK-4 polymorphisms predict BP response to dietary modification in Black subjects with mild-to-moderate hypertension. These data may provide at least one among a range of clinical tools to target selected hypertensives to dietary intervention.","DOI":"10.1038/jhh.2011.33","ISSN":"0950-9240","journalAbbreviation":"J Hum Hypertens","language":"en","author":[{"family":"Rayner","given":"B."},{"family":"Ramesar","given":"R."},{"family":"Steyn","given":"K."},{"family":"Levitt","given":"N."},{"family":"Lombard","given":"C."},{"family":"Charlton","given":"K."}],"issued":{"date-parts":[["2012",5]]}}}],"schema":"https://github.com/citation-style-language/schema/raw/master/csl-citation.json"} </w:instrText>
      </w:r>
      <w:r w:rsidR="007C4B4E"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61</w:t>
      </w:r>
      <w:r w:rsidR="007C4B4E"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t>
      </w:r>
      <w:r w:rsidR="007C4B4E" w:rsidRPr="008A7204">
        <w:rPr>
          <w:rFonts w:ascii="Times New Roman" w:hAnsi="Times New Roman" w:cs="Times New Roman"/>
          <w:sz w:val="24"/>
          <w:szCs w:val="24"/>
        </w:rPr>
        <w:t>Moreover</w:t>
      </w:r>
      <w:r w:rsidR="003B22A2" w:rsidRPr="008A7204">
        <w:rPr>
          <w:rFonts w:ascii="Times New Roman" w:hAnsi="Times New Roman" w:cs="Times New Roman"/>
          <w:sz w:val="24"/>
          <w:szCs w:val="24"/>
        </w:rPr>
        <w:t>, 65L allele was associated with</w:t>
      </w:r>
      <w:r w:rsidRPr="008A7204">
        <w:rPr>
          <w:rFonts w:ascii="Times New Roman" w:hAnsi="Times New Roman" w:cs="Times New Roman"/>
          <w:sz w:val="24"/>
          <w:szCs w:val="24"/>
        </w:rPr>
        <w:t xml:space="preserve"> an increased BP and decreased sodium excretion during stress test in black adolescents, an ef</w:t>
      </w:r>
      <w:r w:rsidR="007C4B4E" w:rsidRPr="008A7204">
        <w:rPr>
          <w:rFonts w:ascii="Times New Roman" w:hAnsi="Times New Roman" w:cs="Times New Roman"/>
          <w:sz w:val="24"/>
          <w:szCs w:val="24"/>
        </w:rPr>
        <w:t>fect not observed in whites</w:t>
      </w:r>
      <w:r w:rsidRPr="008A7204">
        <w:rPr>
          <w:rFonts w:ascii="Times New Roman" w:hAnsi="Times New Roman" w:cs="Times New Roman"/>
          <w:sz w:val="24"/>
          <w:szCs w:val="24"/>
        </w:rPr>
        <w:t>.</w:t>
      </w:r>
      <w:r w:rsidR="007C4B4E"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7r96n79rb","properties":{"formattedCitation":"{\\rtf \\super 62\\nosupersub{}}","plainCitation":"62"},"citationItems":[{"id":1587,"uris":["http://zotero.org/users/2154470/items/DQB56AIQ"],"uri":["http://zotero.org/users/2154470/items/DQB56AIQ"],"itemData":{"id":1587,"type":"article-journal","title":"The G protein-coupled receptor kinase 4 gene modulates stress-induced sodium excretion in black normotensive adolescents","container-title":"Pediatric Research","page":"440-442","volume":"60","issue":"4","source":"PubMed","abstract":"Approximately 20-40% of adolescents have shown a reduction of urinary sodium excretion (U(Na)V) in response to blood pressure (BP) increase during behavioral stress. G protein-coupled receptor kinase 4 (GRK4) mediates the pressure and natriuresis relation. The present study investigated the impact of GRK4 genetic variants on U(Na)V under stress. A total of 664 normotensive adolescents including whites and blacks (17.6 +/- 3.3 yrs, 43.4% blacks) were recruited. Participants were subjected to a stress-protocol including three 10-min tasks (a social competence interview, a virtual reality car driving simulation test, and a video game challenge), concluded by a urine collection. Three functional polymorphisms including R65L, A142V and A486V were genotyped. Given blacks compared with whites had significantly higher systolic BP (SBP) levels during rest (p &lt; 0.001) and stress (p &lt;or= 0.001), there was no statistical difference in U(Na)V in response to stress between the two ethnic groups. In blacks, compared with R65R homozygotes, individuals with R65L or L65L genotype had significantly lower levels of stress-induced U(Na)V (8.42 +/- 0.63 versus 9.85 +/- 0.37 mEq/h, p = 0.01). In summary, BP elevation seems uncoupled with U(Na)V increase during behavioral stress in black adolescents. The 65L allele of the GRK4 gene is associated with stress-induced U(Na)V reduction, suggesting impaired sodium handling in affected black youth.","DOI":"10.1203/01.pdr.0000238250.64591.44","ISSN":"0031-3998","note":"PMID: 16940246","journalAbbreviation":"Pediatr. Res.","language":"eng","author":[{"family":"Zhu","given":"Haidong"},{"family":"Lu","given":"Yanhui"},{"family":"Wang","given":"Xiaoling"},{"family":"Snieder","given":"Harold"},{"family":"Treiber","given":"Frank A."},{"family":"Harshfield","given":"Gregory A."},{"family":"Dong","given":"Yanbin"}],"issued":{"date-parts":[["2006",10]]},"PMID":"16940246"}}],"schema":"https://github.com/citation-style-language/schema/raw/master/csl-citation.json"} </w:instrText>
      </w:r>
      <w:r w:rsidR="007C4B4E"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62</w:t>
      </w:r>
      <w:r w:rsidR="007C4B4E"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t>
      </w:r>
    </w:p>
    <w:p w14:paraId="0B3A421A" w14:textId="2DB1F95E" w:rsidR="0052358C" w:rsidRPr="008A7204" w:rsidRDefault="0052358C" w:rsidP="0052358C">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 xml:space="preserve">Another potential susceptibility locus for salt sensitivity, related to GRK protein family, is β2-adrenergic receptor (β2-AR). This receptor mediates vasodilatory </w:t>
      </w:r>
      <w:r w:rsidR="000E3353" w:rsidRPr="008A7204">
        <w:rPr>
          <w:rFonts w:ascii="Times New Roman" w:hAnsi="Times New Roman" w:cs="Times New Roman"/>
          <w:sz w:val="24"/>
          <w:szCs w:val="24"/>
        </w:rPr>
        <w:t>response to adrenergic agonists</w:t>
      </w:r>
      <w:r w:rsidRPr="008A7204">
        <w:rPr>
          <w:rFonts w:ascii="Times New Roman" w:hAnsi="Times New Roman" w:cs="Times New Roman"/>
          <w:sz w:val="24"/>
          <w:szCs w:val="24"/>
        </w:rPr>
        <w:t>.</w:t>
      </w:r>
      <w:r w:rsidR="00BC3F8C"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ian5017jj","properties":{"formattedCitation":"{\\rtf \\super 63\\nosupersub{}}","plainCitation":"63"},"citationItems":[{"id":495,"uris":["http://zotero.org/users/2154470/items/9KGA78E4"],"uri":["http://zotero.org/users/2154470/items/9KGA78E4"],"itemData":{"id":495,"type":"article-journal","title":"Preliminary Evidence of Linkage of Salt Sensitivity in Black Americans at the β2-Adrenergic Receptor Locus","container-title":"Hypertension","page":"918-922","volume":"29","issue":"4","source":"hyper.ahajournals.org","abstract":"Abstract Salt sensitivity is a heritable trait that is a hallmark of hypertension in black Americans. Genes encoding adrenergic receptors are candidate loci for the inheritance of this hypertension-related trait because of the role of these receptors in the regulation of renal sodium excretion and vascular tone. We performed this study to determine whether these loci are responsible for some of the phenotypic variation in salt sensitivity. Hypertensive black American probands were ascertained, followed by sequential ascertainment of adult sib pairs among the first-, second- and third-degree relatives of the proband. Both hypertensive and normotensive siblings were tested for salt sensitivity by an intravenous sodium-loading, lasix volume-depletion protocol. Genotyping was performed with restriction fragment length polymorphisms in genomic DNA probed with clones containing the β2- and α2c10-adrenergic receptor genes. A total of 109 sib pairs was evaluated. Salt sensitivity was defined as the change in blood pressure in each individual, comparing the sodium-loaded with the volume-depleted state. Systolic pressure decreased by an average of 9.0±9%, diastolic pressure by 1.5±11%, and mean arterial pressure by 5.0±9%. Neither blood pressure nor salt sensitivity was linked at the α2c10-adrenergic receptor locus. No evidence suggested that systolic salt sensitivity and baseline blood pressure were linked at the β2-adrenergic receptor locus. Model-independent sib pair linkage analysis suggested that diastolic blood pressure response to sodium loading/volume depletion is linked at the β2-adrenergic receptor locus (P&lt;.006). Evidence for linkage was significant at the .05 level after adjustment for the number of phenotypic traits examined.","DOI":"10.1161/01.HYP.29.4.918","ISSN":"0194-911X, 1524-4563","note":"PMID: 9095077","journalAbbreviation":"Hypertension","language":"en","author":[{"family":"Svetkey","given":"Laura P."},{"family":"Chen","given":"Yuan-Tsong"},{"family":"McKeown","given":"Sean P."},{"family":"Preis","given":"Lisa"},{"family":"Wilson","given":"Alexander F."}],"issued":{"date-parts":[["1997",4,1]]},"PMID":"9095077"}}],"schema":"https://github.com/citation-style-language/schema/raw/master/csl-citation.json"} </w:instrText>
      </w:r>
      <w:r w:rsidR="00BC3F8C"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63</w:t>
      </w:r>
      <w:r w:rsidR="00BC3F8C" w:rsidRPr="008A7204">
        <w:rPr>
          <w:rFonts w:ascii="Times New Roman" w:hAnsi="Times New Roman" w:cs="Times New Roman"/>
          <w:sz w:val="24"/>
          <w:szCs w:val="24"/>
        </w:rPr>
        <w:fldChar w:fldCharType="end"/>
      </w:r>
      <w:r w:rsidR="00CF35A4" w:rsidRPr="008A7204">
        <w:rPr>
          <w:rFonts w:ascii="Times New Roman" w:hAnsi="Times New Roman" w:cs="Times New Roman"/>
          <w:sz w:val="24"/>
          <w:szCs w:val="24"/>
        </w:rPr>
        <w:t xml:space="preserve"> </w:t>
      </w:r>
      <w:r w:rsidRPr="008A7204">
        <w:rPr>
          <w:rFonts w:ascii="Times New Roman" w:hAnsi="Times New Roman" w:cs="Times New Roman"/>
          <w:sz w:val="24"/>
          <w:szCs w:val="24"/>
        </w:rPr>
        <w:t xml:space="preserve">Polymorphism G46A of </w:t>
      </w:r>
      <w:r w:rsidRPr="008A7204">
        <w:rPr>
          <w:rFonts w:ascii="Times New Roman" w:hAnsi="Times New Roman" w:cs="Times New Roman"/>
          <w:i/>
          <w:sz w:val="24"/>
          <w:szCs w:val="24"/>
        </w:rPr>
        <w:t>β2-AR</w:t>
      </w:r>
      <w:r w:rsidRPr="008A7204">
        <w:rPr>
          <w:rFonts w:ascii="Times New Roman" w:hAnsi="Times New Roman" w:cs="Times New Roman"/>
          <w:sz w:val="24"/>
          <w:szCs w:val="24"/>
        </w:rPr>
        <w:t xml:space="preserve">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the factor that modifies the BP response to Dietary Approaches to Stop Hypertension (DASH) diet.</w:t>
      </w:r>
      <w:r w:rsidR="00D13CA6" w:rsidRPr="008A7204">
        <w:rPr>
          <w:rFonts w:ascii="Times New Roman" w:hAnsi="Times New Roman" w:cs="Times New Roman"/>
          <w:sz w:val="24"/>
          <w:szCs w:val="24"/>
        </w:rPr>
        <w:t xml:space="preserve"> </w:t>
      </w:r>
      <w:r w:rsidR="00C53B46" w:rsidRPr="008A7204">
        <w:rPr>
          <w:rFonts w:ascii="Times New Roman" w:hAnsi="Times New Roman" w:cs="Times New Roman"/>
          <w:sz w:val="24"/>
          <w:szCs w:val="24"/>
        </w:rPr>
        <w:t>This dietary pattern is rich in potassium, magnesium, and calcium from fruit and vegetables and low-fat dairy products. It also includes whole grains, poultry, fish and nuts with small amounts of red meat an</w:t>
      </w:r>
      <w:r w:rsidR="00510C06" w:rsidRPr="008A7204">
        <w:rPr>
          <w:rFonts w:ascii="Times New Roman" w:hAnsi="Times New Roman" w:cs="Times New Roman"/>
          <w:sz w:val="24"/>
          <w:szCs w:val="24"/>
        </w:rPr>
        <w:t>d is low in fat and cholesterol, and has been shown to lower BP.</w:t>
      </w:r>
      <w:r w:rsidR="004F2CFF"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fit7efaoq","properties":{"formattedCitation":"{\\rtf \\super 64\\nosupersub{}}","plainCitation":"64"},"citationItems":[{"id":428,"uris":["http://zotero.org/users/2154470/items/ZH3BJDTE"],"uri":["http://zotero.org/users/2154470/items/ZH3BJDTE"],"itemData":{"id":428,"type":"article-journal","title":"A clinical trial of the effects of dietary patterns on blood pressure","container-title":"New England Journal of Medicine","page":"1117–1124","volume":"336","issue":"16","source":"Google Scholar","author":[{"family":"Appel","given":"Lawrence J."},{"family":"Moore","given":"Thomas J."},{"family":"Obarzanek","given":"Eva"},{"family":"Vollmer","given":"William M."},{"family":"Svetkey","given":"Laura P."},{"family":"Sacks","given":"Frank M."},{"family":"Bray","given":"George A."},{"family":"Vogt","given":"Thomas M."},{"family":"Cutler","given":"Jeffrey A."},{"family":"Windhauser","given":"Marlene M."},{"literal":"others"}],"issued":{"date-parts":[["1997"]]}}}],"schema":"https://github.com/citation-style-language/schema/raw/master/csl-citation.json"} </w:instrText>
      </w:r>
      <w:r w:rsidR="004F2CFF"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64</w:t>
      </w:r>
      <w:r w:rsidR="004F2CFF" w:rsidRPr="008A7204">
        <w:rPr>
          <w:rFonts w:ascii="Times New Roman" w:hAnsi="Times New Roman" w:cs="Times New Roman"/>
          <w:sz w:val="24"/>
          <w:szCs w:val="24"/>
        </w:rPr>
        <w:fldChar w:fldCharType="end"/>
      </w:r>
      <w:r w:rsidR="00C53B46" w:rsidRPr="008A7204">
        <w:rPr>
          <w:rFonts w:ascii="Times New Roman" w:hAnsi="Times New Roman" w:cs="Times New Roman"/>
          <w:sz w:val="24"/>
          <w:szCs w:val="24"/>
        </w:rPr>
        <w:t xml:space="preserve"> </w:t>
      </w:r>
      <w:r w:rsidR="00D13CA6" w:rsidRPr="008A7204">
        <w:rPr>
          <w:rFonts w:ascii="Times New Roman" w:hAnsi="Times New Roman" w:cs="Times New Roman"/>
          <w:sz w:val="24"/>
          <w:szCs w:val="24"/>
        </w:rPr>
        <w:t xml:space="preserve">In subjects following the </w:t>
      </w:r>
      <w:r w:rsidR="0043695B" w:rsidRPr="008A7204">
        <w:rPr>
          <w:rFonts w:ascii="Times New Roman" w:hAnsi="Times New Roman" w:cs="Times New Roman"/>
          <w:sz w:val="24"/>
          <w:szCs w:val="24"/>
        </w:rPr>
        <w:t>high salt</w:t>
      </w:r>
      <w:r w:rsidR="0017269B" w:rsidRPr="008A7204">
        <w:rPr>
          <w:rFonts w:ascii="Times New Roman" w:hAnsi="Times New Roman" w:cs="Times New Roman"/>
          <w:sz w:val="24"/>
          <w:szCs w:val="24"/>
        </w:rPr>
        <w:t xml:space="preserve"> (</w:t>
      </w:r>
      <w:r w:rsidRPr="008A7204">
        <w:rPr>
          <w:rFonts w:ascii="Times New Roman" w:hAnsi="Times New Roman" w:cs="Times New Roman"/>
          <w:sz w:val="24"/>
          <w:szCs w:val="24"/>
        </w:rPr>
        <w:t>150 mmol</w:t>
      </w:r>
      <w:r w:rsidR="00091526" w:rsidRPr="008A7204">
        <w:rPr>
          <w:rFonts w:ascii="Times New Roman" w:hAnsi="Times New Roman" w:cs="Times New Roman"/>
          <w:sz w:val="24"/>
          <w:szCs w:val="24"/>
        </w:rPr>
        <w:t xml:space="preserve"> sodium/</w:t>
      </w:r>
      <w:r w:rsidRPr="008A7204">
        <w:rPr>
          <w:rFonts w:ascii="Times New Roman" w:hAnsi="Times New Roman" w:cs="Times New Roman"/>
          <w:sz w:val="24"/>
          <w:szCs w:val="24"/>
        </w:rPr>
        <w:t>d</w:t>
      </w:r>
      <w:r w:rsidR="00C532F7" w:rsidRPr="008A7204">
        <w:rPr>
          <w:rFonts w:ascii="Times New Roman" w:hAnsi="Times New Roman" w:cs="Times New Roman"/>
          <w:sz w:val="24"/>
          <w:szCs w:val="24"/>
        </w:rPr>
        <w:t>ay) and DASH diet</w:t>
      </w:r>
      <w:r w:rsidRPr="008A7204">
        <w:rPr>
          <w:rFonts w:ascii="Times New Roman" w:hAnsi="Times New Roman" w:cs="Times New Roman"/>
          <w:sz w:val="24"/>
          <w:szCs w:val="24"/>
        </w:rPr>
        <w:t>, the ones with AA G46A genotype had a greater reduction in SBP after a 30-day dietary intervention, showing a greater responsiveness to a BP lower</w:t>
      </w:r>
      <w:r w:rsidR="0013364C" w:rsidRPr="008A7204">
        <w:rPr>
          <w:rFonts w:ascii="Times New Roman" w:hAnsi="Times New Roman" w:cs="Times New Roman"/>
          <w:sz w:val="24"/>
          <w:szCs w:val="24"/>
        </w:rPr>
        <w:t>ing</w:t>
      </w:r>
      <w:r w:rsidRPr="008A7204">
        <w:rPr>
          <w:rFonts w:ascii="Times New Roman" w:hAnsi="Times New Roman" w:cs="Times New Roman"/>
          <w:sz w:val="24"/>
          <w:szCs w:val="24"/>
        </w:rPr>
        <w:t xml:space="preserve"> effect of DASH. The frequency of th</w:t>
      </w:r>
      <w:r w:rsidR="001E791B" w:rsidRPr="008A7204">
        <w:rPr>
          <w:rFonts w:ascii="Times New Roman" w:hAnsi="Times New Roman" w:cs="Times New Roman"/>
          <w:sz w:val="24"/>
          <w:szCs w:val="24"/>
        </w:rPr>
        <w:t xml:space="preserve">e AA genotype was </w:t>
      </w:r>
      <w:r w:rsidRPr="008A7204">
        <w:rPr>
          <w:rFonts w:ascii="Times New Roman" w:hAnsi="Times New Roman" w:cs="Times New Roman"/>
          <w:sz w:val="24"/>
          <w:szCs w:val="24"/>
        </w:rPr>
        <w:t>higher in African Americans (27%) than in whites (16%).</w:t>
      </w:r>
      <w:r w:rsidR="00BC3F8C"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f51u63fna","properties":{"formattedCitation":"{\\rtf \\super 65\\nosupersub{}}","plainCitation":"65"},"citationItems":[{"id":246,"uris":["http://zotero.org/users/2154470/items/GF5DWNW4"],"uri":["http://zotero.org/users/2154470/items/GF5DWNW4"],"itemData":{"id":246,"type":"article-journal","title":"2-Adrenergic receptor genotype affects the renin-angiotensin-aldosterone system response to the Dietary Approaches to Stop Hypertension (DASH) dietary pattern","container-title":"American Journal of Clinical Nutrition","page":"444-449","volume":"92","issue":"2","source":"CrossRef","DOI":"10.3945/ajcn.2009.28924","ISSN":"0002-9165, 1938-3207","language":"en","author":[{"family":"Sun","given":"B."},{"family":"Williams","given":"J. S."},{"family":"Svetkey","given":"L. P."},{"family":"Kolatkar","given":"N. S."},{"family":"Conlin","given":"P. R."}],"issued":{"date-parts":[["2010",8,1]]}}}],"schema":"https://github.com/citation-style-language/schema/raw/master/csl-citation.json"} </w:instrText>
      </w:r>
      <w:r w:rsidR="00BC3F8C"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65</w:t>
      </w:r>
      <w:r w:rsidR="00BC3F8C" w:rsidRPr="008A7204">
        <w:rPr>
          <w:rFonts w:ascii="Times New Roman" w:hAnsi="Times New Roman" w:cs="Times New Roman"/>
          <w:sz w:val="24"/>
          <w:szCs w:val="24"/>
        </w:rPr>
        <w:fldChar w:fldCharType="end"/>
      </w:r>
    </w:p>
    <w:p w14:paraId="55068DC0" w14:textId="3494E9BB" w:rsidR="0052358C" w:rsidRPr="008A7204" w:rsidRDefault="0052358C" w:rsidP="0052358C">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 xml:space="preserve">In addition to evident associations between genetic factors and salt sensitivity, dietary salt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cause an increase in BP by interacting with factors responsible for epigenetic modifications</w:t>
      </w:r>
      <w:r w:rsidR="008B04E3" w:rsidRPr="008A7204">
        <w:rPr>
          <w:rFonts w:ascii="Times New Roman" w:hAnsi="Times New Roman" w:cs="Times New Roman"/>
          <w:sz w:val="24"/>
          <w:szCs w:val="24"/>
        </w:rPr>
        <w:t>. Williams et al.</w:t>
      </w:r>
      <w:r w:rsidR="008B04E3"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frv8cmoar","properties":{"formattedCitation":"{\\rtf \\super 66\\nosupersub{}}","plainCitation":"66"},"citationItems":[{"id":1598,"uris":["http://zotero.org/users/2154470/items/NJ57U7DQ"],"uri":["http://zotero.org/users/2154470/items/NJ57U7DQ"],"itemData":{"id":1598,"type":"article-journal","title":"LYSINE-SPECIFIC DEMETHYLASE 1: AN EPIGENETIC REGULATOR OF SALT-SENSITIVE HYPERTENSION","container-title":"American journal of hypertension","page":"812-817","volume":"25","issue":"7","source":"PubMed Central","abstract":"Background\nHypertension represents a complex heritable disease in which environmental factors may directly affect gene function via epigenetic mechanisms. The aim of this study was to test the hypothesis that dietary salt influences the activity of a histone modifying enzyme, lysine-specific demethylase 1 (LSD-1), which in turn is associated with salt-sensitivity of blood pressure (BP).\n\nMethods\nAnimal and human studies were performed. Salt-sensitivity of LSD-1 expression was assessed in wild-type and LSD-1 heterozygote knockout (LSD-1+/−) mice. Clinical relevance was tested by multivariate associations between single nuclear polymorphisms (SNPs) in the LSD-1 gene and salt-sensitivity of BP, with control of dietary sodium, in a primary African-American hypertensive cohort and two replication hypertensive cohorts (Caucasian and Mexican-American).\n\nResults\nLSD1 expression was modified by dietary salt in wild-type mice with lower levels associated with liberal salt intake. LSD-1+/− mice expressed lower LSD-1 protein levels than wild-type mice in kidney tissue. Similar to LSD-1+/− mice, African-American minor allele carriers of two LSD-1 SNPs displayed greater change in systolic BP in response to change from low to liberal salt diet (rs671357, p=0.01; rs587168, p=0.005). This association was replicated in the Hispanic (rs587168, p=0.04) but not the Caucasian cohort. Exploratory analyses demonstrated decreased serum aldosterone concentrations in African-American minor allele carriers similar to findings in the LSD-1+/− mice, decreased alpha-EnaC expression in LSD-1+/− mice, and impaired renovascular responsiveness to salt loading in minor allele carriers.\n\nConclusion\nThe results of this translational research study support a role for LSD1 in the pathogenesis of salt-sensitive hypertension.","DOI":"10.1038/ajh.2012.43","ISSN":"0895-7061","note":"PMID: 22534796\nPMCID: PMC3721725","shortTitle":"LYSINE-SPECIFIC DEMETHYLASE 1","journalAbbreviation":"Am J Hypertens","author":[{"family":"Williams","given":"Jonathan S."},{"family":"Chamarthi","given":"Bindu"},{"family":"Goodarzi","given":"Mark O."},{"family":"Pojoga","given":"Luminita H."},{"family":"Sun","given":"Bei"},{"family":"Garza","given":"Amanda E."},{"family":"Raby","given":"Benjamin A."},{"family":"Adler","given":"Gail K."},{"family":"Hopkins","given":"Paul N."},{"family":"Brown","given":"Nancy J."},{"family":"Jeunemaitre","given":"Xavier"},{"family":"Ferri","given":"Claudio"},{"family":"Fang","given":"Rui"},{"family":"Leonor","given":"Thiago"},{"family":"Cui","given":"Jinrui"},{"family":"Guo","given":"Xiuqing"},{"family":"Taylor","given":"Kent D."},{"family":"Chen","given":"Yii-Der Ida"},{"family":"Xiang","given":"Anny"},{"family":"Raffel","given":"Leslie J."},{"family":"Buchanan","given":"Thomas A."},{"family":"Rotter","given":"Jerome I."},{"family":"Williams","given":"Gordon H."},{"family":"Shi","given":"Yujiang"}],"issued":{"date-parts":[["2012",7]]},"PMID":"22534796","PMCID":"PMC3721725"}}],"schema":"https://github.com/citation-style-language/schema/raw/master/csl-citation.json"} </w:instrText>
      </w:r>
      <w:r w:rsidR="008B04E3"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66</w:t>
      </w:r>
      <w:r w:rsidR="008B04E3" w:rsidRPr="008A7204">
        <w:rPr>
          <w:rFonts w:ascii="Times New Roman" w:hAnsi="Times New Roman" w:cs="Times New Roman"/>
          <w:sz w:val="24"/>
          <w:szCs w:val="24"/>
        </w:rPr>
        <w:fldChar w:fldCharType="end"/>
      </w:r>
      <w:r w:rsidR="008B04E3" w:rsidRPr="008A7204">
        <w:rPr>
          <w:rFonts w:ascii="Times New Roman" w:hAnsi="Times New Roman" w:cs="Times New Roman"/>
          <w:sz w:val="24"/>
          <w:szCs w:val="24"/>
        </w:rPr>
        <w:t xml:space="preserve"> </w:t>
      </w:r>
      <w:r w:rsidRPr="008A7204">
        <w:rPr>
          <w:rFonts w:ascii="Times New Roman" w:hAnsi="Times New Roman" w:cs="Times New Roman"/>
          <w:sz w:val="24"/>
          <w:szCs w:val="24"/>
        </w:rPr>
        <w:t xml:space="preserve">investigated the influence of dietary salt on the activity of </w:t>
      </w:r>
      <w:r w:rsidRPr="008A7204">
        <w:rPr>
          <w:rFonts w:ascii="Times New Roman" w:hAnsi="Times New Roman" w:cs="Times New Roman"/>
          <w:sz w:val="24"/>
          <w:szCs w:val="24"/>
        </w:rPr>
        <w:lastRenderedPageBreak/>
        <w:t xml:space="preserve">histone modifying enzyme, lysine specific demethylase 1 (LSD-1). The authors hypothesised that the minor allele of </w:t>
      </w:r>
      <w:r w:rsidRPr="008A7204">
        <w:rPr>
          <w:rFonts w:ascii="Times New Roman" w:hAnsi="Times New Roman" w:cs="Times New Roman"/>
          <w:i/>
          <w:sz w:val="24"/>
          <w:szCs w:val="24"/>
        </w:rPr>
        <w:t>LSD-1</w:t>
      </w:r>
      <w:r w:rsidRPr="008A7204">
        <w:rPr>
          <w:rFonts w:ascii="Times New Roman" w:hAnsi="Times New Roman" w:cs="Times New Roman"/>
          <w:sz w:val="24"/>
          <w:szCs w:val="24"/>
        </w:rPr>
        <w:t xml:space="preserve"> is associated to decreased enzyme levels and /or loss of function similar to what was previously observed in </w:t>
      </w:r>
      <w:r w:rsidR="001E791B" w:rsidRPr="008A7204">
        <w:rPr>
          <w:rFonts w:ascii="Times New Roman" w:hAnsi="Times New Roman" w:cs="Times New Roman"/>
          <w:sz w:val="24"/>
          <w:szCs w:val="24"/>
        </w:rPr>
        <w:t>mice</w:t>
      </w:r>
      <w:r w:rsidRPr="008A7204">
        <w:rPr>
          <w:rFonts w:ascii="Times New Roman" w:hAnsi="Times New Roman" w:cs="Times New Roman"/>
          <w:sz w:val="24"/>
          <w:szCs w:val="24"/>
        </w:rPr>
        <w:t>.</w:t>
      </w:r>
      <w:r w:rsidR="001E791B"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u0h5bmer5","properties":{"formattedCitation":"{\\rtf \\super 67\\nosupersub{}}","plainCitation":"67"},"citationItems":[{"id":1659,"uris":["http://zotero.org/users/2154470/items/6EWKK4QZ"],"uri":["http://zotero.org/users/2154470/items/6EWKK4QZ"],"itemData":{"id":1659,"type":"article-journal","title":"Histone demethylase LSD1 deficiency during high-salt diet is associated with enhanced vascular contraction, altered NO-cGMP relaxation pathway, and hypertension","container-title":"American Journal of Physiology. Heart and Circulatory Physiology","page":"H1862-1871","volume":"301","issue":"5","source":"PubMed","abstract":"Histone methylation, a determinant of chromatin structure and gene transcription, was thought to be irreversible, but recent evidence suggests that lysine-specific demethylase-1 (LSD1, Kdm1a) induces demethylation of histone H3 lysine 4 (H3K4) or H3K9 and thereby alters gene transcription. We previously demonstrated a human LSD1 phenotype associated with salt-sensitive hypertension. To test the hypothesis that LSD1 plays a role in the regulation of blood pressure (BP) via vascular mechanisms and gene transcription, we measured BP and examined vascular function and endothelial nitric oxide (NO) synthase (eNOS) expression in thoracic aorta of male wild-type (WT) and heterozygous LSD1 knockout mice (LSD1(+/-)) fed either a liberal salt (HS; 4% NaCl) or restricted salt diet (LS; 0.08% NaCl). BP was higher in LSD1(+/-) than WT mice on the HS diet but not different between LSD1(+/-) and WT mice on the LS diet. Further examination of the mechanisms of this salt-sensitive hypertension in LSD1(+/-) mice on the HS diet demonstrated that plasma renin activity and plasma levels and urinary excretion of aldosterone were less in LSD1(+/-) than WT, suggesting suppressed renin-angiotensin-aldosterone system. In contrast, phenylephrine (Phe)-induced aortic contraction was greater in LSD1(+/-) than WT mice on the HS diet. Treatment of aortic rings with 1H-[1,2,4]oxadiazolo[4,3-a]quinoxalin-1-one (ODQ; a blocker of guanylate cyclase) enhanced Phe contraction in LSD1(+/-) compared with WT mice on the HS diet. Acetylcholine (Ach)-induced relaxation was less in LSD1(+/-) than WT mice on the HS diet. Endothelium removal or pretreatment with N(ω)-nitro-L-arginine methyl ester (blocker of NOS) or ODQ abolished Ach-induced relaxation in aorta of WT but had minimal effect in LSD1(+/-). Vascular relaxation to sodium nitroprusside, an exogenous NO donor and guanylate cyclase activator, was decreased in LSD1(+/-) vs. WT mice on the HS diet. RT-PCR and Western blots revealed decreased eNOS mRNA expression and eNOS and guanylate cyclase protein in the heart and aorta of LSD1(+/-) compared with WT mice on HS diet. Thus, during the HS diet, LSD1 deficiency is associated with hypertension, enhanced vascular contraction, and reduced relaxation via NO-cGMP pathway. The data support a role for LSD1-mediated histone demethylation in the regulation of NOS/guanylate cyclase gene expression, vascular function, and BP during the HS diet.","DOI":"10.1152/ajpheart.00513.2011","ISSN":"1522-1539","note":"PMID: 21873498\nPMCID: PMC3213961","journalAbbreviation":"Am. J. Physiol. Heart Circ. Physiol.","language":"eng","author":[{"family":"Pojoga","given":"Luminita H."},{"family":"Williams","given":"Jonathan S."},{"family":"Yao","given":"Tham M."},{"family":"Kumar","given":"Abhinav"},{"family":"Raffetto","given":"Joseph D."},{"family":"Nascimento","given":"Graciliano R. A.","non-dropping-particle":"do"},{"family":"Reslan","given":"Ossama M."},{"family":"Adler","given":"Gail K."},{"family":"Williams","given":"Gordon H."},{"family":"Shi","given":"Yujiang"},{"family":"Khalil","given":"Raouf A."}],"issued":{"date-parts":[["2011",11]]},"PMID":"21873498","PMCID":"PMC3213961"}}],"schema":"https://github.com/citation-style-language/schema/raw/master/csl-citation.json"} </w:instrText>
      </w:r>
      <w:r w:rsidR="001E791B"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67</w:t>
      </w:r>
      <w:r w:rsidR="001E791B"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Primary cohort of this study was 63 hypertensive African Americans and the study protocol was replicated in Caucasian and Hispanic population</w:t>
      </w:r>
      <w:r w:rsidR="00844F83" w:rsidRPr="008A7204">
        <w:rPr>
          <w:rFonts w:ascii="Times New Roman" w:hAnsi="Times New Roman" w:cs="Times New Roman"/>
          <w:sz w:val="24"/>
          <w:szCs w:val="24"/>
        </w:rPr>
        <w:t>s</w:t>
      </w:r>
      <w:r w:rsidRPr="008A7204">
        <w:rPr>
          <w:rFonts w:ascii="Times New Roman" w:hAnsi="Times New Roman" w:cs="Times New Roman"/>
          <w:sz w:val="24"/>
          <w:szCs w:val="24"/>
        </w:rPr>
        <w:t xml:space="preserve">. After seven days of the </w:t>
      </w:r>
      <w:r w:rsidR="0043695B" w:rsidRPr="008A7204">
        <w:rPr>
          <w:rFonts w:ascii="Times New Roman" w:hAnsi="Times New Roman" w:cs="Times New Roman"/>
          <w:sz w:val="24"/>
          <w:szCs w:val="24"/>
        </w:rPr>
        <w:t>low salt</w:t>
      </w:r>
      <w:r w:rsidR="00506B9C" w:rsidRPr="008A7204">
        <w:rPr>
          <w:rFonts w:ascii="Times New Roman" w:hAnsi="Times New Roman" w:cs="Times New Roman"/>
          <w:sz w:val="24"/>
          <w:szCs w:val="24"/>
        </w:rPr>
        <w:t xml:space="preserve"> (10 mmol sodium/</w:t>
      </w:r>
      <w:r w:rsidRPr="008A7204">
        <w:rPr>
          <w:rFonts w:ascii="Times New Roman" w:hAnsi="Times New Roman" w:cs="Times New Roman"/>
          <w:sz w:val="24"/>
          <w:szCs w:val="24"/>
        </w:rPr>
        <w:t xml:space="preserve">day) and five to seven days of </w:t>
      </w:r>
      <w:r w:rsidR="0043695B" w:rsidRPr="008A7204">
        <w:rPr>
          <w:rFonts w:ascii="Times New Roman" w:hAnsi="Times New Roman" w:cs="Times New Roman"/>
          <w:sz w:val="24"/>
          <w:szCs w:val="24"/>
        </w:rPr>
        <w:t>high salt</w:t>
      </w:r>
      <w:r w:rsidR="00506B9C" w:rsidRPr="008A7204">
        <w:rPr>
          <w:rFonts w:ascii="Times New Roman" w:hAnsi="Times New Roman" w:cs="Times New Roman"/>
          <w:sz w:val="24"/>
          <w:szCs w:val="24"/>
        </w:rPr>
        <w:t xml:space="preserve"> diet (200 mmol sodium/</w:t>
      </w:r>
      <w:r w:rsidRPr="008A7204">
        <w:rPr>
          <w:rFonts w:ascii="Times New Roman" w:hAnsi="Times New Roman" w:cs="Times New Roman"/>
          <w:sz w:val="24"/>
          <w:szCs w:val="24"/>
        </w:rPr>
        <w:t xml:space="preserve">day), two SNPs in </w:t>
      </w:r>
      <w:r w:rsidRPr="008A7204">
        <w:rPr>
          <w:rFonts w:ascii="Times New Roman" w:hAnsi="Times New Roman" w:cs="Times New Roman"/>
          <w:i/>
          <w:sz w:val="24"/>
          <w:szCs w:val="24"/>
        </w:rPr>
        <w:t>LSD-1</w:t>
      </w:r>
      <w:r w:rsidRPr="008A7204">
        <w:rPr>
          <w:rFonts w:ascii="Times New Roman" w:hAnsi="Times New Roman" w:cs="Times New Roman"/>
          <w:sz w:val="24"/>
          <w:szCs w:val="24"/>
        </w:rPr>
        <w:t>, rs671357</w:t>
      </w:r>
      <w:r w:rsidR="00844F83" w:rsidRPr="008A7204">
        <w:rPr>
          <w:rFonts w:ascii="Times New Roman" w:hAnsi="Times New Roman" w:cs="Times New Roman"/>
          <w:sz w:val="24"/>
          <w:szCs w:val="24"/>
        </w:rPr>
        <w:t xml:space="preserve"> and rs587168, were associated with</w:t>
      </w:r>
      <w:r w:rsidRPr="008A7204">
        <w:rPr>
          <w:rFonts w:ascii="Times New Roman" w:hAnsi="Times New Roman" w:cs="Times New Roman"/>
          <w:sz w:val="24"/>
          <w:szCs w:val="24"/>
        </w:rPr>
        <w:t xml:space="preserve"> increase in SBP from low to liberal salt diet in African American cohort. Findings for the SNP rs587168 were replicated in Hispanic cohort but not in Caucasians. Decreased plasma aldosterone and no change in RBF from low- to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were observed in minor allele carriers. However, authors point out that more research is needed into specific molecular mechanisms that underlie </w:t>
      </w:r>
      <w:r w:rsidRPr="008A7204">
        <w:rPr>
          <w:rFonts w:ascii="Times New Roman" w:hAnsi="Times New Roman" w:cs="Times New Roman"/>
          <w:i/>
          <w:sz w:val="24"/>
          <w:szCs w:val="24"/>
        </w:rPr>
        <w:t xml:space="preserve">LSD-1 </w:t>
      </w:r>
      <w:r w:rsidRPr="008A7204">
        <w:rPr>
          <w:rFonts w:ascii="Times New Roman" w:hAnsi="Times New Roman" w:cs="Times New Roman"/>
          <w:sz w:val="24"/>
          <w:szCs w:val="24"/>
        </w:rPr>
        <w:t xml:space="preserve">association to salt sensitivity of BP.   </w:t>
      </w:r>
    </w:p>
    <w:p w14:paraId="7778E254" w14:textId="22207AE5" w:rsidR="0052358C" w:rsidRPr="008A7204" w:rsidRDefault="00DB0FCE" w:rsidP="0052358C">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T</w:t>
      </w:r>
      <w:r w:rsidR="0052358C" w:rsidRPr="008A7204">
        <w:rPr>
          <w:rFonts w:ascii="Times New Roman" w:hAnsi="Times New Roman" w:cs="Times New Roman"/>
          <w:sz w:val="24"/>
          <w:szCs w:val="24"/>
        </w:rPr>
        <w:t xml:space="preserve">ogether with </w:t>
      </w:r>
      <w:r w:rsidRPr="008A7204">
        <w:rPr>
          <w:rFonts w:ascii="Times New Roman" w:hAnsi="Times New Roman" w:cs="Times New Roman"/>
          <w:sz w:val="24"/>
          <w:szCs w:val="24"/>
        </w:rPr>
        <w:t xml:space="preserve">these </w:t>
      </w:r>
      <w:r w:rsidR="0052358C" w:rsidRPr="008A7204">
        <w:rPr>
          <w:rFonts w:ascii="Times New Roman" w:hAnsi="Times New Roman" w:cs="Times New Roman"/>
          <w:sz w:val="24"/>
          <w:szCs w:val="24"/>
        </w:rPr>
        <w:t xml:space="preserve">ethnic differences, sex specific differences have been observed in genetic predisposition to salt sensitivity. In </w:t>
      </w:r>
      <w:r w:rsidR="00844F83" w:rsidRPr="008A7204">
        <w:rPr>
          <w:rFonts w:ascii="Times New Roman" w:hAnsi="Times New Roman" w:cs="Times New Roman"/>
          <w:sz w:val="24"/>
          <w:szCs w:val="24"/>
        </w:rPr>
        <w:t xml:space="preserve">the </w:t>
      </w:r>
      <w:r w:rsidR="0052358C" w:rsidRPr="008A7204">
        <w:rPr>
          <w:rFonts w:ascii="Times New Roman" w:hAnsi="Times New Roman" w:cs="Times New Roman"/>
          <w:sz w:val="24"/>
          <w:szCs w:val="24"/>
        </w:rPr>
        <w:t>Han Chinese population, only male minor allele carriers of oestrogen receptor (</w:t>
      </w:r>
      <w:r w:rsidR="0052358C" w:rsidRPr="008A7204">
        <w:rPr>
          <w:rFonts w:ascii="Times New Roman" w:hAnsi="Times New Roman" w:cs="Times New Roman"/>
          <w:i/>
          <w:sz w:val="24"/>
          <w:szCs w:val="24"/>
        </w:rPr>
        <w:t>ESR1</w:t>
      </w:r>
      <w:r w:rsidR="0052358C" w:rsidRPr="008A7204">
        <w:rPr>
          <w:rFonts w:ascii="Times New Roman" w:hAnsi="Times New Roman" w:cs="Times New Roman"/>
          <w:sz w:val="24"/>
          <w:szCs w:val="24"/>
        </w:rPr>
        <w:t xml:space="preserve">) SNPs rs9340844, rs9397453, rs9371562, rs9397459, and rs9383951 have shown significant changes in SBP and </w:t>
      </w:r>
      <w:r w:rsidR="00D1355F" w:rsidRPr="008A7204">
        <w:rPr>
          <w:rFonts w:ascii="Times New Roman" w:hAnsi="Times New Roman" w:cs="Times New Roman"/>
          <w:sz w:val="24"/>
          <w:szCs w:val="24"/>
        </w:rPr>
        <w:t xml:space="preserve">diastolic blood pressure </w:t>
      </w:r>
      <w:r w:rsidR="0052358C" w:rsidRPr="008A7204">
        <w:rPr>
          <w:rFonts w:ascii="Times New Roman" w:hAnsi="Times New Roman" w:cs="Times New Roman"/>
          <w:sz w:val="24"/>
          <w:szCs w:val="24"/>
        </w:rPr>
        <w:t xml:space="preserve">from low (51 mmol sodium per day) to high-sodium (308 mmol sodium per day) </w:t>
      </w:r>
      <w:r w:rsidR="00964722" w:rsidRPr="008A7204">
        <w:rPr>
          <w:rFonts w:ascii="Times New Roman" w:hAnsi="Times New Roman" w:cs="Times New Roman"/>
          <w:sz w:val="24"/>
          <w:szCs w:val="24"/>
        </w:rPr>
        <w:t>diet</w:t>
      </w:r>
      <w:r w:rsidR="0052358C" w:rsidRPr="008A7204">
        <w:rPr>
          <w:rFonts w:ascii="Times New Roman" w:hAnsi="Times New Roman" w:cs="Times New Roman"/>
          <w:sz w:val="24"/>
          <w:szCs w:val="24"/>
        </w:rPr>
        <w:t>.</w:t>
      </w:r>
      <w:r w:rsidR="00964722"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69tnngppm","properties":{"formattedCitation":"{\\rtf \\super 68\\nosupersub{}}","plainCitation":"68"},"citationItems":[{"id":228,"uris":["http://zotero.org/users/2154470/items/68HCNWM3"],"uri":["http://zotero.org/users/2154470/items/68HCNWM3"],"itemData":{"id":228,"type":"article-journal","title":"Analysis of Sex Hormone Genes Reveals Gender Differences in the Genetic Etiology of Blood Pressure Salt Sensitivity: The GenSalt Study","container-title":"American Journal of Hypertension","page":"191-200","volume":"26","issue":"2","source":"CrossRef","DOI":"10.1093/ajh/hps018","ISSN":"0895-7061, 1941-7225","shortTitle":"Analysis of Sex Hormone Genes Reveals Gender Differences in the Genetic Etiology of Blood Pressure Salt Sensitivity","language":"en","author":[{"family":"Kelly","given":"T. N."},{"family":"Rebholz","given":"C. M."},{"family":"Gu","given":"D."},{"family":"Hixson","given":"J. E."},{"family":"Rice","given":"T. K."},{"family":"Cao","given":"J."},{"family":"Chen","given":"J."},{"family":"Li","given":"J."},{"family":"Lu","given":"F."},{"family":"Ma","given":"J."},{"family":"Mu","given":"J."},{"family":"Whelton","given":"P. K."},{"family":"He","given":"J."}],"issued":{"date-parts":[["2013",2,1]]}}}],"schema":"https://github.com/citation-style-language/schema/raw/master/csl-citation.json"} </w:instrText>
      </w:r>
      <w:r w:rsidR="00964722"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68</w:t>
      </w:r>
      <w:r w:rsidR="00964722" w:rsidRPr="008A7204">
        <w:rPr>
          <w:rFonts w:ascii="Times New Roman" w:hAnsi="Times New Roman" w:cs="Times New Roman"/>
          <w:sz w:val="24"/>
          <w:szCs w:val="24"/>
        </w:rPr>
        <w:fldChar w:fldCharType="end"/>
      </w:r>
      <w:r w:rsidR="0052358C" w:rsidRPr="008A7204">
        <w:rPr>
          <w:rFonts w:ascii="Times New Roman" w:hAnsi="Times New Roman" w:cs="Times New Roman"/>
          <w:sz w:val="24"/>
          <w:szCs w:val="24"/>
        </w:rPr>
        <w:t xml:space="preserve"> Conversely, rs35929607A&gt;G polymorphism of the serine/threonine kinase 39 (</w:t>
      </w:r>
      <w:r w:rsidR="0052358C" w:rsidRPr="008A7204">
        <w:rPr>
          <w:rFonts w:ascii="Times New Roman" w:hAnsi="Times New Roman" w:cs="Times New Roman"/>
          <w:i/>
          <w:sz w:val="24"/>
          <w:szCs w:val="24"/>
        </w:rPr>
        <w:t>STK39</w:t>
      </w:r>
      <w:r w:rsidR="0052358C" w:rsidRPr="008A7204">
        <w:rPr>
          <w:rFonts w:ascii="Times New Roman" w:hAnsi="Times New Roman" w:cs="Times New Roman"/>
          <w:sz w:val="24"/>
          <w:szCs w:val="24"/>
        </w:rPr>
        <w:t>) gene, a gene involved in sodium reabsorption at the renal tubule, was significantly associated to salt sensitivity only in women in the Salt Reduction to Avoid Hypert</w:t>
      </w:r>
      <w:r w:rsidR="00964722" w:rsidRPr="008A7204">
        <w:rPr>
          <w:rFonts w:ascii="Times New Roman" w:hAnsi="Times New Roman" w:cs="Times New Roman"/>
          <w:sz w:val="24"/>
          <w:szCs w:val="24"/>
        </w:rPr>
        <w:t>ension study</w:t>
      </w:r>
      <w:r w:rsidR="0052358C" w:rsidRPr="008A7204">
        <w:rPr>
          <w:rFonts w:ascii="Times New Roman" w:hAnsi="Times New Roman" w:cs="Times New Roman"/>
          <w:sz w:val="24"/>
          <w:szCs w:val="24"/>
        </w:rPr>
        <w:t>.</w:t>
      </w:r>
      <w:r w:rsidR="00964722"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1kjfgqm2j","properties":{"formattedCitation":"{\\rtf \\super 69\\nosupersub{}}","plainCitation":"69"},"citationItems":[{"id":1180,"uris":["http://zotero.org/users/2154470/items/GUSHP36C"],"uri":["http://zotero.org/users/2154470/items/GUSHP36C"],"itemData":{"id":1180,"type":"article-journal","title":"Serine/threonine kinase 39 is a candidate gene for primary hypertension especially in women: results from two cohort studies in Swedes","container-title":"Journal of Hypertension","page":"484-491","volume":"29","issue":"3","source":"NCBI PubMed","abstract":"BACKGROUND: As recently pinpointed by a genome-wide association study the serine/threonine kinase 39 (STK39) is a candidate gene for hypertension. This kinase is strongly implicated in sodium reabsorption by the kidney through its modulating effect on furosemide-sensitive and thiazide-sensitive channels. The aim of our study was to test the effects of the STK39 rs35929607A&gt;G polymorphism on blood pressure (BP) levels and the prevalence and incidence of hypertension in middle-aged Swedes participating in two urban-based surveys in Malmö (Sweden).\nMETHODS: The rs35929607A&gt;G polymorphism was genotyped in 5634 participants included in the cardiovascular cohort of the 'Malmö Diet and Cancer-cardiovascular arm' (MDC-CVA) study and successively in 17 894 participants of the 'Malmö Preventive Project' (MPP) both at baseline and at reinvestigation after a mean of 23 years. The effect of the same single nucleotide polymorphism on salt sensitivity was tested in 39 participants of the Salt Reduction to Avoid Hypertension study.\nRESULTS: Both before and after adjustment for covariates, the functional rs35929607A&gt;G polymorphism was associated with higher SBP and DBP values in the MDC-CVA, but not in the MPP. In both surveys, the polymorphism was associated with hypertension prevalence; after adjustment using the autosomal-dominant model, the odds ratio for hypertension ranged between 1.077 (MPP at baseline) and 1.151 (MDC-CVA) with P-value less than 0.05. After stratification for sex, the results remained statistically significant in women, but not in men. Carriers of the G-allele displayed an increase in salt sensitivity.\nCONCLUSION: Our results from two large cohort studies support previous evidence about the association of the STK39 rs35929607A&gt;G variant with hypertension, especially in women. If further confirmed in successive studies, owing to its pivotal role in sodium reabsorption at the renal tubule level, STK39 might prove to be a suitable target for antihypertensive therapy. The greater effect of the STK39 rs35929607A&gt;G polymorphism in women with respect to men deserves further investigation.","DOI":"10.1097/HJH.0b013e328342b2c1","ISSN":"1473-5598","note":"PMID: 21178783","shortTitle":"Serine/threonine kinase 39 is a candidate gene for primary hypertension especially in women","journalAbbreviation":"J. Hypertens.","language":"eng","author":[{"family":"Fava","given":"Cristiano"},{"family":"Danese","given":"Elisa"},{"family":"Montagnana","given":"Martina"},{"family":"Sjögren","given":"Marketa"},{"family":"Almgren","given":"Peter"},{"family":"Engström","given":"Gunnar"},{"family":"Nilsson","given":"Peter"},{"family":"Hedblad","given":"Bo"},{"family":"Guidi","given":"Gian C."},{"family":"Minuz","given":"Pietro"},{"family":"Melander","given":"Olle"}],"issued":{"date-parts":[["2011",3]]},"PMID":"21178783"}}],"schema":"https://github.com/citation-style-language/schema/raw/master/csl-citation.json"} </w:instrText>
      </w:r>
      <w:r w:rsidR="00964722"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69</w:t>
      </w:r>
      <w:r w:rsidR="00964722" w:rsidRPr="008A7204">
        <w:rPr>
          <w:rFonts w:ascii="Times New Roman" w:hAnsi="Times New Roman" w:cs="Times New Roman"/>
          <w:sz w:val="24"/>
          <w:szCs w:val="24"/>
        </w:rPr>
        <w:fldChar w:fldCharType="end"/>
      </w:r>
    </w:p>
    <w:p w14:paraId="19E9828B" w14:textId="77777777" w:rsidR="00561F4F" w:rsidRPr="008A7204" w:rsidRDefault="00561F4F" w:rsidP="00561F4F">
      <w:pPr>
        <w:spacing w:line="480" w:lineRule="auto"/>
        <w:ind w:firstLine="720"/>
        <w:rPr>
          <w:rFonts w:ascii="Times New Roman" w:hAnsi="Times New Roman" w:cs="Times New Roman"/>
          <w:sz w:val="24"/>
          <w:szCs w:val="24"/>
        </w:rPr>
      </w:pPr>
    </w:p>
    <w:p w14:paraId="2E41C4BF" w14:textId="47968967"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 xml:space="preserve">To summarise, it is problematic to pinpoint the specific physiological mechanism that causes salt sensitivity in populations considered to be at risk. There is an obvious interplay of existing mechanisms found to be related to salt sensitivity in postmenopausal women, older </w:t>
      </w:r>
      <w:r w:rsidRPr="008A7204">
        <w:rPr>
          <w:rFonts w:ascii="Times New Roman" w:hAnsi="Times New Roman" w:cs="Times New Roman"/>
          <w:sz w:val="24"/>
          <w:szCs w:val="24"/>
        </w:rPr>
        <w:lastRenderedPageBreak/>
        <w:t xml:space="preserve">and black populations. A wide range of mechanisms explaining salt sensitivity in the latter compared to other groups does not necessarily mean that some of those mechanisms are not potential causes of salt sensitivity in other populations too. Among others, RAAS and NO are the factors that interact with various other systems described to be associated with salt sensitivity of BP, as shown in Figure 1. In salt-sensitive postmenopausal women, it is the loss of oestrogen that probably mediates the relationship between RAAS and endothelial dysfunction, similarly observed in salt-sensitive black but inconclusive in salt-sensitive older populations. Impaired ion transport, renal hemodynamics and secretion of ANP seem to be more pronounced in black populations compared to white. </w:t>
      </w:r>
      <w:r w:rsidR="00773EA6" w:rsidRPr="008A7204">
        <w:rPr>
          <w:rFonts w:ascii="Times New Roman" w:hAnsi="Times New Roman" w:cs="Times New Roman"/>
          <w:sz w:val="24"/>
          <w:szCs w:val="24"/>
        </w:rPr>
        <w:t xml:space="preserve">In addition, increased SNS activity </w:t>
      </w:r>
      <w:r w:rsidR="00C532F7" w:rsidRPr="008A7204">
        <w:rPr>
          <w:rFonts w:ascii="Times New Roman" w:hAnsi="Times New Roman" w:cs="Times New Roman"/>
          <w:sz w:val="24"/>
          <w:szCs w:val="24"/>
        </w:rPr>
        <w:t>may</w:t>
      </w:r>
      <w:r w:rsidR="00773EA6" w:rsidRPr="008A7204">
        <w:rPr>
          <w:rFonts w:ascii="Times New Roman" w:hAnsi="Times New Roman" w:cs="Times New Roman"/>
          <w:sz w:val="24"/>
          <w:szCs w:val="24"/>
        </w:rPr>
        <w:t xml:space="preserve"> have a role in development of salt sensitivity, besides black, in older populations and postmenopausal women</w:t>
      </w:r>
      <w:r w:rsidR="00A832B8" w:rsidRPr="008A7204">
        <w:rPr>
          <w:rFonts w:ascii="Times New Roman" w:hAnsi="Times New Roman" w:cs="Times New Roman"/>
          <w:sz w:val="24"/>
          <w:szCs w:val="24"/>
        </w:rPr>
        <w:t>.</w:t>
      </w:r>
      <w:r w:rsidR="00773EA6" w:rsidRPr="008A7204">
        <w:rPr>
          <w:rFonts w:ascii="Times New Roman" w:hAnsi="Times New Roman" w:cs="Times New Roman"/>
          <w:sz w:val="24"/>
          <w:szCs w:val="24"/>
        </w:rPr>
        <w:t xml:space="preserve"> </w:t>
      </w:r>
      <w:r w:rsidRPr="008A7204">
        <w:rPr>
          <w:rFonts w:ascii="Times New Roman" w:hAnsi="Times New Roman" w:cs="Times New Roman"/>
          <w:sz w:val="24"/>
          <w:szCs w:val="24"/>
        </w:rPr>
        <w:t xml:space="preserve">More specific research on </w:t>
      </w:r>
      <w:r w:rsidR="002259E6" w:rsidRPr="008A7204">
        <w:rPr>
          <w:rFonts w:ascii="Times New Roman" w:hAnsi="Times New Roman" w:cs="Times New Roman"/>
          <w:sz w:val="24"/>
          <w:szCs w:val="24"/>
        </w:rPr>
        <w:t>mentioned</w:t>
      </w:r>
      <w:r w:rsidRPr="008A7204">
        <w:rPr>
          <w:rFonts w:ascii="Times New Roman" w:hAnsi="Times New Roman" w:cs="Times New Roman"/>
          <w:sz w:val="24"/>
          <w:szCs w:val="24"/>
        </w:rPr>
        <w:t xml:space="preserve"> mechanisms in </w:t>
      </w:r>
      <w:r w:rsidR="005F14AD" w:rsidRPr="008A7204">
        <w:rPr>
          <w:rFonts w:ascii="Times New Roman" w:hAnsi="Times New Roman" w:cs="Times New Roman"/>
          <w:sz w:val="24"/>
          <w:szCs w:val="24"/>
        </w:rPr>
        <w:t xml:space="preserve">these </w:t>
      </w:r>
      <w:r w:rsidRPr="008A7204">
        <w:rPr>
          <w:rFonts w:ascii="Times New Roman" w:hAnsi="Times New Roman" w:cs="Times New Roman"/>
          <w:sz w:val="24"/>
          <w:szCs w:val="24"/>
        </w:rPr>
        <w:t xml:space="preserve">populations </w:t>
      </w:r>
      <w:r w:rsidR="005334C3" w:rsidRPr="008A7204">
        <w:rPr>
          <w:rFonts w:ascii="Times New Roman" w:hAnsi="Times New Roman" w:cs="Times New Roman"/>
          <w:sz w:val="24"/>
          <w:szCs w:val="24"/>
        </w:rPr>
        <w:t>is lacking</w:t>
      </w:r>
      <w:r w:rsidRPr="008A7204">
        <w:rPr>
          <w:rFonts w:ascii="Times New Roman" w:hAnsi="Times New Roman" w:cs="Times New Roman"/>
          <w:sz w:val="24"/>
          <w:szCs w:val="24"/>
        </w:rPr>
        <w:t xml:space="preserve">. Finally, </w:t>
      </w:r>
      <w:r w:rsidR="0052636F" w:rsidRPr="008A7204">
        <w:rPr>
          <w:rFonts w:ascii="Times New Roman" w:hAnsi="Times New Roman" w:cs="Times New Roman"/>
          <w:sz w:val="24"/>
          <w:szCs w:val="24"/>
        </w:rPr>
        <w:t>it is clear that</w:t>
      </w:r>
      <w:r w:rsidR="0024422E" w:rsidRPr="008A7204">
        <w:rPr>
          <w:rFonts w:ascii="Times New Roman" w:hAnsi="Times New Roman" w:cs="Times New Roman"/>
          <w:sz w:val="24"/>
          <w:szCs w:val="24"/>
        </w:rPr>
        <w:t>, especially in blacks,</w:t>
      </w:r>
      <w:r w:rsidR="0052636F" w:rsidRPr="008A7204">
        <w:rPr>
          <w:rFonts w:ascii="Times New Roman" w:hAnsi="Times New Roman" w:cs="Times New Roman"/>
          <w:sz w:val="24"/>
          <w:szCs w:val="24"/>
        </w:rPr>
        <w:t xml:space="preserve"> these phenotypic traits are a consequence of gene</w:t>
      </w:r>
      <w:r w:rsidR="0024422E" w:rsidRPr="008A7204">
        <w:rPr>
          <w:rFonts w:ascii="Times New Roman" w:hAnsi="Times New Roman" w:cs="Times New Roman"/>
          <w:sz w:val="24"/>
          <w:szCs w:val="24"/>
        </w:rPr>
        <w:t>-</w:t>
      </w:r>
      <w:r w:rsidR="0052636F" w:rsidRPr="008A7204">
        <w:rPr>
          <w:rFonts w:ascii="Times New Roman" w:hAnsi="Times New Roman" w:cs="Times New Roman"/>
          <w:sz w:val="24"/>
          <w:szCs w:val="24"/>
        </w:rPr>
        <w:t xml:space="preserve">environment </w:t>
      </w:r>
      <w:r w:rsidR="0024422E" w:rsidRPr="008A7204">
        <w:rPr>
          <w:rFonts w:ascii="Times New Roman" w:hAnsi="Times New Roman" w:cs="Times New Roman"/>
          <w:sz w:val="24"/>
          <w:szCs w:val="24"/>
        </w:rPr>
        <w:t>intera</w:t>
      </w:r>
      <w:r w:rsidR="003F322D" w:rsidRPr="008A7204">
        <w:rPr>
          <w:rFonts w:ascii="Times New Roman" w:hAnsi="Times New Roman" w:cs="Times New Roman"/>
          <w:sz w:val="24"/>
          <w:szCs w:val="24"/>
        </w:rPr>
        <w:t xml:space="preserve">ctions. </w:t>
      </w:r>
      <w:r w:rsidR="00C5206B" w:rsidRPr="008A7204">
        <w:rPr>
          <w:rFonts w:ascii="Times New Roman" w:hAnsi="Times New Roman" w:cs="Times New Roman"/>
          <w:sz w:val="24"/>
          <w:szCs w:val="24"/>
        </w:rPr>
        <w:t>Polymorphism</w:t>
      </w:r>
      <w:r w:rsidR="00EE419C" w:rsidRPr="008A7204">
        <w:rPr>
          <w:rFonts w:ascii="Times New Roman" w:hAnsi="Times New Roman" w:cs="Times New Roman"/>
          <w:sz w:val="24"/>
          <w:szCs w:val="24"/>
        </w:rPr>
        <w:t>s</w:t>
      </w:r>
      <w:r w:rsidR="00C5206B" w:rsidRPr="008A7204">
        <w:rPr>
          <w:rFonts w:ascii="Times New Roman" w:hAnsi="Times New Roman" w:cs="Times New Roman"/>
          <w:sz w:val="24"/>
          <w:szCs w:val="24"/>
        </w:rPr>
        <w:t xml:space="preserve"> in the </w:t>
      </w:r>
      <w:r w:rsidR="00C5206B" w:rsidRPr="008A7204">
        <w:rPr>
          <w:rFonts w:ascii="Times New Roman" w:hAnsi="Times New Roman" w:cs="Times New Roman"/>
          <w:i/>
          <w:sz w:val="24"/>
          <w:szCs w:val="24"/>
        </w:rPr>
        <w:t>GRK4</w:t>
      </w:r>
      <w:r w:rsidR="00C5206B" w:rsidRPr="008A7204">
        <w:rPr>
          <w:rFonts w:ascii="Times New Roman" w:hAnsi="Times New Roman" w:cs="Times New Roman"/>
          <w:sz w:val="24"/>
          <w:szCs w:val="24"/>
        </w:rPr>
        <w:t xml:space="preserve"> </w:t>
      </w:r>
      <w:r w:rsidR="00EE419C" w:rsidRPr="008A7204">
        <w:rPr>
          <w:rFonts w:ascii="Times New Roman" w:hAnsi="Times New Roman" w:cs="Times New Roman"/>
          <w:sz w:val="24"/>
          <w:szCs w:val="24"/>
        </w:rPr>
        <w:t xml:space="preserve">gene </w:t>
      </w:r>
      <w:r w:rsidR="00C5206B" w:rsidRPr="008A7204">
        <w:rPr>
          <w:rFonts w:ascii="Times New Roman" w:hAnsi="Times New Roman" w:cs="Times New Roman"/>
          <w:sz w:val="24"/>
          <w:szCs w:val="24"/>
        </w:rPr>
        <w:t xml:space="preserve">seem to be particularly associated to salt sensitivity in black populations to date. Nevertheless, considering the complexity of this phenomenon, </w:t>
      </w:r>
      <w:r w:rsidR="00952BE1" w:rsidRPr="008A7204">
        <w:rPr>
          <w:rFonts w:ascii="Times New Roman" w:hAnsi="Times New Roman" w:cs="Times New Roman"/>
          <w:sz w:val="24"/>
          <w:szCs w:val="24"/>
        </w:rPr>
        <w:t>further research should focus on discovering novel candidate genes</w:t>
      </w:r>
      <w:r w:rsidR="00E609FB" w:rsidRPr="008A7204">
        <w:rPr>
          <w:rFonts w:ascii="Times New Roman" w:hAnsi="Times New Roman" w:cs="Times New Roman"/>
          <w:sz w:val="24"/>
          <w:szCs w:val="24"/>
        </w:rPr>
        <w:t xml:space="preserve"> for salt sensitivity</w:t>
      </w:r>
      <w:r w:rsidR="00952BE1" w:rsidRPr="008A7204">
        <w:rPr>
          <w:rFonts w:ascii="Times New Roman" w:hAnsi="Times New Roman" w:cs="Times New Roman"/>
          <w:sz w:val="24"/>
          <w:szCs w:val="24"/>
        </w:rPr>
        <w:t>, gene-gene and gene-environment interactions.</w:t>
      </w:r>
    </w:p>
    <w:p w14:paraId="2C259A58" w14:textId="77777777" w:rsidR="00561F4F" w:rsidRPr="008A7204" w:rsidRDefault="00561F4F" w:rsidP="00561F4F">
      <w:pPr>
        <w:spacing w:line="480" w:lineRule="auto"/>
        <w:rPr>
          <w:rFonts w:ascii="Times New Roman" w:hAnsi="Times New Roman" w:cs="Times New Roman"/>
          <w:b/>
          <w:sz w:val="24"/>
          <w:szCs w:val="24"/>
        </w:rPr>
      </w:pPr>
    </w:p>
    <w:p w14:paraId="399EFC55"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t>DIETARY FACTORS AFFECTING SYSTEMS INVOLVED IN SALT SENSITIVITY</w:t>
      </w:r>
    </w:p>
    <w:p w14:paraId="687FCC75" w14:textId="77777777" w:rsidR="0084068A" w:rsidRPr="008A7204" w:rsidRDefault="00561F4F" w:rsidP="0084068A">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The next two sections will explore micro- and macronutrients affecting systems involved in salt sensitivity. Due to</w:t>
      </w:r>
      <w:r w:rsidR="00F72BC0" w:rsidRPr="008A7204">
        <w:rPr>
          <w:rFonts w:ascii="Times New Roman" w:hAnsi="Times New Roman" w:cs="Times New Roman"/>
          <w:sz w:val="24"/>
          <w:szCs w:val="24"/>
        </w:rPr>
        <w:t xml:space="preserve"> the</w:t>
      </w:r>
      <w:r w:rsidRPr="008A7204">
        <w:rPr>
          <w:rFonts w:ascii="Times New Roman" w:hAnsi="Times New Roman" w:cs="Times New Roman"/>
          <w:sz w:val="24"/>
          <w:szCs w:val="24"/>
        </w:rPr>
        <w:t xml:space="preserve"> lack of studies explaining mechanisms of salt sensitivity in older populations</w:t>
      </w:r>
      <w:r w:rsidR="003063F2" w:rsidRPr="008A7204">
        <w:rPr>
          <w:rFonts w:ascii="Times New Roman" w:hAnsi="Times New Roman" w:cs="Times New Roman"/>
          <w:sz w:val="24"/>
          <w:szCs w:val="24"/>
        </w:rPr>
        <w:t>, the focus will be on</w:t>
      </w:r>
      <w:r w:rsidRPr="008A7204">
        <w:rPr>
          <w:rFonts w:ascii="Times New Roman" w:hAnsi="Times New Roman" w:cs="Times New Roman"/>
          <w:sz w:val="24"/>
          <w:szCs w:val="24"/>
        </w:rPr>
        <w:t xml:space="preserve"> black populations and postme</w:t>
      </w:r>
      <w:r w:rsidR="003063F2" w:rsidRPr="008A7204">
        <w:rPr>
          <w:rFonts w:ascii="Times New Roman" w:hAnsi="Times New Roman" w:cs="Times New Roman"/>
          <w:sz w:val="24"/>
          <w:szCs w:val="24"/>
        </w:rPr>
        <w:t>nopausal women</w:t>
      </w:r>
      <w:r w:rsidRPr="008A7204">
        <w:rPr>
          <w:rFonts w:ascii="Times New Roman" w:hAnsi="Times New Roman" w:cs="Times New Roman"/>
          <w:sz w:val="24"/>
          <w:szCs w:val="24"/>
        </w:rPr>
        <w:t>. Considering that majority of research is conducted on animals, both human and animal studies will be included with an overview of studies presented in Tables 1and 2.</w:t>
      </w:r>
    </w:p>
    <w:p w14:paraId="059E49F6" w14:textId="77777777" w:rsidR="00500315" w:rsidRPr="008A7204" w:rsidRDefault="00500315" w:rsidP="0084068A">
      <w:pPr>
        <w:spacing w:line="480" w:lineRule="auto"/>
        <w:ind w:firstLine="720"/>
        <w:rPr>
          <w:rFonts w:ascii="Times New Roman" w:hAnsi="Times New Roman" w:cs="Times New Roman"/>
          <w:b/>
          <w:sz w:val="24"/>
          <w:szCs w:val="24"/>
        </w:rPr>
      </w:pPr>
    </w:p>
    <w:p w14:paraId="26F4EBFE" w14:textId="09D3A4B6" w:rsidR="00561F4F" w:rsidRPr="008A7204" w:rsidRDefault="00561F4F" w:rsidP="0084068A">
      <w:pPr>
        <w:spacing w:line="480" w:lineRule="auto"/>
        <w:ind w:firstLine="720"/>
        <w:rPr>
          <w:rFonts w:ascii="Times New Roman" w:hAnsi="Times New Roman" w:cs="Times New Roman"/>
          <w:sz w:val="24"/>
          <w:szCs w:val="24"/>
        </w:rPr>
      </w:pPr>
      <w:r w:rsidRPr="008A7204">
        <w:rPr>
          <w:rFonts w:ascii="Times New Roman" w:hAnsi="Times New Roman" w:cs="Times New Roman"/>
          <w:b/>
          <w:sz w:val="24"/>
          <w:szCs w:val="24"/>
        </w:rPr>
        <w:lastRenderedPageBreak/>
        <w:t>Micronutrients</w:t>
      </w:r>
    </w:p>
    <w:p w14:paraId="1D0E278C" w14:textId="77777777" w:rsidR="00561F4F" w:rsidRPr="008A7204" w:rsidRDefault="00561F4F" w:rsidP="00561F4F">
      <w:pPr>
        <w:spacing w:line="480" w:lineRule="auto"/>
        <w:rPr>
          <w:rFonts w:ascii="Times New Roman" w:hAnsi="Times New Roman" w:cs="Times New Roman"/>
          <w:sz w:val="24"/>
          <w:szCs w:val="24"/>
        </w:rPr>
      </w:pPr>
      <w:r w:rsidRPr="008A7204">
        <w:rPr>
          <w:rFonts w:ascii="Times New Roman" w:hAnsi="Times New Roman" w:cs="Times New Roman"/>
          <w:sz w:val="24"/>
          <w:szCs w:val="24"/>
        </w:rPr>
        <w:tab/>
        <w:t xml:space="preserve"> </w:t>
      </w:r>
      <w:r w:rsidRPr="008A7204">
        <w:rPr>
          <w:rFonts w:ascii="Times New Roman" w:hAnsi="Times New Roman" w:cs="Times New Roman"/>
          <w:b/>
          <w:sz w:val="24"/>
          <w:szCs w:val="24"/>
        </w:rPr>
        <w:t xml:space="preserve">Renin-angiotensin aldosterone system </w:t>
      </w:r>
    </w:p>
    <w:p w14:paraId="430FE925" w14:textId="36EB8741" w:rsidR="00561F4F" w:rsidRPr="008A7204" w:rsidRDefault="00561F4F" w:rsidP="00561F4F">
      <w:pPr>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 </w:t>
      </w:r>
      <w:r w:rsidRPr="008A7204">
        <w:rPr>
          <w:rFonts w:ascii="Times New Roman" w:hAnsi="Times New Roman" w:cs="Times New Roman"/>
          <w:sz w:val="24"/>
          <w:szCs w:val="24"/>
        </w:rPr>
        <w:tab/>
        <w:t>According to studies conducted on both humans and animals to date, potassium and vitamin D exert their beneficial effect on salt-sensitive BP through action on RAAS. Brunner et al.</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29cae6oju5","properties":{"formattedCitation":"{\\rtf \\super 70\\nosupersub{}}","plainCitation":"70"},"citationItems":[{"id":417,"uris":["http://zotero.org/users/2154470/items/2CCB3PZX"],"uri":["http://zotero.org/users/2154470/items/2CCB3PZX"],"itemData":{"id":417,"type":"article-journal","title":"The influence of potassium administration and of potassium deprivation on plasma renin in normal and hypertensive subjects","container-title":"Journal of Clinical Investigation","page":"2128","volume":"49","issue":"11","source":"Google Scholar","author":[{"family":"Brunner","given":"Hans R."},{"family":"Baer","given":"Leslie"},{"family":"Sealey","given":"Jean E."},{"family":"Ledingham","given":"John GG"},{"family":"Laragh","given":"John H."}],"issued":{"date-parts":[["1970"]]}}}],"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0</w:t>
      </w:r>
      <w:r w:rsidRPr="008A7204">
        <w:rPr>
          <w:rFonts w:ascii="Times New Roman" w:hAnsi="Times New Roman" w:cs="Times New Roman"/>
          <w:sz w:val="24"/>
          <w:szCs w:val="24"/>
        </w:rPr>
        <w:fldChar w:fldCharType="end"/>
      </w:r>
      <w:r w:rsidR="00984F7E" w:rsidRPr="008A7204">
        <w:rPr>
          <w:rFonts w:ascii="Times New Roman" w:hAnsi="Times New Roman" w:cs="Times New Roman"/>
          <w:sz w:val="24"/>
          <w:szCs w:val="24"/>
        </w:rPr>
        <w:t xml:space="preserve"> show that potassium intake</w:t>
      </w:r>
      <w:r w:rsidRPr="008A7204">
        <w:rPr>
          <w:rFonts w:ascii="Times New Roman" w:hAnsi="Times New Roman" w:cs="Times New Roman"/>
          <w:sz w:val="24"/>
          <w:szCs w:val="24"/>
        </w:rPr>
        <w:t xml:space="preserve"> </w:t>
      </w:r>
      <w:r w:rsidR="00984F7E" w:rsidRPr="008A7204">
        <w:rPr>
          <w:rFonts w:ascii="Times New Roman" w:hAnsi="Times New Roman" w:cs="Times New Roman"/>
          <w:sz w:val="24"/>
          <w:szCs w:val="24"/>
        </w:rPr>
        <w:t>(</w:t>
      </w:r>
      <w:r w:rsidRPr="008A7204">
        <w:rPr>
          <w:rFonts w:ascii="Times New Roman" w:hAnsi="Times New Roman" w:cs="Times New Roman"/>
          <w:sz w:val="24"/>
          <w:szCs w:val="24"/>
        </w:rPr>
        <w:t xml:space="preserve">182.7±10.7 meQ/24 hours </w:t>
      </w:r>
      <w:r w:rsidR="00D019C1" w:rsidRPr="008A7204">
        <w:rPr>
          <w:rFonts w:ascii="Times New Roman" w:hAnsi="Times New Roman" w:cs="Times New Roman"/>
          <w:sz w:val="24"/>
          <w:szCs w:val="24"/>
        </w:rPr>
        <w:t>potassium chloride</w:t>
      </w:r>
      <w:r w:rsidR="00984F7E" w:rsidRPr="008A7204">
        <w:rPr>
          <w:rFonts w:ascii="Times New Roman" w:hAnsi="Times New Roman" w:cs="Times New Roman"/>
          <w:sz w:val="24"/>
          <w:szCs w:val="24"/>
        </w:rPr>
        <w:t>)</w:t>
      </w:r>
      <w:r w:rsidRPr="008A7204">
        <w:rPr>
          <w:rFonts w:ascii="Times New Roman" w:hAnsi="Times New Roman" w:cs="Times New Roman"/>
          <w:sz w:val="24"/>
          <w:szCs w:val="24"/>
        </w:rPr>
        <w:t xml:space="preserve"> decreases BP and PRA in normotensive and hypertensive subjects. However, lower concentrations of potassium did not result in changes in PRA.</w:t>
      </w:r>
      <w:r w:rsidRPr="008A7204">
        <w:rPr>
          <w:rFonts w:ascii="Times New Roman" w:hAnsi="Times New Roman" w:cs="Times New Roman"/>
          <w:sz w:val="24"/>
          <w:szCs w:val="24"/>
          <w:vertAlign w:val="superscript"/>
        </w:rPr>
        <w:t xml:space="preserve"> </w:t>
      </w:r>
      <w:r w:rsidRPr="008A7204">
        <w:rPr>
          <w:rFonts w:ascii="Times New Roman" w:hAnsi="Times New Roman" w:cs="Times New Roman"/>
          <w:sz w:val="24"/>
          <w:szCs w:val="24"/>
          <w:vertAlign w:val="superscript"/>
        </w:rPr>
        <w:fldChar w:fldCharType="begin"/>
      </w:r>
      <w:r w:rsidR="004F2CFF" w:rsidRPr="008A7204">
        <w:rPr>
          <w:rFonts w:ascii="Times New Roman" w:hAnsi="Times New Roman" w:cs="Times New Roman"/>
          <w:sz w:val="24"/>
          <w:szCs w:val="24"/>
          <w:vertAlign w:val="superscript"/>
        </w:rPr>
        <w:instrText xml:space="preserve"> ADDIN ZOTERO_ITEM CSL_CITATION {"citationID":"8hlomjdae","properties":{"formattedCitation":"{\\rtf \\super 70\\nosupersub{}}","plainCitation":"70"},"citationItems":[{"id":417,"uris":["http://zotero.org/users/2154470/items/2CCB3PZX"],"uri":["http://zotero.org/users/2154470/items/2CCB3PZX"],"itemData":{"id":417,"type":"article-journal","title":"The influence of potassium administration and of potassium deprivation on plasma renin in normal and hypertensive subjects","container-title":"Journal of Clinical Investigation","page":"2128","volume":"49","issue":"11","source":"Google Scholar","author":[{"family":"Brunner","given":"Hans R."},{"family":"Baer","given":"Leslie"},{"family":"Sealey","given":"Jean E."},{"family":"Ledingham","given":"John GG"},{"family":"Laragh","given":"John H."}],"issued":{"date-parts":[["1970"]]}}}],"schema":"https://github.com/citation-style-language/schema/raw/master/csl-citation.json"} </w:instrText>
      </w:r>
      <w:r w:rsidRPr="008A7204">
        <w:rPr>
          <w:rFonts w:ascii="Times New Roman" w:hAnsi="Times New Roman" w:cs="Times New Roman"/>
          <w:sz w:val="24"/>
          <w:szCs w:val="24"/>
          <w:vertAlign w:val="superscript"/>
        </w:rPr>
        <w:fldChar w:fldCharType="separate"/>
      </w:r>
      <w:r w:rsidR="004F2CFF" w:rsidRPr="008A7204">
        <w:rPr>
          <w:rFonts w:ascii="Times New Roman" w:hAnsi="Times New Roman" w:cs="Times New Roman"/>
          <w:sz w:val="24"/>
          <w:szCs w:val="24"/>
          <w:vertAlign w:val="superscript"/>
        </w:rPr>
        <w:t>70</w:t>
      </w:r>
      <w:r w:rsidRPr="008A7204">
        <w:rPr>
          <w:rFonts w:ascii="Times New Roman" w:hAnsi="Times New Roman" w:cs="Times New Roman"/>
          <w:sz w:val="24"/>
          <w:szCs w:val="24"/>
          <w:vertAlign w:val="superscript"/>
        </w:rPr>
        <w:fldChar w:fldCharType="end"/>
      </w:r>
      <w:r w:rsidRPr="008A7204">
        <w:rPr>
          <w:rFonts w:ascii="Times New Roman" w:hAnsi="Times New Roman" w:cs="Times New Roman"/>
          <w:sz w:val="24"/>
          <w:szCs w:val="24"/>
          <w:vertAlign w:val="superscript"/>
        </w:rPr>
        <w:t xml:space="preserve"> </w:t>
      </w:r>
      <w:r w:rsidRPr="008A7204">
        <w:rPr>
          <w:rFonts w:ascii="Times New Roman" w:hAnsi="Times New Roman" w:cs="Times New Roman"/>
          <w:sz w:val="24"/>
          <w:szCs w:val="24"/>
        </w:rPr>
        <w:t>Animal studies confirm beneficial effects of adequate potassium intake on salt-sensitive BP. In normotensive salt-sensitive rats, with renal injury caused by high salt intake, potassium depletion (</w:t>
      </w:r>
      <w:r w:rsidR="00913EAB" w:rsidRPr="008A7204">
        <w:rPr>
          <w:rFonts w:ascii="Times New Roman" w:hAnsi="Times New Roman" w:cs="Times New Roman"/>
          <w:bCs/>
          <w:sz w:val="24"/>
          <w:szCs w:val="24"/>
        </w:rPr>
        <w:t xml:space="preserve">&lt;0.05% </w:t>
      </w:r>
      <w:r w:rsidR="00D019C1" w:rsidRPr="008A7204">
        <w:rPr>
          <w:rFonts w:ascii="Times New Roman" w:hAnsi="Times New Roman" w:cs="Times New Roman"/>
          <w:bCs/>
          <w:sz w:val="24"/>
          <w:szCs w:val="24"/>
        </w:rPr>
        <w:t>potassium</w:t>
      </w:r>
      <w:r w:rsidRPr="008A7204">
        <w:rPr>
          <w:rFonts w:ascii="Times New Roman" w:hAnsi="Times New Roman" w:cs="Times New Roman"/>
          <w:bCs/>
          <w:sz w:val="24"/>
          <w:szCs w:val="24"/>
        </w:rPr>
        <w:t xml:space="preserve"> for 14 to 21 days)</w:t>
      </w:r>
      <w:r w:rsidRPr="008A7204">
        <w:rPr>
          <w:rFonts w:ascii="Times New Roman" w:hAnsi="Times New Roman" w:cs="Times New Roman"/>
          <w:sz w:val="24"/>
          <w:szCs w:val="24"/>
        </w:rPr>
        <w:t xml:space="preserve"> led to an increase in BP. This was accompanied with activation of RAAS, higher PRA and down regulation of angiotensin II receptors.</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2c2um42c9o","properties":{"formattedCitation":"{\\rtf \\super 71\\nosupersub{}}","plainCitation":"71"},"citationItems":[{"id":332,"uris":["http://zotero.org/users/2154470/items/C6MNICJ9"],"uri":["http://zotero.org/users/2154470/items/C6MNICJ9"],"itemData":{"id":332,"type":"article-journal","title":"Chronic potassium depletion induces renal injury, salt sensitivity, and hypertension in young rats","container-title":"Kidney international","page":"1850–1858","volume":"59","issue":"5","source":"Google Scholar","author":[{"family":"Ray","given":"Patricio E."},{"family":"Suga","given":"Shin-Ichi"},{"family":"Liu","given":"Xue-Hui"},{"family":"Huang","given":"Xiuling"},{"family":"Johnson","given":"Richard J."}],"issued":{"date-parts":[["2001"]]}}}],"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 addition to these, a cross sectional study, embedded in the HyperPath cohort study, investigated an association between </w:t>
      </w:r>
      <w:r w:rsidR="00543FF8" w:rsidRPr="008A7204">
        <w:rPr>
          <w:rFonts w:ascii="Times New Roman" w:hAnsi="Times New Roman" w:cs="Times New Roman"/>
          <w:sz w:val="24"/>
          <w:szCs w:val="24"/>
        </w:rPr>
        <w:t>25-hydroxyvitamin D (</w:t>
      </w:r>
      <w:r w:rsidRPr="008A7204">
        <w:rPr>
          <w:rFonts w:ascii="Times New Roman" w:hAnsi="Times New Roman" w:cs="Times New Roman"/>
          <w:sz w:val="24"/>
          <w:szCs w:val="24"/>
        </w:rPr>
        <w:t>25OHD</w:t>
      </w:r>
      <w:r w:rsidR="00543FF8" w:rsidRPr="008A7204">
        <w:rPr>
          <w:rFonts w:ascii="Times New Roman" w:hAnsi="Times New Roman" w:cs="Times New Roman"/>
          <w:sz w:val="24"/>
          <w:szCs w:val="24"/>
        </w:rPr>
        <w:t>)</w:t>
      </w:r>
      <w:r w:rsidRPr="008A7204">
        <w:rPr>
          <w:rFonts w:ascii="Times New Roman" w:hAnsi="Times New Roman" w:cs="Times New Roman"/>
          <w:sz w:val="24"/>
          <w:szCs w:val="24"/>
        </w:rPr>
        <w:t xml:space="preserve"> and PRA under conditions of low (≤10 mmol/day) and high (≥200 mmol/day) sodium diet in 223 hypertensive, non-diabetic Caucasians. PRA was inversely correlated to 25OHD in low and high sodium balance. In low renin subjects, salt-sensitive BP was associated with significantly higher 25OHD levels when </w:t>
      </w:r>
      <w:r w:rsidR="006A2BEC" w:rsidRPr="008A7204">
        <w:rPr>
          <w:rFonts w:ascii="Times New Roman" w:hAnsi="Times New Roman" w:cs="Times New Roman"/>
          <w:sz w:val="24"/>
          <w:szCs w:val="24"/>
        </w:rPr>
        <w:t>compared to salt-resistant BP (P</w:t>
      </w:r>
      <w:r w:rsidRPr="008A7204">
        <w:rPr>
          <w:rFonts w:ascii="Times New Roman" w:hAnsi="Times New Roman" w:cs="Times New Roman"/>
          <w:sz w:val="24"/>
          <w:szCs w:val="24"/>
        </w:rPr>
        <w:t>=0.02) whereas in normal renin hypertensive subjects such an association was not reported, suggesting an important role of renin in vitamin D, RAAS and salt sensitivity association.</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qed2lp41d","properties":{"formattedCitation":"{\\rtf \\super 72\\nosupersub{}}","plainCitation":"72"},"citationItems":[{"id":219,"uris":["http://zotero.org/users/2154470/items/HUBIUFQN"],"uri":["http://zotero.org/users/2154470/items/HUBIUFQN"],"itemData":{"id":219,"type":"article-journal","title":"25-Hydroxyvitamin D is associated with plasma renin activity and the pressor response to dietary sodium intake in Caucasians","container-title":"Journal of the Renin-Angiotensin-Aldosterone System","page":"311-319","volume":"12","issue":"3","source":"CrossRef","DOI":"10.1177/1470320310391922","ISSN":"1470-3203, 1752-8976","language":"en","author":[{"family":"Vaidya","given":"A."},{"family":"Forman","given":"J. P."},{"family":"Hopkins","given":"P. N."},{"family":"Seely","given":"E. W."},{"family":"Williams","given":"J. S."}],"issued":{"date-parts":[["2011",9,1]]}}}],"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However, Vitamin D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the micronutrient of special importance to populations of African ancestry since they are considered to have lower plasma 25OHD concentrations compared to Caucasians.</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i4u47iote","properties":{"formattedCitation":"{\\rtf \\super 73\\nosupersub{}}","plainCitation":"73"},"citationItems":[{"id":987,"uris":["http://zotero.org/users/2154470/items/QKCUEVAQ"],"uri":["http://zotero.org/users/2154470/items/QKCUEVAQ"],"itemData":{"id":987,"type":"article-journal","title":"Evidence for alteration of the vitamin D-endocrine system in blacks.","container-title":"Journal of Clinical Investigation","page":"470-473","volume":"76","issue":"2","source":"PubMed Central","abstract":"As compared with values in white subjects, bone mass is known to be increased and urinary calcium to be diminished in black individuals. To evaluate the possibility that these changes are associated with alterations in the vitamin D-endocrine system, an investigation was performed in 12 black subjects, 7 men and 5 women, and 14 white subjects, 8 men and 6 women, ranging in age from 20 to 35 yr. All of them were hospitalized on a metabolic ward and were given a constant daily diet containing 400 mg of calcium, 900 mg of phosphorus, and 110 meq of sodium. Whereas mean serum calcium, ionized calcium, and phosphate were the same in the two groups, mean serum immunoreactive parathyroid hormone (350 +/- 34 vs. 225 +/- 26 pg/ml, P less than 0.01) and mean serum 1,25-dihydroxyvitamin D (1,25(OH)2D) (41 +/- 3 vs. 29 +/- 2 pg/ml, P less than 0.01) were significantly higher, and mean serum 25-hydroxy-vitamin D (25-OHD) was significantly lower in the blacks than in the whites (6 +/- 1 vs. 20 +/- 2 ng/ml, P less than 0.001). Mean urinary sodium and 24-h creatinine clearance were the same in the two groups, whereas mean urinary calcium was significantly lower (101 +/- 14 vs. 166 +/- 13 mg/d, P less than 0.01) and mean urinary cyclic AMP was significantly higher (3.11 +/- 0.47 vs. 1.84 +/- 0.25 nM/dl glomerular filtrate, P less than 0.01) in the blacks. Further, the blacks excreted an intravenous calcium load, 15 mg/kg body weight, as efficiently as the whites (49 +/- 3 vs. 53 +/- 3%, NS). Mean serum Gla protein was lower in blacks than in whites (14 +/- 2 vs. 24 +/- 3 ng/ml, P less than 0.02), and increased significantly in both groups in response to 1,25(OH)2D3, 4 micrograms/d for 4 d. There was a blunted response of urinary calcium to 1,25(OH)2D3 in the blacks, and mean serum calcium did not change. The results indicate that alteration of the vitamin D-endocrine system with enhanced renal tubular reabsorption of calcium and increased circulating 1,25(OH)2D as a result of secondary hyperparathyroidism may contribute to the increased bone mass in blacks. Their low serum 25-OHD is attributed to diminished synthesis of vitamin D in the skin because of increased pigment.","ISSN":"0021-9738","note":"PMID: 3839801\nPMCID: PMC423843","journalAbbreviation":"J Clin Invest","author":[{"family":"Bell","given":"N H"},{"family":"Greene","given":"A"},{"family":"Epstein","given":"S"},{"family":"Oexmann","given":"M J"},{"family":"Shaw","given":"S"},{"family":"Shary","given":"J"}],"issued":{"date-parts":[["1985",8]]},"PMID":"3839801","PMCID":"PMC423843"}}],"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3</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2ccgleg97e","properties":{"formattedCitation":"{\\rtf \\super 74\\nosupersub{}}","plainCitation":"74"},"citationItems":[{"id":990,"uris":["http://zotero.org/users/2154470/items/VWJIKA6D"],"uri":["http://zotero.org/users/2154470/items/VWJIKA6D"],"itemData":{"id":990,"type":"article-journal","title":"Reference data for bone mass, calciotropic hormones, and biochemical markers of bone remodeling in older (55-75) postmenopausal white and black women","container-title":"Journal of Bone and Mineral Research: The Official Journal of the American Society for Bone and Mineral Research","page":"1267-1276","volume":"9","issue":"8","source":"NCBI PubMed","abstract":"From a random sample of our institution's health maintenance organization (HMO), we recruited 250 white women and 112 black women, aged 55-75, all of whom were 10 or more years postmenospause with minimal estrogen exposure and free of osteoporosis, other metabolic bone disease, and medical, surgical, or therapeutic situations that may influence bone loss. Bone mass was measured in the radius, spine, and femur by DXA and in L1 by QCT. Serum samples were analyzed for parathyroid hormone, calcidiol, calcitriol, osteocalcin, and bone alkaline phosphatase and urine samples analyzed for creatinine, calcium, and hydroxyproline. Mean Z score, based on published reference data for forearm and femoral neck BMD in the white women, was not significantly different from zero, but mean Z score at the lumbar spine was 0.6 (p &lt; 0.001), 17.2% of the individual values being &gt; 2.0. In normal white women (BMI &lt; 27.3, n = 143), Z score was still &gt; 2.0 in 10.3%, suggesting that the upper bound of the published reference interval may be too low. After adjustment for body mass index, BMD was greater in the forearm (9.8%), spine (8.7%), and femoral neck (14.7%) in black women (p &lt; 0.001 at all sites). At L1, adjusted BMC in the black women was 37.4% greater than in the white women (p &lt; 0.001). Serum calcidiol was significantly lower and serum PTH and calcitriol significantly higher in the black women. Despite this, biochemical markers of bone resorption and formation were significantly lower in the black women. We conclude that skeletally healthy older black women have a greater bone mass and lower rates of bone remodeling than a comparable group of white women. These data can serve as reference intervals for the variables measured.","DOI":"10.1002/jbmr.5650090817","ISSN":"0884-0431","note":"PMID: 7976509","journalAbbreviation":"J. Bone Miner. Res.","language":"eng","author":[{"family":"Kleerekoper","given":"M."},{"family":"Nelson","given":"D. A."},{"family":"Peterson","given":"E. L."},{"family":"Flynn","given":"M. J."},{"family":"Pawluszka","given":"A. S."},{"family":"Jacobsen","given":"G."},{"family":"Wilson","given":"P."}],"issued":{"date-parts":[["1994",8]]},"PMID":"7976509"}}],"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Forman et al.</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hscrgbf2l","properties":{"formattedCitation":"{\\rtf \\super 75\\nosupersub{}}","plainCitation":"75"},"citationItems":[{"id":419,"uris":["http://zotero.org/users/2154470/items/PM5ZPT5B"],"uri":["http://zotero.org/users/2154470/items/PM5ZPT5B"],"itemData":{"id":419,"type":"article-journal","title":"Plasma 25-Hydroxyvitamin D and Regulation of the Renin-Angiotensin System in Humans","container-title":"Hypertension","page":"1283-1288","volume":"55","issue":"5","source":"hyper.ahajournals.org","abstract":"Vitamin D regulates the renin-angiotensin system (RAS) in experimental animals, but corresponding human data are limited. We examined the relation between plasma 25-hydroxyvitamin D and elements of the RAS in 184 normotensive individuals in high sodium balance; these included circulating levels of plasma renin activity and angiotensin II (Ang II) and the renal plasma flow response to infused Ang II, which is an indirect measure of the intrinsic RAS activity in the kidney. Compared with individuals with sufficient 25-hydroxyvitamin D levels (≥30.0 ng/mL), those with insufficiency (15.0 to 29.9 ng/mL) and deficiency (&lt;15.0 ng/mL) had higher circulating Ang II levels (P for trend=0.03). Moreover, those with vitamin D deficiency had significantly blunted renal plasma flow responses to infused Ang II (mean decrease of 115 mL/min per 1.73 m2 in renal plasma flow versus 145 mL/min per 1.73 m2 among those with sufficient vitamin D levels; P for trend=0.009). Although plasma renin activity was higher among individuals with insufficient levels of vitamin D, the result was not statistically significant. These data suggest that low plasma 25-hydroxyvitamin D levels may result in upregulation of the RAS in otherwise healthy humans.","DOI":"10.1161/HYPERTENSIONAHA.109.148619","ISSN":"0194-911X, 1524-4563","note":"PMID: 20351344","journalAbbreviation":"Hypertension","language":"en","author":[{"family":"Forman","given":"John P."},{"family":"Williams","given":"Jonathan S."},{"family":"Fisher","given":"Naomi D. L."}],"issued":{"date-parts":[["2010",5,1]]},"PMID":"20351344"}}],"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vestigated normotensive black and white men and women. Participants were placed on high sodium diet (200 mmol/day) and defined as having: optimal (≥30.0 ng/mL), insufficient (15.0 to 29.9 ng/mL), and deficient (&lt;15.0 ng/mL) vitamin D status, expressed as 25OHD plasma levels. The study </w:t>
      </w:r>
      <w:r w:rsidRPr="008A7204">
        <w:rPr>
          <w:rFonts w:ascii="Times New Roman" w:hAnsi="Times New Roman" w:cs="Times New Roman"/>
          <w:sz w:val="24"/>
          <w:szCs w:val="24"/>
        </w:rPr>
        <w:lastRenderedPageBreak/>
        <w:t xml:space="preserve">showed that the insufficient and deficient groups had higher diastolic blood pressure and circulating angiotensin II levels and were more likely to be black. </w:t>
      </w:r>
    </w:p>
    <w:p w14:paraId="54700EA0"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Endothelial function and vascular reactivity</w:t>
      </w:r>
    </w:p>
    <w:p w14:paraId="69EDF653" w14:textId="0383B9CA"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A review by Kanbay et al.,</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q35bdm6ll","properties":{"formattedCitation":"{\\rtf \\super 76\\nosupersub{}}","plainCitation":"76"},"citationItems":[{"id":288,"uris":["http://zotero.org/users/2154470/items/2UJN7PXQ"],"uri":["http://zotero.org/users/2154470/items/2UJN7PXQ"],"itemData":{"id":288,"type":"article-journal","title":"Dietary potassium: A key mediator of the cardiovascular response to dietary sodium chloride","container-title":"Journal of the American Society of Hypertension","page":"395-400","volume":"7","issue":"5","source":"CrossRef","DOI":"10.1016/j.jash.2013.04.009","ISSN":"19331711","shortTitle":"Dietary potassium","language":"en","author":[{"family":"Kanbay","given":"Mehmet"},{"family":"Bayram","given":"Yeter"},{"family":"Solak","given":"Yalcin"},{"family":"Sanders","given":"Paul W."}],"issued":{"date-parts":[["2013",9]]}}}],"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6</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reports a positive effect of dietary potassium on endothelial production of transforming growth factor (TGF-β) during high salt</w:t>
      </w:r>
      <w:r w:rsidRPr="008A7204">
        <w:rPr>
          <w:rFonts w:ascii="Times New Roman" w:hAnsi="Times New Roman" w:cs="Times New Roman"/>
          <w:i/>
          <w:sz w:val="24"/>
          <w:szCs w:val="24"/>
        </w:rPr>
        <w:t xml:space="preserve"> </w:t>
      </w:r>
      <w:r w:rsidRPr="008A7204">
        <w:rPr>
          <w:rFonts w:ascii="Times New Roman" w:hAnsi="Times New Roman" w:cs="Times New Roman"/>
          <w:sz w:val="24"/>
          <w:szCs w:val="24"/>
        </w:rPr>
        <w:t>intakes. TGF-β is a growth factor produced in the endothelium and other tissues, and is considered to have a role in BP regulation. Increased production of this factor leads to vasoconstriction and an increase in BP.</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7dqqbql9h","properties":{"formattedCitation":"{\\rtf \\super 77\\nosupersub{}}","plainCitation":"77"},"citationItems":[{"id":979,"uris":["http://zotero.org/users/2154470/items/SG2RXNF8"],"uri":["http://zotero.org/users/2154470/items/SG2RXNF8"],"itemData":{"id":979,"type":"article-journal","title":"Emilin1 links TGF-beta maturation to blood pressure homeostasis","container-title":"Cell","page":"929-942","volume":"124","issue":"5","source":"NCBI PubMed","abstract":"TGF-beta proteins are main regulators of blood vessel development and maintenance. Here, we report an unprecedented link between TGF-beta signaling and arterial hypertension based on the analysis of mice mutant for Emilin1, a cysteine-rich secreted glycoprotein expressed in the vascular tree. Emilin1 knockout animals display increased blood pressure, increased peripheral vascular resistance, and reduced vessel size. Mechanistically, we found that Emilin1 inhibits TGF-beta signaling by binding specifically to the proTGF-beta precursor and preventing its maturation by furin convertases in the extracellular space. In support of these findings, genetic inactivation of Emilin1 causes increased TGF-beta signaling in the vascular wall. Strikingly, high blood pressure observed in Emilin1 mutants is rescued to normal levels upon inactivation of a single TGF-beta1 allele. This study highlights the importance of modulation of TGF-beta availability in the pathogenesis of hypertension.","DOI":"10.1016/j.cell.2005.12.035","ISSN":"0092-8674","note":"PMID: 16530041","journalAbbreviation":"Cell","language":"eng","author":[{"family":"Zacchigna","given":"Luca"},{"family":"Vecchione","given":"Carmine"},{"family":"Notte","given":"Antonella"},{"family":"Cordenonsi","given":"Michelangelo"},{"family":"Dupont","given":"Sirio"},{"family":"Maretto","given":"Silvia"},{"family":"Cifelli","given":"Giuseppe"},{"family":"Ferrari","given":"Alessandra"},{"family":"Maffei","given":"Angelo"},{"family":"Fabbro","given":"Carla"},{"family":"Braghetta","given":"Paola"},{"family":"Marino","given":"Gennaro"},{"family":"Selvetella","given":"Giulio"},{"family":"Aretini","given":"Alessandra"},{"family":"Colonnese","given":"Claudio"},{"family":"Bettarini","given":"Umberto"},{"family":"Russo","given":"Giovanni"},{"family":"Soligo","given":"Sandra"},{"family":"Adorno","given":"Maddalena"},{"family":"Bonaldo","given":"Paolo"},{"family":"Volpin","given":"Dino"},{"family":"Piccolo","given":"Stefano"},{"family":"Lembo","given":"Giuseppe"},{"family":"Bressan","given":"Giorgio M."}],"issued":{"date-parts":[["2006",3,10]]},"PMID":"16530041"}}],"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7</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Moreover, NO produced by the endothelium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a mediator in TGF-β synt</w:t>
      </w:r>
      <w:r w:rsidR="00CB2A5B" w:rsidRPr="008A7204">
        <w:rPr>
          <w:rFonts w:ascii="Times New Roman" w:hAnsi="Times New Roman" w:cs="Times New Roman"/>
          <w:sz w:val="24"/>
          <w:szCs w:val="24"/>
        </w:rPr>
        <w:t xml:space="preserve">hesis, especially during a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exerting its protective effects on salt-sensitive BP.</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29qq53bhr","properties":{"formattedCitation":"{\\rtf \\super 78\\nosupersub{}}","plainCitation":"78"},"citationItems":[{"id":981,"uris":["http://zotero.org/users/2154470/items/RTN3CUTI"],"uri":["http://zotero.org/users/2154470/items/RTN3CUTI"],"itemData":{"id":981,"type":"article-journal","title":"The interrelationship between TGF-β1 and nitric oxide is altered in salt-sensitive hypertension","container-title":"American journal of physiology. Renal physiology","page":"F902-F908","volume":"54","issue":"5","source":"cat.inist.fr","ISSN":"1931-857X","language":"eng","author":[{"family":"Ying","given":"Wei-Zhong"},{"family":"Sanders","given":"Paul W."}],"issued":{"date-parts":[["2003"]]}}}],"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 a normotensive adult Chinese rural population, potassium supplementation (4.5 g/day, KCl) reduced BP, asymmetric dimethyl arginine levels and increased NO production in salt-sensitive but not salt-resistant subjects.</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3ku2lre1d","properties":{"formattedCitation":"{\\rtf \\super 79\\nosupersub{}}","plainCitation":"79"},"citationItems":[{"id":856,"uris":["http://zotero.org/users/2154470/items/NCU3D39I"],"uri":["http://zotero.org/users/2154470/items/NCU3D39I"],"itemData":{"id":856,"type":"article-journal","title":"Salt Loading on Plasma Asymmetrical Dimethylarginine and the Protective Role of Potassium Supplement in Normotensive Salt-Sensitive Asians","container-title":"Hypertension","page":"724-729","volume":"48","issue":"4","source":"hyper.ahajournals.org","abstract":"Asymmetrical dimethylarginine (ADMA) is an endogenous inhibitor of NO synthase. Because endothelial NO pathway is compromised in patients with salt-sensitive hypertension, we investigated whether the plasma ADMA can be modulated by chronic salt loading in normotensive salt-sensitive persons and its relationship with NO, and we further determined whether or not dietary potassium supplementation can reverse them. Sixty normotensive subjects (aged 20 to 60 years) were selected from a rural community of Northern China. All of the people were sequentially maintained on a low-salt diet for 7 days (3 g/day, NaCl), then a high-salt diet for 7 days (18 g/day), and high-salt diet with potassium supplementation for another 7 days (4.5 g/day, KCl). After salt loading, the plasma ADMA concentrations increased significantly in salt-sensitive subjects (0.89±0.02 μmol/L versus 0.51±0.02 μmol/L; P&lt;0.05), whereas the plasma NOx levels reduced considerably (41.8±2.1 μmol/L versus 63.5±2.1 μmol/L; P&lt;0.01). All of the abnormalities normalized when dietary potassium were supplemented (0.52±0.03 μmol/L versus 0.89±0.02 μmol/L for ADMA and 58.1±0.9 μmol/L versus 41.8±2.1 μmol/L for NOx). Statistically significant correlations were found among plasma ADMA level, the mean blood pressure, and the level of NO after salt loading in normotensive salt sensitive individuals. Our study indicates that high dietary potassium intake reduces blood pressure and ADMA levels while increasing NO bioactivity in normotensive salt-sensitive but not salt-resistant Asian subjects after salt loading.","DOI":"10.1161/01.HYP.0000238159.19614.ce","ISSN":"0194-911X, 1524-4563","note":"PMID: 16966580","journalAbbreviation":"Hypertension","language":"en","author":[{"family":"Fang","given":"Yuan"},{"family":"Mu","given":"Jian-Jun"},{"family":"He","given":"Lang-Chong"},{"family":"Wang","given":"Si-Cen"},{"family":"Liu","given":"Zhi-Quan"}],"issued":{"date-parts":[["2006",10,1]]},"PMID":"16966580"}}],"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7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lang w:val="fr-FR"/>
        </w:rPr>
        <w:t xml:space="preserve"> Liu et al.</w:t>
      </w:r>
      <w:r w:rsidRPr="008A7204">
        <w:rPr>
          <w:rFonts w:ascii="Times New Roman" w:hAnsi="Times New Roman" w:cs="Times New Roman"/>
          <w:sz w:val="24"/>
          <w:szCs w:val="24"/>
          <w:lang w:val="fr-FR"/>
        </w:rPr>
        <w:fldChar w:fldCharType="begin"/>
      </w:r>
      <w:r w:rsidR="004F2CFF" w:rsidRPr="008A7204">
        <w:rPr>
          <w:rFonts w:ascii="Times New Roman" w:hAnsi="Times New Roman" w:cs="Times New Roman"/>
          <w:sz w:val="24"/>
          <w:szCs w:val="24"/>
          <w:lang w:val="fr-FR"/>
        </w:rPr>
        <w:instrText xml:space="preserve"> ADDIN ZOTERO_ITEM CSL_CITATION {"citationID":"g0tgbar55","properties":{"formattedCitation":"{\\rtf \\super 80\\nosupersub{}}","plainCitation":"80"},"citationItems":[{"id":669,"uris":["http://zotero.org/users/2154470/items/DWGVXPIC"],"uri":["http://zotero.org/users/2154470/items/DWGVXPIC"],"itemData":{"id":669,"type":"article-journal","title":"Salt Loading and Potassium Supplementation: Effects on Ambulatory Arterial Stiffness Index and Endothelin-1 Levels in Normotensive and Mild Hypertensive Patients","container-title":"The Journal of Clinical Hypertension","page":"485-496","volume":"15","issue":"7","source":"Wiley Online Library","abstract":"The authors investigated effects of excessive salt intake and potassium supplementation on ambulatory arterial stiffness index (AASI) and endothelin-1 (ET-1) in salt-sensitive and non–salt-sensitive individuals. AASI and symmetric AASI (s-AASI) were used as indicators of arterial stiffness. Plasma ET-1 levels were used as an index of endothelial function. Chronic salt-loading and potassium supplementation were studied in 155 normotensive to mild hypertensive patients from rural northern China. After 3 days of baseline investigation, participants were maintained sequentially for 7 days each on diets of low salt (51.3 mmol/d), high salt (307.7 mmol/d), and high salt+potassium (60 mmol/d). Ambulatory 24-hour blood pressure (BP) and plasma ET-1 were measured at baseline and on the last 2 days of each intervention. High-salt intervention significantly increased BP, AASI, s-AASI (all P&lt;.001); potassium supplementation reversed increased plasma ET-1 levels. High-salt–induced changes in BP, s-AASI, and plasma ET-1 were greater in salt-sensitive individuals. Potassium supplementation decreased systolic BP and ET-1 to a significantly greater extent in salt-sensitive vs non–salt-sensitive individuals (P&lt;.001). Significant correlations were identified between s-AASI and ET-1 change ratios in response to both high-salt intervention and potassium supplementation (P&lt;.001). Reducing dietary salt and increasing daily potassium improves arterial compliance and ameliorates endothelial dysfunction.","DOI":"10.1111/jch.12109","ISSN":"1751-7176","shortTitle":"Salt Loading and Potassium Supplementation","journalAbbreviation":"J Clin Hypertens","language":"en","author":[{"family":"Liu","given":"Zhendong"},{"family":"Peng","given":"Jie"},{"family":"Lu","given":"Fanghong"},{"family":"Zhao","given":"Yingxin"},{"family":"Wang","given":"Shujian"},{"family":"Sun","given":"Shangwen"},{"family":"Zhang","given":"Hua"},{"family":"Diao","given":"Yutao"}],"issued":{"date-parts":[["2013"]]}}}],"schema":"https://github.com/citation-style-language/schema/raw/master/csl-citation.json"} </w:instrText>
      </w:r>
      <w:r w:rsidRPr="008A7204">
        <w:rPr>
          <w:rFonts w:ascii="Times New Roman" w:hAnsi="Times New Roman" w:cs="Times New Roman"/>
          <w:sz w:val="24"/>
          <w:szCs w:val="24"/>
          <w:lang w:val="fr-FR"/>
        </w:rPr>
        <w:fldChar w:fldCharType="separate"/>
      </w:r>
      <w:r w:rsidR="004F2CFF" w:rsidRPr="008A7204">
        <w:rPr>
          <w:rFonts w:ascii="Times New Roman" w:hAnsi="Times New Roman" w:cs="Times New Roman"/>
          <w:sz w:val="24"/>
          <w:szCs w:val="24"/>
          <w:vertAlign w:val="superscript"/>
        </w:rPr>
        <w:t>80</w:t>
      </w:r>
      <w:r w:rsidRPr="008A7204">
        <w:rPr>
          <w:rFonts w:ascii="Times New Roman" w:hAnsi="Times New Roman" w:cs="Times New Roman"/>
          <w:sz w:val="24"/>
          <w:szCs w:val="24"/>
          <w:lang w:val="fr-FR"/>
        </w:rPr>
        <w:fldChar w:fldCharType="end"/>
      </w:r>
      <w:r w:rsidRPr="008A7204">
        <w:rPr>
          <w:rFonts w:ascii="Times New Roman" w:hAnsi="Times New Roman" w:cs="Times New Roman"/>
          <w:sz w:val="24"/>
          <w:szCs w:val="24"/>
          <w:lang w:val="fr-FR"/>
        </w:rPr>
        <w:t xml:space="preserve"> report a beneficial effect of potassium supplementation on vascular function in a Chinese population. </w:t>
      </w:r>
      <w:r w:rsidRPr="008A7204">
        <w:rPr>
          <w:rFonts w:ascii="Times New Roman" w:hAnsi="Times New Roman" w:cs="Times New Roman"/>
          <w:sz w:val="24"/>
          <w:szCs w:val="24"/>
        </w:rPr>
        <w:t xml:space="preserve">In their study population of normotensive and mildly hypertensive salt-sensitive men and women, short term BP variation and vascular function expressed as ambulatory arterial stiffness index improved after potassium supplementation. A high </w:t>
      </w:r>
      <w:r w:rsidR="00070A01" w:rsidRPr="008A7204">
        <w:rPr>
          <w:rFonts w:ascii="Times New Roman" w:hAnsi="Times New Roman" w:cs="Times New Roman"/>
          <w:sz w:val="24"/>
          <w:szCs w:val="24"/>
        </w:rPr>
        <w:t>salt intervention (307.7 mmol sodium</w:t>
      </w:r>
      <w:r w:rsidRPr="008A7204">
        <w:rPr>
          <w:rFonts w:ascii="Times New Roman" w:hAnsi="Times New Roman" w:cs="Times New Roman"/>
          <w:sz w:val="24"/>
          <w:szCs w:val="24"/>
        </w:rPr>
        <w:t xml:space="preserve">/day) signiﬁcantly increased BP, ambulatory arterial stiffness index, symmetric ambulatory arterial stiffness index (P&lt;0.001) and vasoconstrictor peptide, endothelin </w:t>
      </w:r>
      <w:r w:rsidR="00862261" w:rsidRPr="008A7204">
        <w:rPr>
          <w:rFonts w:ascii="Times New Roman" w:hAnsi="Times New Roman" w:cs="Times New Roman"/>
          <w:sz w:val="24"/>
          <w:szCs w:val="24"/>
        </w:rPr>
        <w:t>levels (P</w:t>
      </w:r>
      <w:r w:rsidRPr="008A7204">
        <w:rPr>
          <w:rFonts w:ascii="Times New Roman" w:hAnsi="Times New Roman" w:cs="Times New Roman"/>
          <w:sz w:val="24"/>
          <w:szCs w:val="24"/>
        </w:rPr>
        <w:t>&lt;0.05). These effects were more pronounced in the salt-sensitive population.  Sixty mmol of potassium chlorid</w:t>
      </w:r>
      <w:r w:rsidR="00C364EB" w:rsidRPr="008A7204">
        <w:rPr>
          <w:rFonts w:ascii="Times New Roman" w:hAnsi="Times New Roman" w:cs="Times New Roman"/>
          <w:sz w:val="24"/>
          <w:szCs w:val="24"/>
        </w:rPr>
        <w:t xml:space="preserve">e daily during a week on a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18g of salt or 307.7 mmol </w:t>
      </w:r>
      <w:r w:rsidR="00070A01" w:rsidRPr="008A7204">
        <w:rPr>
          <w:rFonts w:ascii="Times New Roman" w:hAnsi="Times New Roman" w:cs="Times New Roman"/>
          <w:sz w:val="24"/>
          <w:szCs w:val="24"/>
        </w:rPr>
        <w:t>sodium</w:t>
      </w:r>
      <w:r w:rsidRPr="008A7204">
        <w:rPr>
          <w:rFonts w:ascii="Times New Roman" w:hAnsi="Times New Roman" w:cs="Times New Roman"/>
          <w:sz w:val="24"/>
          <w:szCs w:val="24"/>
        </w:rPr>
        <w:t>/day) resulted in improved SBP and endothelin levels (P&lt;0.001). In contrast, Wang et al.</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nnaud1umm","properties":{"formattedCitation":"{\\rtf \\super 81\\nosupersub{}}","plainCitation":"81"},"citationItems":[{"id":697,"uris":["http://zotero.org/users/2154470/items/7VT3HZX4"],"uri":["http://zotero.org/users/2154470/items/7VT3HZX4"],"itemData":{"id":697,"type":"article-journal","title":"Effect of salt intake and potassium supplementation on brachial-ankle pulse wave velocity in Chinese subjects: an interventional study","container-title":"Brazilian Journal of Medical and Biological Research","page":"83-90","volume":"48","issue":"1","source":"SciELO","abstract":"Accumulating evidence has suggested that high salt and potassium might be                    associated with vascular function. The aim of this study was to investigate the                    effect of salt intake and potassium supplementation on brachial-ankle pulse wave                    velocity (PWV) in Chinese subjects. Forty-nine subjects (28-65 years of age)                    were selected from a rural community of northern China. All subjects were                    sequentially maintained on a low-salt diet for 7 days (3.0 g/day NaCl), a                    high-salt diet for an additional 7 days (18.0 g/day NaCl), and a high-salt diet                    with potassium supplementation for a final 7 days (18.0 g/day NaCl+4.5                    g/day KCl). Brachial-ankle PWV was measured at baseline and on the last day of                    each intervention. Blood pressure levels were significantly increased from the                    low-salt to high-salt diet, and decreased from the high-salt diet to high-salt                    plus potassium supplementation. Baseline brachial-ankle PWV in salt-sensitive                    subjects was significantly higher than in salt-resistant subjects. There was no                    significant change in brachial-ankle PWV among the 3 intervention periods in                    salt-sensitive, salt-resistant, or total subjects. No significant correlations                    were found between brachial-ankle PWV and 24-h sodium and potassium excretions.                    Our study indicates that dietary salt intake and potassium supplementation, at                    least in the short term, had no significant effect on brachial-ankle PWV in                    Chinese subjects.Key words: Pulse wave velocity; Salt; Potassium; Interventional study","DOI":"10.1590/1414-431X20144213","ISSN":"0100-879X","shortTitle":"Effect of salt intake and potassium supplementation on brachial-ankle pulse wave velocity in Chinese subjects","author":[{"family":"Wang","given":"Y."},{"family":"Mu","given":"J. J."},{"family":"Geng","given":"L. K."},{"family":"Wang","given":"D."},{"family":"Ren","given":"K. Y."},{"family":"Guo","given":"T. S."},{"family":"Chu","given":"C."},{"family":"Xie","given":"B. Q."},{"family":"Liu","given":"F. Q."},{"family":"Yuan","given":"Z. Y."},{"family":"Wang","given":"Y."},{"family":"Mu","given":"J. J."},{"family":"Geng","given":"L. K."},{"family":"Wang","given":"D."},{"family":"Ren","given":"K. Y."},{"family":"Guo","given":"T. S."},{"family":"Chu","given":"C."},{"family":"Xie","given":"B. Q."},{"family":"Liu","given":"F. Q."},{"family":"Yuan","given":"Z. Y."}],"issued":{"date-parts":[["2015",1]]}}}],"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vestigated the effect of potassium supplementation on pulse wave velocity (a commonly used measure of arterial stiffness) in a salt-sensitive and salt-resistant Chinese population. Even though potassium supplementation resulted in decreased BP in sa</w:t>
      </w:r>
      <w:r w:rsidR="002577BB" w:rsidRPr="008A7204">
        <w:rPr>
          <w:rFonts w:ascii="Times New Roman" w:hAnsi="Times New Roman" w:cs="Times New Roman"/>
          <w:sz w:val="24"/>
          <w:szCs w:val="24"/>
        </w:rPr>
        <w:t xml:space="preserve">lt-sensitive subjects on a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P&lt;0.05), no statistical differences in pulse wave velocity </w:t>
      </w:r>
      <w:r w:rsidRPr="008A7204">
        <w:rPr>
          <w:rFonts w:ascii="Times New Roman" w:hAnsi="Times New Roman" w:cs="Times New Roman"/>
          <w:sz w:val="24"/>
          <w:szCs w:val="24"/>
        </w:rPr>
        <w:lastRenderedPageBreak/>
        <w:t xml:space="preserve">were observed on potassium supplementation, when compared to the high salt diet only, and furthermore, no correlation of pulse wave velocity and urinary sodium or potassium excretion were found. </w:t>
      </w:r>
    </w:p>
    <w:p w14:paraId="690FC510" w14:textId="60CC82EC"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In animal studies,</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jluesel24","properties":{"formattedCitation":"{\\rtf \\super 82\\nosupersub{}}","plainCitation":"82"},"citationItems":[{"id":685,"uris":["http://zotero.org/users/2154470/items/2JNN7JMQ"],"uri":["http://zotero.org/users/2154470/items/2JNN7JMQ"],"itemData":{"id":685,"type":"article-journal","title":"Protective Effect of Dietary Potassium Against Vascular Injury in Salt-Sensitive","container-title":"Hypertension","page":"225-231","volume":"51","issue":"2","source":"hyper.ahajournals.org","abstract":"Hypertensive cardiovascular damage is accelerated by salt loading but counteracted by dietary potassium supplementation. We suggested recently that antioxidant actions of potassium contribute to protection against salt-induced cardiac dysfunction. Therefore, we examined whether potassium supplementation ameliorated cuff-induced vascular injury in salt-sensitive hypertension via suppression of oxidative stress. Four-week–old Dahl salt-sensitive rats were fed a normal-salt (0.3% NaCl), high-salt (8% NaCl), or high-salt plus high-potassium (8% KCl) diet for 5 weeks, and some of the rats fed a high-salt diet were also given antioxidants. One week after the start of the treatments, a silicone cuff was implanted around the femoral artery. Examination revealed increased cuff-induced neointimal proliferation with adventitial macrophage infiltration in arteries from salt-loaded Dahl salt-sensitive rats compared with that in arteries from non–salt-loaded animals (intima/media ratio: 0.471±0.070 versus 0.302±0.037; P&lt;0.05), associated with regional superoxide overproduction and reduced nicotinamide-adenine dinucleotide phosphate oxidase activation and mRNA overexpression. On the other hand, simultaneous potassium supplementation attenuated salt-induced neointimal hyperplasia (intima/media ratio: 0.205±0.012; P&lt;0.001), adventitial macrophage infiltration, superoxide overproduction, and reduced nicotinamide-adenine dinucleotide phosphate oxidase activation and overexpression. Antioxidants, which decrease vascular oxidative stress, also reduced neointima formation induced by salt excess. In conclusion, high-potassium diets seems to have a protective effect against the development of vascular damage induced by salt loading mediated, at least in part, through suppression of the production of reactive oxygen species probably generated by reduced nicotinamide-adenine dinucleotide phosphate oxidase.","DOI":"10.1161/HYPERTENSIONAHA.107.098251","ISSN":"0194-911X, 1524-4563","note":"PMID: 18158352","journalAbbreviation":"Hypertension","language":"en","author":[{"family":"Kido","given":"Makiko"},{"family":"Ando","given":"Katsuyuki"},{"family":"Onozato","given":"Maristela L."},{"family":"Tojo","given":"Akihiro"},{"family":"Yoshikawa","given":"Masahiro"},{"family":"Ogita","given":"Teruhiko"},{"family":"Fujita","given":"Toshiro"}],"issued":{"date-parts":[["2008",2,1]]},"PMID":"18158352"}}],"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dietary potassium attenuated salt induced acceleration of vascular injury. </w:t>
      </w:r>
      <w:r w:rsidR="005D6BF0" w:rsidRPr="008A7204">
        <w:rPr>
          <w:rFonts w:ascii="Times New Roman" w:hAnsi="Times New Roman" w:cs="Times New Roman"/>
          <w:sz w:val="24"/>
          <w:szCs w:val="24"/>
        </w:rPr>
        <w:t>Dahl salt-sensitive (</w:t>
      </w:r>
      <w:r w:rsidRPr="008A7204">
        <w:rPr>
          <w:rFonts w:ascii="Times New Roman" w:hAnsi="Times New Roman" w:cs="Times New Roman"/>
          <w:sz w:val="24"/>
          <w:szCs w:val="24"/>
        </w:rPr>
        <w:t>Dahl S</w:t>
      </w:r>
      <w:r w:rsidR="005D6BF0" w:rsidRPr="008A7204">
        <w:rPr>
          <w:rFonts w:ascii="Times New Roman" w:hAnsi="Times New Roman" w:cs="Times New Roman"/>
          <w:sz w:val="24"/>
          <w:szCs w:val="24"/>
        </w:rPr>
        <w:t>)</w:t>
      </w:r>
      <w:r w:rsidRPr="008A7204">
        <w:rPr>
          <w:rFonts w:ascii="Times New Roman" w:hAnsi="Times New Roman" w:cs="Times New Roman"/>
          <w:sz w:val="24"/>
          <w:szCs w:val="24"/>
        </w:rPr>
        <w:t xml:space="preserve"> and Dahl salt-resistant rats were fed either a norma</w:t>
      </w:r>
      <w:r w:rsidR="00704D5B" w:rsidRPr="008A7204">
        <w:rPr>
          <w:rFonts w:ascii="Times New Roman" w:hAnsi="Times New Roman" w:cs="Times New Roman"/>
          <w:sz w:val="24"/>
          <w:szCs w:val="24"/>
        </w:rPr>
        <w:t xml:space="preserve">l salt diet (0.3% NaCl), a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8% NaCl) or a high salt + high potassium (8% NaCl + 8% KCl) diet for five weeks. Salt loading resulted in increased BP, accelerated neointima proliferation, increased superoxide </w:t>
      </w:r>
      <w:r w:rsidR="00EA2DAE" w:rsidRPr="008A7204">
        <w:rPr>
          <w:rFonts w:ascii="Times New Roman" w:hAnsi="Times New Roman" w:cs="Times New Roman"/>
          <w:sz w:val="24"/>
          <w:szCs w:val="24"/>
        </w:rPr>
        <w:t xml:space="preserve">production and nicotinamide adenine dinucleotide phosphate </w:t>
      </w:r>
      <w:r w:rsidRPr="008A7204">
        <w:rPr>
          <w:rFonts w:ascii="Times New Roman" w:hAnsi="Times New Roman" w:cs="Times New Roman"/>
          <w:sz w:val="24"/>
          <w:szCs w:val="24"/>
        </w:rPr>
        <w:t xml:space="preserve">induced </w:t>
      </w:r>
      <w:r w:rsidR="0080516B" w:rsidRPr="008A7204">
        <w:rPr>
          <w:rFonts w:ascii="Times New Roman" w:hAnsi="Times New Roman" w:cs="Times New Roman"/>
          <w:sz w:val="24"/>
          <w:szCs w:val="24"/>
        </w:rPr>
        <w:t>superoxide</w:t>
      </w:r>
      <w:r w:rsidRPr="008A7204">
        <w:rPr>
          <w:rFonts w:ascii="Times New Roman" w:hAnsi="Times New Roman" w:cs="Times New Roman"/>
          <w:sz w:val="24"/>
          <w:szCs w:val="24"/>
        </w:rPr>
        <w:t xml:space="preserve"> production in arteries of salt-sensitive rats. Potassium supplementation slightly decreased BP in salt-sensitive rats but was more efficient in counteracting salt induced acceleration of neointima proliferation in the same group. Potassium supplemented salt-sensitive animals had lower </w:t>
      </w:r>
      <w:r w:rsidR="0080516B" w:rsidRPr="008A7204">
        <w:rPr>
          <w:rFonts w:ascii="Times New Roman" w:hAnsi="Times New Roman" w:cs="Times New Roman"/>
          <w:sz w:val="24"/>
          <w:szCs w:val="24"/>
        </w:rPr>
        <w:t>nicotinamide adenine dinucleotide phosphate</w:t>
      </w:r>
      <w:r w:rsidRPr="008A7204">
        <w:rPr>
          <w:rFonts w:ascii="Times New Roman" w:hAnsi="Times New Roman" w:cs="Times New Roman"/>
          <w:sz w:val="24"/>
          <w:szCs w:val="24"/>
        </w:rPr>
        <w:t xml:space="preserve"> oxidase activity which may result in improved vasculature function in salt-sensitives. In addition to potassium</w:t>
      </w:r>
      <w:r w:rsidRPr="008A7204">
        <w:rPr>
          <w:rFonts w:ascii="Times New Roman" w:hAnsi="Times New Roman" w:cs="Times New Roman"/>
          <w:b/>
          <w:sz w:val="24"/>
          <w:szCs w:val="24"/>
        </w:rPr>
        <w:t xml:space="preserve">, </w:t>
      </w:r>
      <w:r w:rsidRPr="008A7204">
        <w:rPr>
          <w:rFonts w:ascii="Times New Roman" w:hAnsi="Times New Roman" w:cs="Times New Roman"/>
          <w:sz w:val="24"/>
          <w:szCs w:val="24"/>
        </w:rPr>
        <w:t xml:space="preserve">antioxidant vitamins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have a protective effect on salt-sensitive changes in BP due to their action on endothelial function, more precisely NO production and vascular reactivity. Vitamin C was found to have a protective effect on salt-sensitive BP increase in male Sprague Dawley rats. Rats were fed: a standard diet, a high sodium (8% NaCl) diet, a standard diet plus vitamin C (100 mg/kg/day), or a high sodium diet plus vitamin C for six weeks. As expected, the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resulted in increased BP. Vitamin C supplementation caused an opposite effect. It was proposed that vitamin C exerts its beneficial effects through increased NO production and reduces vascular reactivity to norepinephrine.</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rd5nt4ets","properties":{"formattedCitation":"{\\rtf \\super 83\\nosupersub{}}","plainCitation":"83"},"citationItems":[{"id":885,"uris":["http://zotero.org/users/2154470/items/Q725S5ZS"],"uri":["http://zotero.org/users/2154470/items/Q725S5ZS"],"itemData":{"id":885,"type":"article-journal","title":"Vitamin C lowers blood pressure and alters vascular responsiveness in salt-induced hypertension","container-title":"Canadian Journal of Physiology and Pharmacology","page":"1199-1202","volume":"80","issue":"12","source":"NCBI PubMed","abstract":"The present study was undertaken to investigate the effect of vitamin C treatment on blood pressure and vascular reactivity in salt-induced hypertension. Male Sprague-Dawley rats were fed a normal rat diet, a high-sodium (8% NaCl) diet, a normal rat diet plus vitamin C treament (100 mg x kg(-1) x day(-1)), or a high-sodium diet plus vitamin C treatment for 6 weeks. Salt loading significantly increased blood pressure, which was attenuated by vitamin C treatment. Aortic rings from the different groups were suspended for isometric-tension recording. The contractile response to noradrenaline was significantly increased in the salt-loaded rats. Vitamin C reduced the sensitivity of aortic rings to noradrenaline in rats on normal and high-sodium diets. In noradrenaline-precontracted rings, the relaxation response to acetylcholine, which was attenuated in the salt-loaded rats, was restored by vitamin C treatment. Pretreatment with N(G)-nitro-L-arginine methyl ester (L-NAME) abolished the enhanced response to acetylcholine caused by vitamin C. The results suggest that the antihypertensive effect of vitamin C is associated with a reduction in vascular sensitivity to noradrenaline and enhancement of endothelium-dependent relaxation due to increased nitric oxide bioavailability.","ISSN":"0008-4212","note":"PMID: 12564647","journalAbbreviation":"Can. J. Physiol. Pharmacol.","language":"eng","author":[{"family":"Ettarh","given":"R. R."},{"family":"Odigie","given":"I. P."},{"family":"Adigun","given":"S. A."}],"issued":{"date-parts":[["2002",12]]},"PMID":"12564647"}}],"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3</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hen supplemented with 34mg/kg feed/day of vitamin E, Dahl S rats exhibited a decrease in BP. An increase in tissue aldehyde conjugates resulting in increased cytosolic calcium levels, vascular smooth muscle hyperplasia in kidneys, and increased BP during a normal salt (0.7% NaCl) diet was attenuated with vitamin  E supplementation.</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sedrfb4tf","properties":{"formattedCitation":"{\\rtf \\super 84\\nosupersub{}}","plainCitation":"84"},"citationItems":[{"id":882,"uris":["http://zotero.org/users/2154470/items/B9KXT6KS"],"uri":["http://zotero.org/users/2154470/items/B9KXT6KS"],"itemData":{"id":882,"type":"article-journal","title":"Dietary vitamin e supplementation attenuates hypertension in Dahl salt-sensitive rats","container-title":"Journal of Cardiovascular Pharmacology and Therapeutics","page":"103-111","volume":"10","issue":"2","source":"NCBI PubMed","abstract":"There is strong evidence that excess dietary salt (NaCl) is a major factor contributing to the development of hypertension. Salt-sensitive humans and rats develop hypertension even on a normal-salt diet. Salt sensitivity is associated with glucose intolerance and insulin resistance in both humans and animal models, including Dahl salt-sensitive (DSS) rats. In insulin resistance, impaired glucose metabolism leads to elevated endogenous aldehydes that bind sulfhydryl groups of membrane proteins, altering calcium channels, and increasing cytosolic free calcium ([Ca2+]i) and blood pressure. Vitamin E lowers tissue aldehyde conjugates, cytosolic [Ca2+]i, and blood pressure in spontaneously hypertensive rats and fructose-induced hypertensive Wistar Kyoto rats, models of insulin resistance. This study investigated the effect of a normal-salt diet on tissue aldehyde conjugates, cytosolic [Ca2+]i, and blood pressure in DSS rats and the effect of vitamin E supplementation on blood pressure and associated biochemical changes in these animals. Seven-week-old DSS rats were divided into 3 groups of 6 animals each and treated for 6 weeks with diets as follows: low-salt (0.4% NaCl); normal-salt (0.7% NaCl) and normal salt (0.7% NaCl) plus vitamin E (34 mg/kg feed). At completion, animals in the normal-salt group had significantly elevated systolic blood pressure, cytosolic [Ca2+]i, and tissue aldehyde conjugates compared with the low-salt group. They also showed smooth muscle cell hyperplasia in small arteries and arterioles of the kidney. Dietary vitamin E supplementation significantly attenuated the increase in systolic blood pressure and associated biochemical and histopathologic changes.","ISSN":"1074-2484","note":"PMID: 15965561","journalAbbreviation":"J. Cardiovasc. Pharmacol. Ther.","language":"eng","author":[{"family":"Vasdev","given":"Sudesh"},{"family":"Gill","given":"Vicki"},{"family":"Parai","given":"Sushil"},{"family":"Gadag","given":"Veeresh"}],"issued":{"date-parts":[["2005",6]]},"PMID":"15965561"}}],"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4</w:t>
      </w:r>
      <w:r w:rsidRPr="008A7204">
        <w:rPr>
          <w:rFonts w:ascii="Times New Roman" w:hAnsi="Times New Roman" w:cs="Times New Roman"/>
          <w:sz w:val="24"/>
          <w:szCs w:val="24"/>
        </w:rPr>
        <w:fldChar w:fldCharType="end"/>
      </w:r>
      <w:r w:rsidR="00C6244A" w:rsidRPr="008A7204">
        <w:rPr>
          <w:rFonts w:ascii="Times New Roman" w:hAnsi="Times New Roman" w:cs="Times New Roman"/>
          <w:sz w:val="24"/>
          <w:szCs w:val="24"/>
        </w:rPr>
        <w:t xml:space="preserve"> </w:t>
      </w:r>
      <w:r w:rsidRPr="008A7204">
        <w:rPr>
          <w:rFonts w:ascii="Times New Roman" w:hAnsi="Times New Roman" w:cs="Times New Roman"/>
          <w:sz w:val="24"/>
          <w:szCs w:val="24"/>
        </w:rPr>
        <w:lastRenderedPageBreak/>
        <w:t>Similarly, when supplemented with alpha tocopherol (1000U/kg of feed) Dahl S rats exhibited an increase in cyclic guanosine monophosphate levels,</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u50fk7vos","properties":{"formattedCitation":"{\\rtf \\super 85\\nosupersub{}}","plainCitation":"85"},"citationItems":[{"id":1049,"uris":["http://zotero.org/users/2154470/items/23ZJ2V5D"],"uri":["http://zotero.org/users/2154470/items/23ZJ2V5D"],"itemData":{"id":1049,"type":"article-journal","title":"Prevention of hypertension and renal dysfunction in Dahl rats by alpha-tocopherol","container-title":"Journal of Cardiovascular Pharmacology","page":"82-88","volume":"42","issue":"1","source":"NCBI PubMed","abstract":"Although hypertension is a risk factor for the development of end-stage renal disease, not all hypertensive patients progress to develop renal dysfunction. The mechanisms underlying hypertensive nephropathy are poorly understood. The authors have recently shown that the development of hypertension and renal dysfunction is accompanied by an accumulation of partially reduced oxygen and its derivatives, known collectively as reactive oxygen species. In the present study, the effect of a lipid-soluble antioxidant on the development of salt-dependent hypertensive nephropathy was evaluated in the Dahl rat. It was found that a high-salt diet (8% NaCl) led to the development of hypertension, increased renal oxidative stress (superoxide production and 8-epi-prostaglandin F2alpha), and decreased glomerular filtration rate and renal plasma flow in the Dahl salt-sensitive (DSS) rat, and that these adverse effects of salt were prevented by supplementing the high-salt diet with 1000 U/kg chow of alpha-tocopherol. It is well known that urinary cyclic guanosine monophosphate (cGMP) levels are lower in hypertensive DSS rats than in Dahl salt-resistant (DSR) rats on a high-salt diet. Most surprisingly, when supplemented with alpha-tocopherol, DSS rats on an 8% NaCl diet were able to excrete as much cGMP as DSR rats. Taken together, these findings suggest that, in the DSS rat, salt-dependent hypertensive nephropathy and decreased nitric oxide bioavailability are associated with increased oxidative stress, and that antioxidants can preclude these adverse effects of salt feeding, and consequently, prevent salt-dependent hypertension and nephropathy.","ISSN":"0160-2446","note":"PMID: 12827031","journalAbbreviation":"J. Cardiovasc. Pharmacol.","language":"eng","author":[{"family":"Forde","given":"Patrick"},{"family":"Scribner","given":"Anne Ward"},{"family":"Dial","given":"Ravina"},{"family":"Loscalzo","given":"Joseph"},{"family":"Trolliet","given":"María R."}],"issued":{"date-parts":[["2003",7]]},"PMID":"12827031"}}],"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s a consequence of increased NO bioavailabilty, reduced due to oxidative stress. </w:t>
      </w:r>
    </w:p>
    <w:p w14:paraId="1D07DAC5"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Kallikrein-kinin system</w:t>
      </w:r>
    </w:p>
    <w:p w14:paraId="516076E1" w14:textId="16144F17"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 xml:space="preserve">Potassium supplementation (2% KCl in water) was associated with increased tissue kallikrein synthesis and excretion as well as downregulation of renal </w:t>
      </w:r>
      <w:r w:rsidR="00C6244A" w:rsidRPr="008A7204">
        <w:rPr>
          <w:rFonts w:ascii="Times New Roman" w:hAnsi="Times New Roman" w:cs="Times New Roman"/>
          <w:sz w:val="24"/>
          <w:szCs w:val="24"/>
        </w:rPr>
        <w:t>TGF-β</w:t>
      </w:r>
      <w:r w:rsidRPr="008A7204">
        <w:rPr>
          <w:rFonts w:ascii="Times New Roman" w:hAnsi="Times New Roman" w:cs="Times New Roman"/>
          <w:sz w:val="24"/>
          <w:szCs w:val="24"/>
        </w:rPr>
        <w:t xml:space="preserve"> in Sprague Dawley female rats. The mice were fed normal salt diet (0.4% NaCl) and then, to </w:t>
      </w:r>
      <w:r w:rsidR="00776624" w:rsidRPr="008A7204">
        <w:rPr>
          <w:rFonts w:ascii="Times New Roman" w:hAnsi="Times New Roman" w:cs="Times New Roman"/>
          <w:sz w:val="24"/>
          <w:szCs w:val="24"/>
        </w:rPr>
        <w:t xml:space="preserve">induce salt sensitivity, a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4% NaCl) during the final week of a four week experiment.</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28o024uguk","properties":{"formattedCitation":"{\\rtf \\super 86\\nosupersub{}}","plainCitation":"86"},"citationItems":[{"id":234,"uris":["http://zotero.org/users/2154470/items/5BHFBP4N"],"uri":["http://zotero.org/users/2154470/items/5BHFBP4N"],"itemData":{"id":234,"type":"article-journal","title":"Antihypertensive and renoprotective effect of the kinin pathway activated by potassium in a model of salt sensitivity following overload proteinuria","container-title":"AJP: Renal Physiology","page":"F1399-F1410","volume":"304","issue":"12","source":"CrossRef","DOI":"10.1152/ajprenal.00604.2012","ISSN":"1931-857X, 1522-1466","language":"en","author":[{"family":"Ardiles","given":"L."},{"family":"Cardenas","given":"A."},{"family":"Burgos","given":"M. E."},{"family":"Droguett","given":"A."},{"family":"Ehrenfeld","given":"P."},{"family":"Carpio","given":"D."},{"family":"Mezzano","given":"S."},{"family":"Figueroa","given":"C. D."}],"issued":{"date-parts":[["2013",6,15]]}}}],"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6</w:t>
      </w:r>
      <w:r w:rsidRPr="008A7204">
        <w:rPr>
          <w:rFonts w:ascii="Times New Roman" w:hAnsi="Times New Roman" w:cs="Times New Roman"/>
          <w:sz w:val="24"/>
          <w:szCs w:val="24"/>
        </w:rPr>
        <w:fldChar w:fldCharType="end"/>
      </w:r>
      <w:r w:rsidR="00893789" w:rsidRPr="008A7204">
        <w:rPr>
          <w:rFonts w:ascii="Times New Roman" w:hAnsi="Times New Roman" w:cs="Times New Roman"/>
          <w:sz w:val="24"/>
          <w:szCs w:val="24"/>
        </w:rPr>
        <w:t xml:space="preserve"> </w:t>
      </w:r>
      <w:r w:rsidRPr="008A7204">
        <w:rPr>
          <w:rFonts w:ascii="Times New Roman" w:hAnsi="Times New Roman" w:cs="Times New Roman"/>
          <w:sz w:val="24"/>
          <w:szCs w:val="24"/>
        </w:rPr>
        <w:t xml:space="preserve">Imparied kallikrein-kinin system functioning, more precisely, lower urinary </w:t>
      </w:r>
      <w:r w:rsidR="00893789" w:rsidRPr="008A7204">
        <w:rPr>
          <w:rFonts w:ascii="Times New Roman" w:hAnsi="Times New Roman" w:cs="Times New Roman"/>
          <w:sz w:val="24"/>
          <w:szCs w:val="24"/>
        </w:rPr>
        <w:t xml:space="preserve">kallikrein </w:t>
      </w:r>
      <w:r w:rsidRPr="008A7204">
        <w:rPr>
          <w:rFonts w:ascii="Times New Roman" w:hAnsi="Times New Roman" w:cs="Times New Roman"/>
          <w:sz w:val="24"/>
          <w:szCs w:val="24"/>
        </w:rPr>
        <w:t xml:space="preserve">excretion, leads to a conclusion that, once again, potassium is the micronutrient of high importance in this population. However, human studies are needed to support this assumption. </w:t>
      </w:r>
    </w:p>
    <w:p w14:paraId="7CBD823B"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Ion transport and natriuresis</w:t>
      </w:r>
    </w:p>
    <w:p w14:paraId="0D3A123D" w14:textId="28281DA0"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Dietary potassium deficiency may activate</w:t>
      </w:r>
      <w:r w:rsidRPr="008A7204">
        <w:rPr>
          <w:rFonts w:ascii="Times New Roman" w:hAnsi="Times New Roman" w:cs="Times New Roman"/>
          <w:b/>
          <w:sz w:val="24"/>
          <w:szCs w:val="24"/>
        </w:rPr>
        <w:t xml:space="preserve"> </w:t>
      </w:r>
      <w:r w:rsidRPr="008A7204">
        <w:rPr>
          <w:rFonts w:ascii="Times New Roman" w:hAnsi="Times New Roman" w:cs="Times New Roman"/>
          <w:sz w:val="24"/>
          <w:szCs w:val="24"/>
        </w:rPr>
        <w:t xml:space="preserve">Na-Cl cotransporter </w:t>
      </w:r>
      <w:r w:rsidR="00F96CA8" w:rsidRPr="008A7204">
        <w:rPr>
          <w:rFonts w:ascii="Times New Roman" w:hAnsi="Times New Roman" w:cs="Times New Roman"/>
          <w:sz w:val="24"/>
          <w:szCs w:val="24"/>
        </w:rPr>
        <w:t xml:space="preserve">(NCC) </w:t>
      </w:r>
      <w:r w:rsidRPr="008A7204">
        <w:rPr>
          <w:rFonts w:ascii="Times New Roman" w:hAnsi="Times New Roman" w:cs="Times New Roman"/>
          <w:sz w:val="24"/>
          <w:szCs w:val="24"/>
        </w:rPr>
        <w:t>in the conditions of high salt intake</w:t>
      </w:r>
      <w:r w:rsidRPr="008A7204">
        <w:rPr>
          <w:rFonts w:ascii="Times New Roman" w:hAnsi="Times New Roman" w:cs="Times New Roman"/>
          <w:b/>
          <w:sz w:val="24"/>
          <w:szCs w:val="24"/>
        </w:rPr>
        <w:t xml:space="preserve"> </w:t>
      </w:r>
      <w:r w:rsidRPr="008A7204">
        <w:rPr>
          <w:rFonts w:ascii="Times New Roman" w:hAnsi="Times New Roman" w:cs="Times New Roman"/>
          <w:sz w:val="24"/>
          <w:szCs w:val="24"/>
        </w:rPr>
        <w:t>causing large amounts of salt to be reabsorbed in the kidneys and consequently a rise in BP.</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qtn10nefl","properties":{"formattedCitation":"{\\rtf \\super 87\\nosupersub{}}","plainCitation":"87"},"citationItems":[{"id":1376,"uris":["http://zotero.org/users/2154470/items/MXFS8XIB"],"uri":["http://zotero.org/users/2154470/items/MXFS8XIB"],"itemData":{"id":1376,"type":"article-journal","title":"Potassium modulates electrolyte balance and blood pressure through effects on distal cell voltage and chloride","container-title":"Cell Metabolism","page":"39-50","volume":"21","issue":"1","source":"PubMed","abstract":"Dietary potassium deficiency, common in modern diets, raises blood pressure and enhances salt sensitivity. Potassium homeostasis requires a molecular switch in the distal convoluted tubule (DCT), which fails in familial hyperkalemic hypertension (pseudohypoaldosteronism type 2), activating the thiazide-sensitive NaCl cotransporter, NCC. Here, we show that dietary potassium deficiency activates NCC, even in the setting of high salt intake, thereby causing sodium retention and a rise in blood pressure. The effect is dependent on plasma potassium, which modulates DCT cell membrane voltage and, in turn, intracellular chloride. Low intracellular chloride stimulates WNK kinases to activate NCC, limiting potassium losses, even at the expense of increased blood pressure. These data show that DCT cells, like adrenal cells, sense potassium via membrane voltage. In the DCT, hyperpolarization activates NCC via WNK kinases, whereas in the adrenal gland, it inhibits aldosterone secretion. These effects work in concert to maintain potassium homeostasis.","DOI":"10.1016/j.cmet.2014.12.006","ISSN":"1932-7420","note":"PMID: 25565204\nPMCID: PMC4332769","journalAbbreviation":"Cell Metab.","language":"eng","author":[{"family":"Terker","given":"Andrew S."},{"family":"Zhang","given":"Chong"},{"family":"McCormick","given":"James A."},{"family":"Lazelle","given":"Rebecca A."},{"family":"Zhang","given":"Chengbiao"},{"family":"Meermeier","given":"Nicholas P."},{"family":"Siler","given":"Dominic A."},{"family":"Park","given":"Hae J."},{"family":"Fu","given":"Yi"},{"family":"Cohen","given":"David M."},{"family":"Weinstein","given":"Alan M."},{"family":"Wang","given":"Wen-Hui"},{"family":"Yang","given":"Chao-Ling"},{"family":"Ellison","given":"David H."}],"issued":{"date-parts":[["2015",1,6]]},"PMID":"25565204","PMCID":"PMC4332769"}}],"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7</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s for the animal studies, Jung et al.</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2obe7gthpu","properties":{"formattedCitation":"{\\rtf \\super 88\\nosupersub{}}","plainCitation":"88"},"citationItems":[{"id":696,"uris":["http://zotero.org/users/2154470/items/CSWJX5HW"],"uri":["http://zotero.org/users/2154470/items/CSWJX5HW"],"itemData":{"id":696,"type":"article-journal","title":"Effects of potassium on expression of renal sodium transporters in salt-sensitive hypertensive rats induced by uninephrectomy","container-title":"AJP: Renal Physiology","page":"F1422-F1430","volume":"300","issue":"6","source":"CrossRef","DOI":"10.1152/ajprenal.00598.2010","ISSN":"1931-857X, 1522-1466","language":"en","author":[{"family":"Jung","given":"J. Y."},{"family":"Kim","given":"S."},{"family":"Lee","given":"J. W."},{"family":"Jung","given":"E. S."},{"family":"Heo","given":"N. J."},{"family":"Son","given":"M.-J."},{"family":"Oh","given":"Y. K."},{"family":"Na","given":"K. Y."},{"family":"Han","given":"J. S."},{"family":"Joo","given":"K. W."}],"issued":{"date-parts":[["2011",6,1]]}}}],"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vestigated the effect of uninephrectomy, the surgical removal of one kidney, and a high salt diet on the development of hypertension and ion transport in Sprague Dawley rats. Rats were uninephrectomized and placed on a normal salt diet (0.3% NaCl) for four weeks. After the first four weeks of experiment animals were placed either on a high salt diet (8% NaCl) or a high salt diet supplemented with potassium (8% NaCl + 1% KCl given as a substitute for drinking water). Surgery, as expected, resulted in the high salt diet causing a significant rise in SBP, but with less of an increase in the group receiv</w:t>
      </w:r>
      <w:r w:rsidR="00862261" w:rsidRPr="008A7204">
        <w:rPr>
          <w:rFonts w:ascii="Times New Roman" w:hAnsi="Times New Roman" w:cs="Times New Roman"/>
          <w:sz w:val="24"/>
          <w:szCs w:val="24"/>
        </w:rPr>
        <w:t>ing potassium supplementation (P</w:t>
      </w:r>
      <w:r w:rsidRPr="008A7204">
        <w:rPr>
          <w:rFonts w:ascii="Times New Roman" w:hAnsi="Times New Roman" w:cs="Times New Roman"/>
          <w:sz w:val="24"/>
          <w:szCs w:val="24"/>
        </w:rPr>
        <w:t xml:space="preserve">&lt;0.04). Similar to the findings of the previous study, the protein abundances of type 3 </w:t>
      </w:r>
      <w:r w:rsidRPr="008A7204">
        <w:rPr>
          <w:rFonts w:ascii="Times New Roman" w:hAnsi="Times New Roman" w:cs="Times New Roman"/>
          <w:sz w:val="24"/>
          <w:szCs w:val="24"/>
        </w:rPr>
        <w:lastRenderedPageBreak/>
        <w:t xml:space="preserve">Na/H exchanger and </w:t>
      </w:r>
      <w:r w:rsidR="00204B94" w:rsidRPr="008A7204">
        <w:rPr>
          <w:rFonts w:ascii="Times New Roman" w:hAnsi="Times New Roman" w:cs="Times New Roman"/>
          <w:sz w:val="24"/>
          <w:szCs w:val="24"/>
        </w:rPr>
        <w:t>NCC</w:t>
      </w:r>
      <w:r w:rsidRPr="008A7204">
        <w:rPr>
          <w:rFonts w:ascii="Times New Roman" w:hAnsi="Times New Roman" w:cs="Times New Roman"/>
          <w:sz w:val="24"/>
          <w:szCs w:val="24"/>
        </w:rPr>
        <w:t xml:space="preserve"> in the potassium supplementation group were decreased and the authors proposed a natriuretic effect of potassium, associated with a decreased expression of </w:t>
      </w:r>
      <w:r w:rsidR="00204B94" w:rsidRPr="008A7204">
        <w:rPr>
          <w:rFonts w:ascii="Times New Roman" w:hAnsi="Times New Roman" w:cs="Times New Roman"/>
          <w:sz w:val="24"/>
          <w:szCs w:val="24"/>
        </w:rPr>
        <w:t>NCC</w:t>
      </w:r>
      <w:r w:rsidRPr="008A7204">
        <w:rPr>
          <w:rFonts w:ascii="Times New Roman" w:hAnsi="Times New Roman" w:cs="Times New Roman"/>
          <w:sz w:val="24"/>
          <w:szCs w:val="24"/>
        </w:rPr>
        <w:t>, as a mechanism responsible for these favourable effects.</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1nic0e4e2l","properties":{"formattedCitation":"{\\rtf \\super 88\\nosupersub{}}","plainCitation":"88"},"citationItems":[{"id":696,"uris":["http://zotero.org/users/2154470/items/CSWJX5HW"],"uri":["http://zotero.org/users/2154470/items/CSWJX5HW"],"itemData":{"id":696,"type":"article-journal","title":"Effects of potassium on expression of renal sodium transporters in salt-sensitive hypertensive rats induced by uninephrectomy","container-title":"AJP: Renal Physiology","page":"F1422-F1430","volume":"300","issue":"6","source":"CrossRef","DOI":"10.1152/ajprenal.00598.2010","ISSN":"1931-857X, 1522-1466","language":"en","author":[{"family":"Jung","given":"J. Y."},{"family":"Kim","given":"S."},{"family":"Lee","given":"J. W."},{"family":"Jung","given":"E. S."},{"family":"Heo","given":"N. J."},{"family":"Son","given":"M.-J."},{"family":"Oh","given":"Y. K."},{"family":"Na","given":"K. Y."},{"family":"Han","given":"J. S."},{"family":"Joo","given":"K. W."}],"issued":{"date-parts":[["2011",6,1]]}}}],"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t>
      </w:r>
    </w:p>
    <w:p w14:paraId="07DA6AEE"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 xml:space="preserve">Renal hemodynamics </w:t>
      </w:r>
    </w:p>
    <w:p w14:paraId="6144EBD9" w14:textId="2336AE35"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To our knowledge, potassium and calcium are the micronutrients with the most pronounced effects on renal hemodynamics. Schmidlin et al.</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2pc618imu5","properties":{"formattedCitation":"{\\rtf \\super 89\\nosupersub{}}","plainCitation":"89"},"citationItems":[{"id":313,"uris":["http://zotero.org/users/2154470/items/BUVHI53B"],"uri":["http://zotero.org/users/2154470/items/BUVHI53B"],"itemData":{"id":313,"type":"article-journal","title":"NaCl-Induced Renal Vasoconstriction in Salt-Sensitive African Americans : Antipressor and Hemodynamic Effects of Potassium Bicarbonate","container-title":"Hypertension","page":"633-639","volume":"33","issue":"2","source":"CrossRef","DOI":"10.1161/01.HYP.33.2.633","ISSN":"0194-911X, 1524-4563","shortTitle":"NaCl-Induced Renal Vasoconstriction in Salt-Sensitive African Americans","language":"en","author":[{"family":"Schmidlin","given":"O."},{"family":"Forman","given":"A."},{"family":"Tanaka","given":"M."},{"family":"Sebastian","given":"A."},{"family":"Morris","given":"R. C."}],"issued":{"date-parts":[["1999",2,1]]}}}],"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8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vestigated the effects of potassium supplementation (170 mmol/day (KHCO3)) in 10 salt-sensitive and six salt-resistant, normotensive or mildly hypertensive black patients. They found that dietary potassium may have a protective effect on renal hemodynamics, more precisely GFR and filtration fraction in the observed salt-sensitive population. Calcium, on the other hand,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act beneficial on renal hemodynamics by affecting systemic and renal vasculature. In a study by Rich et al.,</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21kc9ivimu","properties":{"formattedCitation":"{\\rtf \\super 90\\nosupersub{}}","plainCitation":"90"},"citationItems":[{"id":862,"uris":["http://zotero.org/users/2154470/items/PTNMF3ZT"],"uri":["http://zotero.org/users/2154470/items/PTNMF3ZT"],"itemData":{"id":862,"type":"article-journal","title":"Blood pressure and renal blood flow responses to dietary calcium and sodium intake in humans","container-title":"American Journal of Hypertension","page":"642S-645S","volume":"4","issue":"11","source":"NCBI PubMed","abstract":"This study was designed to determine the interaction between salt and calcium intake on blood pressure (BP) and renal blood flow (RBF) in a predominantly white population. We measured BP and RBF (P-aminohippurate [PAH] clearance) in hypertensive patients after 7 days on a low salt/low calcium diet and again after either a high salt/high calcium diet (HS/HC) or a high salt/low calcium (HS/LC) diet for another 7 days. Compared to low salt BP, both high salt diets increased BP, but the increase with high salt/low calcium was significantly greater than with high salt/high calcium (+14.6 +/- 3.9/+8.2 +/- 1.7 mm Hg v +7.5 +/- 1.9/+2.5 +/- 1.4 mm Hg; systolic/diastolic, both P less than or equal to .05). PAH clearance increased 26 +/- 13 mL/min/1.73 m2 on the HS/HC diet but only 10 +/- 17 mL/min/1.73 m2 on HS/LC (P = .05 between groups). These data suggest that a low calcium diet may contribute to the phenomenon of salt sensitivity in a white population. The low calcium intake appears to affect both the systemic and renal vasculature.","ISSN":"0895-7061","note":"PMID: 1789949","journalAbbreviation":"Am. J. Hypertens.","language":"eng","author":[{"family":"Rich","given":"G. M."},{"family":"McCullough","given":"M."},{"family":"Olmedo","given":"A."},{"family":"Malarick","given":"C."},{"family":"Moore","given":"T. J."}],"issued":{"date-parts":[["1991",11]]},"PMID":"1789949"}}],"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9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beneficial effects of calcium on BP were observed in an adult Caucasian population. Participants were receiving calcium supplementation during low and high salt l</w:t>
      </w:r>
      <w:r w:rsidR="00DD1E18" w:rsidRPr="008A7204">
        <w:rPr>
          <w:rFonts w:ascii="Times New Roman" w:hAnsi="Times New Roman" w:cs="Times New Roman"/>
          <w:sz w:val="24"/>
          <w:szCs w:val="24"/>
        </w:rPr>
        <w:t xml:space="preserve">oading periods. Compared to </w:t>
      </w:r>
      <w:r w:rsidR="0043695B" w:rsidRPr="008A7204">
        <w:rPr>
          <w:rFonts w:ascii="Times New Roman" w:hAnsi="Times New Roman" w:cs="Times New Roman"/>
          <w:sz w:val="24"/>
          <w:szCs w:val="24"/>
        </w:rPr>
        <w:t>low salt</w:t>
      </w:r>
      <w:r w:rsidRPr="008A7204">
        <w:rPr>
          <w:rFonts w:ascii="Times New Roman" w:hAnsi="Times New Roman" w:cs="Times New Roman"/>
          <w:sz w:val="24"/>
          <w:szCs w:val="24"/>
        </w:rPr>
        <w:t xml:space="preserve"> BP, high salt diet increased the BP. The increase was lower in subjects receiving high salt diet with calcium supplementation (high calcium diet) compared to high salt and low calcium diet.  RBF, expressed as P-aminohippurate clearance increased to a higher extent on high salt/high calcium diet compared to high salt/low calcium (P&lt;0.05). Data from animal studies suggest similar protective effects of calcium supplementation. Salt-sensitive </w:t>
      </w:r>
      <w:r w:rsidR="009B12F7" w:rsidRPr="008A7204">
        <w:rPr>
          <w:rFonts w:ascii="Times New Roman" w:hAnsi="Times New Roman" w:cs="Times New Roman"/>
          <w:sz w:val="24"/>
          <w:szCs w:val="24"/>
        </w:rPr>
        <w:t>spontaneously hypertensive rats</w:t>
      </w:r>
      <w:r w:rsidRPr="008A7204">
        <w:rPr>
          <w:rFonts w:ascii="Times New Roman" w:hAnsi="Times New Roman" w:cs="Times New Roman"/>
          <w:sz w:val="24"/>
          <w:szCs w:val="24"/>
        </w:rPr>
        <w:t xml:space="preserve"> (SHR) fed a calcium supplemented diet (4%) exhibited lower BP </w:t>
      </w:r>
      <w:r w:rsidR="00FF305B" w:rsidRPr="008A7204">
        <w:rPr>
          <w:rFonts w:ascii="Times New Roman" w:hAnsi="Times New Roman" w:cs="Times New Roman"/>
          <w:sz w:val="24"/>
          <w:szCs w:val="24"/>
        </w:rPr>
        <w:t>increase after a high salt diet</w:t>
      </w:r>
      <w:r w:rsidRPr="008A7204">
        <w:rPr>
          <w:rFonts w:ascii="Times New Roman" w:hAnsi="Times New Roman" w:cs="Times New Roman"/>
          <w:sz w:val="24"/>
          <w:szCs w:val="24"/>
        </w:rPr>
        <w:t xml:space="preserve"> (8%) over a four week period compared to a control group not receiving calcium supplementation.  The high salt diet alone resulted in elevated MAP and increased renal vascular resistance. Calcium supplementation counteracted these changes. The authors proposed that the calcium had a beneficial effect on renal vasculature and normalisation of renal haemodynamics.</w:t>
      </w:r>
      <w:r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2244ob06p9","properties":{"formattedCitation":"{\\rtf \\super 91\\nosupersub{}}","plainCitation":"91"},"citationItems":[{"id":864,"uris":["http://zotero.org/users/2154470/items/M82T85H7"],"uri":["http://zotero.org/users/2154470/items/M82T85H7"],"itemData":{"id":864,"type":"article-journal","title":"High-calcium diet prevents salt-induced hypertension and impairment of renal hemodynamics in young spontaneously hypertensive rats","container-title":"Journal of Cardiovascular Pharmacology","page":"624-628","volume":"23","issue":"4","source":"NCBI PubMed","abstract":"We studied the effects of a high Ca (4.07%) diet on mean arterial pressure (MAP) and renal hemodynamics in young (6 weeks) spontaneously hypertensive rats (SHR) fed a normal (0.66%) or a high-salt (8.00%) diet for 4 weeks. The high-salt diet accelerated development of hypertension (213 +/- 5 vs. 159 +/- 2 mm Hg, p &lt; 0.01) and increased renal vascular resistance (RVR) (26.4 +/- 2.3 vs. 18.2 +/- 1.2 U, p &lt; 0.01) in young SHR. Simultaneous Ca supplementation prevented the salt-induced increase in MAP (158 +/- 3 mm Hg, p &lt; 0.01) and in RVR (17.3 +/- 1.1 U, p &lt; 0.01). The high-Ca diet did not affect MAP (151 +/- 3 mm Hg, NS) and RVR (17.4 +/- 1.3 U, NS) in young SHR fed a normal salt diet. RVR and MAP were positively correlated in all rats (r = 0.634, n = 38, p &lt; 0.001). The high-Ca diet also prevented salt-induced left ventricular (LV) hypertrophy. Dietary Ca supplementation attenuated the increased salt sensitivity of arterial pressure, possibly by normalizing renal hemodynamics, in salt-loaded young SHR.","ISSN":"0160-2446","note":"PMID: 7516013","journalAbbreviation":"J. Cardiovasc. Pharmacol.","language":"eng","author":[{"family":"Ono","given":"A."},{"family":"Ando","given":"K."},{"family":"Fujita","given":"T."}],"issued":{"date-parts":[["1994",4]]},"PMID":"7516013"}}],"schema":"https://github.com/citation-style-language/schema/raw/master/csl-citation.json"} </w:instrText>
      </w:r>
      <w:r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9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t>
      </w:r>
    </w:p>
    <w:p w14:paraId="2C18D74C" w14:textId="5BBDA311"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lastRenderedPageBreak/>
        <w:t xml:space="preserve">From the studies discussed and presented in Table 1., potassium stands out as the micronutrient affecting number of systems involved in development of salt sensitivity. It can be recommended as the micronutrient of utmost importance in black populations considering its effect on </w:t>
      </w:r>
      <w:r w:rsidR="00BF6032" w:rsidRPr="008A7204">
        <w:rPr>
          <w:rFonts w:ascii="Times New Roman" w:hAnsi="Times New Roman" w:cs="Times New Roman"/>
          <w:sz w:val="24"/>
          <w:szCs w:val="24"/>
        </w:rPr>
        <w:t>ion transport</w:t>
      </w:r>
      <w:r w:rsidRPr="008A7204">
        <w:rPr>
          <w:rFonts w:ascii="Times New Roman" w:hAnsi="Times New Roman" w:cs="Times New Roman"/>
          <w:sz w:val="24"/>
          <w:szCs w:val="24"/>
        </w:rPr>
        <w:t xml:space="preserve">. Furthermore, it has been shown that potassium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have a positive effect on kallikrein synthesis and GFR, mechanisms also impaired in this population. Lower vitamin D levels observed in populations of African ancestry compared to Caucasians, and its possible effect on RAAS system in conditions of high sodium, makes black</w:t>
      </w:r>
      <w:r w:rsidR="003E6262" w:rsidRPr="008A7204">
        <w:rPr>
          <w:rFonts w:ascii="Times New Roman" w:hAnsi="Times New Roman" w:cs="Times New Roman"/>
          <w:sz w:val="24"/>
          <w:szCs w:val="24"/>
        </w:rPr>
        <w:t>s</w:t>
      </w:r>
      <w:r w:rsidRPr="008A7204">
        <w:rPr>
          <w:rFonts w:ascii="Times New Roman" w:hAnsi="Times New Roman" w:cs="Times New Roman"/>
          <w:sz w:val="24"/>
          <w:szCs w:val="24"/>
        </w:rPr>
        <w:t>, once again, a population that should be especially advised on increasing their intakes of this fat</w:t>
      </w:r>
      <w:r w:rsidR="00AB2297" w:rsidRPr="008A7204">
        <w:rPr>
          <w:rFonts w:ascii="Times New Roman" w:hAnsi="Times New Roman" w:cs="Times New Roman"/>
          <w:sz w:val="24"/>
          <w:szCs w:val="24"/>
        </w:rPr>
        <w:t>-</w:t>
      </w:r>
      <w:r w:rsidRPr="008A7204">
        <w:rPr>
          <w:rFonts w:ascii="Times New Roman" w:hAnsi="Times New Roman" w:cs="Times New Roman"/>
          <w:sz w:val="24"/>
          <w:szCs w:val="24"/>
        </w:rPr>
        <w:t xml:space="preserve">soluble vitamin. Postmenopausal women could benefit from increased potassium and antioxidant vitamin rich foods. It is due to their effect on NO production, a substance often not synthesised in enough quantities in this population. </w:t>
      </w:r>
    </w:p>
    <w:p w14:paraId="500854ED" w14:textId="77777777" w:rsidR="00561F4F" w:rsidRPr="008A7204" w:rsidRDefault="00561F4F" w:rsidP="00561F4F">
      <w:pPr>
        <w:spacing w:line="480" w:lineRule="auto"/>
        <w:ind w:firstLine="720"/>
        <w:rPr>
          <w:rFonts w:ascii="Times New Roman" w:hAnsi="Times New Roman" w:cs="Times New Roman"/>
          <w:sz w:val="24"/>
          <w:szCs w:val="24"/>
        </w:rPr>
      </w:pPr>
    </w:p>
    <w:p w14:paraId="6AAEEB86"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t xml:space="preserve">Macronutrients, their interactions and dietary patterns </w:t>
      </w:r>
    </w:p>
    <w:p w14:paraId="538E754E"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Renin-angiotensin aldosterone system</w:t>
      </w:r>
    </w:p>
    <w:p w14:paraId="1B371452" w14:textId="292A0A87" w:rsidR="00561F4F" w:rsidRPr="008A7204" w:rsidRDefault="00240E1A"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sz w:val="24"/>
          <w:szCs w:val="24"/>
        </w:rPr>
        <w:t xml:space="preserve">As mentioned previously, </w:t>
      </w:r>
      <w:r w:rsidR="004E6539" w:rsidRPr="008A7204">
        <w:rPr>
          <w:rFonts w:ascii="Times New Roman" w:hAnsi="Times New Roman" w:cs="Times New Roman"/>
          <w:sz w:val="24"/>
          <w:szCs w:val="24"/>
        </w:rPr>
        <w:t>DASH</w:t>
      </w:r>
      <w:r w:rsidR="00561F4F" w:rsidRPr="008A7204">
        <w:rPr>
          <w:rFonts w:ascii="Times New Roman" w:hAnsi="Times New Roman" w:cs="Times New Roman"/>
          <w:sz w:val="24"/>
          <w:szCs w:val="24"/>
        </w:rPr>
        <w:t xml:space="preserve"> dietary pattern has been shown to have a beneficial effect on BP</w:t>
      </w:r>
      <w:r w:rsidR="008C67B4" w:rsidRPr="008A7204">
        <w:rPr>
          <w:rFonts w:ascii="Times New Roman" w:hAnsi="Times New Roman" w:cs="Times New Roman"/>
          <w:sz w:val="24"/>
          <w:szCs w:val="24"/>
        </w:rPr>
        <w:t xml:space="preserve">. </w:t>
      </w:r>
      <w:r w:rsidR="00561F4F" w:rsidRPr="008A7204">
        <w:rPr>
          <w:rFonts w:ascii="Times New Roman" w:hAnsi="Times New Roman" w:cs="Times New Roman"/>
          <w:sz w:val="24"/>
          <w:szCs w:val="24"/>
        </w:rPr>
        <w:t>Results of clinical trials confirm this in participants on three different sodium levels “higher” (approximately 143 mmol/day, reflecting typical US consumption), “intermediate” (106 mmol/day, reflecting the upper limit of current US recommendations), and “lower” (65 mmol/day, reflecting a level that could produce an additional lowering of BP).</w:t>
      </w:r>
      <w:r w:rsidR="00561F4F"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cdadcp04k","properties":{"formattedCitation":"{\\rtf \\super 64\\nosupersub{}}","plainCitation":"64"},"citationItems":[{"id":428,"uris":["http://zotero.org/users/2154470/items/ZH3BJDTE"],"uri":["http://zotero.org/users/2154470/items/ZH3BJDTE"],"itemData":{"id":428,"type":"article-journal","title":"A clinical trial of the effects of dietary patterns on blood pressure","container-title":"New England Journal of Medicine","page":"1117–1124","volume":"336","issue":"16","source":"Google Scholar","author":[{"family":"Appel","given":"Lawrence J."},{"family":"Moore","given":"Thomas J."},{"family":"Obarzanek","given":"Eva"},{"family":"Vollmer","given":"William M."},{"family":"Svetkey","given":"Laura P."},{"family":"Sacks","given":"Frank M."},{"family":"Bray","given":"George A."},{"family":"Vogt","given":"Thomas M."},{"family":"Cutler","given":"Jeffrey A."},{"family":"Windhauser","given":"Marlene M."},{"literal":"others"}],"issued":{"date-parts":[["1997"]]}}}],"schema":"https://github.com/citation-style-language/schema/raw/master/csl-citation.json"} </w:instrText>
      </w:r>
      <w:r w:rsidR="00561F4F"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64</w:t>
      </w:r>
      <w:r w:rsidR="00561F4F" w:rsidRPr="008A7204">
        <w:rPr>
          <w:rFonts w:ascii="Times New Roman" w:hAnsi="Times New Roman" w:cs="Times New Roman"/>
          <w:sz w:val="24"/>
          <w:szCs w:val="24"/>
        </w:rPr>
        <w:fldChar w:fldCharType="end"/>
      </w:r>
      <w:r w:rsidR="00561F4F" w:rsidRPr="008A7204">
        <w:rPr>
          <w:rFonts w:ascii="Times New Roman" w:hAnsi="Times New Roman" w:cs="Times New Roman"/>
          <w:sz w:val="24"/>
          <w:szCs w:val="24"/>
          <w:vertAlign w:val="superscript"/>
        </w:rPr>
        <w:t>,</w:t>
      </w:r>
      <w:r w:rsidR="00561F4F"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08h2mii6i","properties":{"formattedCitation":"{\\rtf \\super 92\\nosupersub{}}","plainCitation":"92"},"citationItems":[{"id":998,"uris":["http://zotero.org/users/2154470/items/K3A7C8TS"],"uri":["http://zotero.org/users/2154470/items/K3A7C8TS"],"itemData":{"id":998,"type":"article-journal","title":"Effects on blood pressure of reduced dietary sodium and the Dietary Approaches to Stop Hypertension (DASH) diet. DASH-Sodium Collaborative Research Group","container-title":"The New England Journal of Medicine","page":"3-10","volume":"344","issue":"1","source":"NCBI PubMed","abstract":"BACKGROUND: The effect of dietary composition on blood pressure is a subject of public health importance. We studied the effect of different levels of dietary sodium, in conjunction with the Dietary Approaches to Stop Hypertension (DASH) diet, which is rich in vegetables, fruits, and low-fat dairy products, in persons with and in those without hypertension.\nMETHODS: A total of 412 participants were randomly assigned to eat either a control diet typical of intake in the United States or the DASH diet. Within the assigned diet, participants ate foods with high, intermediate, and low levels of sodium for 30 consecutive days each, in random order.\nRESULTS: Reducing the sodium intake from the high to the intermediate level reduced the systolic blood pressure by 2.1 mm Hg (P&lt;0.001) during the control diet and by 1.3 mm Hg (P=0.03) during the DASH diet. Reducing the sodium intake from the intermediate to the low level caused additional reductions of 4.6 mm Hg during the control diet (P&lt;0.001) and 1.7 mm Hg during the DASH diet (P&lt;0.01). The effects of sodium were observed in participants with and in those without hypertension, blacks and those of other races, and women and men. The DASH diet was associated with a significantly lower systolic blood pressure at each sodium level; and the difference was greater with high sodium levels than with low ones. As compared with the control diet with a high sodium level, the DASH diet with a low sodium level led to a mean systolic blood pressure that was 7.1 mm Hg lower in participants without hypertension, and 11.5 mm Hg lower in participants with hypertension.\nCONCLUSIONS: The reduction of sodium intake to levels below the current recommendation of 100 mmol per day and the DASH diet both lower blood pressure substantially, with greater effects in combination than singly. Long-term health benefits will depend on the ability of people to make long-lasting dietary changes and the increased availability of lower-sodium foods.","DOI":"10.1056/NEJM200101043440101","ISSN":"0028-4793","note":"PMID: 11136953","journalAbbreviation":"N. Engl. J. Med.","language":"eng","author":[{"family":"Sacks","given":"F. M."},{"family":"Svetkey","given":"L. P."},{"family":"Vollmer","given":"W. M."},{"family":"Appel","given":"L. J."},{"family":"Bray","given":"G. A."},{"family":"Harsha","given":"D."},{"family":"Obarzanek","given":"E."},{"family":"Conlin","given":"P. R."},{"family":"Miller","given":"E. R."},{"family":"Simons-Morton","given":"D. G."},{"family":"Karanja","given":"N."},{"family":"Lin","given":"P. H."},{"literal":"DASH-Sodium Collaborative Research Group"}],"issued":{"date-parts":[["2001",1,4]]},"PMID":"11136953"}}],"schema":"https://github.com/citation-style-language/schema/raw/master/csl-citation.json"} </w:instrText>
      </w:r>
      <w:r w:rsidR="00561F4F"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92</w:t>
      </w:r>
      <w:r w:rsidR="00561F4F" w:rsidRPr="008A7204">
        <w:rPr>
          <w:rFonts w:ascii="Times New Roman" w:hAnsi="Times New Roman" w:cs="Times New Roman"/>
          <w:sz w:val="24"/>
          <w:szCs w:val="24"/>
        </w:rPr>
        <w:fldChar w:fldCharType="end"/>
      </w:r>
      <w:r w:rsidR="00561F4F" w:rsidRPr="008A7204">
        <w:rPr>
          <w:rFonts w:ascii="Times New Roman" w:hAnsi="Times New Roman" w:cs="Times New Roman"/>
          <w:sz w:val="24"/>
          <w:szCs w:val="24"/>
        </w:rPr>
        <w:t xml:space="preserve"> DASH was found to decrease sensitivity to salt in both normotensive and hypertensive populations. It has been found to interact with RAAS, increasing aldosterone levels and PRA in African American and white populations following the high salt (150 mmol </w:t>
      </w:r>
      <w:r w:rsidR="00601A3F" w:rsidRPr="008A7204">
        <w:rPr>
          <w:rFonts w:ascii="Times New Roman" w:hAnsi="Times New Roman" w:cs="Times New Roman"/>
          <w:sz w:val="24"/>
          <w:szCs w:val="24"/>
        </w:rPr>
        <w:t>sodium</w:t>
      </w:r>
      <w:r w:rsidR="00561F4F" w:rsidRPr="008A7204">
        <w:rPr>
          <w:rFonts w:ascii="Times New Roman" w:hAnsi="Times New Roman" w:cs="Times New Roman"/>
          <w:sz w:val="24"/>
          <w:szCs w:val="24"/>
        </w:rPr>
        <w:t>/day) diet.</w:t>
      </w:r>
      <w:r w:rsidR="00561F4F" w:rsidRPr="008A7204">
        <w:rPr>
          <w:rFonts w:ascii="Times New Roman" w:hAnsi="Times New Roman" w:cs="Times New Roman"/>
          <w:sz w:val="24"/>
          <w:szCs w:val="24"/>
        </w:rPr>
        <w:fldChar w:fldCharType="begin"/>
      </w:r>
      <w:r w:rsidR="004F2CFF" w:rsidRPr="008A7204">
        <w:rPr>
          <w:rFonts w:ascii="Times New Roman" w:hAnsi="Times New Roman" w:cs="Times New Roman"/>
          <w:sz w:val="24"/>
          <w:szCs w:val="24"/>
        </w:rPr>
        <w:instrText xml:space="preserve"> ADDIN ZOTERO_ITEM CSL_CITATION {"citationID":"oq1ohihnj","properties":{"formattedCitation":"{\\rtf \\super 65\\nosupersub{}}","plainCitation":"65"},"citationItems":[{"id":246,"uris":["http://zotero.org/users/2154470/items/GF5DWNW4"],"uri":["http://zotero.org/users/2154470/items/GF5DWNW4"],"itemData":{"id":246,"type":"article-journal","title":"2-Adrenergic receptor genotype affects the renin-angiotensin-aldosterone system response to the Dietary Approaches to Stop Hypertension (DASH) dietary pattern","container-title":"American Journal of Clinical Nutrition","page":"444-449","volume":"92","issue":"2","source":"CrossRef","DOI":"10.3945/ajcn.2009.28924","ISSN":"0002-9165, 1938-3207","language":"en","author":[{"family":"Sun","given":"B."},{"family":"Williams","given":"J. S."},{"family":"Svetkey","given":"L. P."},{"family":"Kolatkar","given":"N. S."},{"family":"Conlin","given":"P. R."}],"issued":{"date-parts":[["2010",8,1]]}}}],"schema":"https://github.com/citation-style-language/schema/raw/master/csl-citation.json"} </w:instrText>
      </w:r>
      <w:r w:rsidR="00561F4F" w:rsidRPr="008A7204">
        <w:rPr>
          <w:rFonts w:ascii="Times New Roman" w:hAnsi="Times New Roman" w:cs="Times New Roman"/>
          <w:sz w:val="24"/>
          <w:szCs w:val="24"/>
        </w:rPr>
        <w:fldChar w:fldCharType="separate"/>
      </w:r>
      <w:r w:rsidR="004F2CFF" w:rsidRPr="008A7204">
        <w:rPr>
          <w:rFonts w:ascii="Times New Roman" w:hAnsi="Times New Roman" w:cs="Times New Roman"/>
          <w:sz w:val="24"/>
          <w:szCs w:val="24"/>
          <w:vertAlign w:val="superscript"/>
        </w:rPr>
        <w:t>65</w:t>
      </w:r>
      <w:r w:rsidR="00561F4F" w:rsidRPr="008A7204">
        <w:rPr>
          <w:rFonts w:ascii="Times New Roman" w:hAnsi="Times New Roman" w:cs="Times New Roman"/>
          <w:sz w:val="24"/>
          <w:szCs w:val="24"/>
        </w:rPr>
        <w:fldChar w:fldCharType="end"/>
      </w:r>
      <w:r w:rsidR="00F63EF0" w:rsidRPr="008A7204">
        <w:rPr>
          <w:rFonts w:ascii="Times New Roman" w:hAnsi="Times New Roman" w:cs="Times New Roman"/>
          <w:sz w:val="24"/>
          <w:szCs w:val="24"/>
        </w:rPr>
        <w:t xml:space="preserve"> </w:t>
      </w:r>
      <w:r w:rsidR="00561F4F" w:rsidRPr="008A7204">
        <w:rPr>
          <w:rFonts w:ascii="Times New Roman" w:hAnsi="Times New Roman" w:cs="Times New Roman"/>
          <w:sz w:val="24"/>
          <w:szCs w:val="24"/>
        </w:rPr>
        <w:t>Opposite to micronutrient and DASH effects, alcohol exerts its unfavourable effects on salt-sensitive BP by affecting RAAS. Di Gennaro et al.</w:t>
      </w:r>
      <w:r w:rsidR="00561F4F"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jskruir14","properties":{"formattedCitation":"{\\rtf \\super 93\\nosupersub{}}","plainCitation":"93"},"citationItems":[{"id":254,"uris":["http://zotero.org/users/2154470/items/DK48CKZR"],"uri":["http://zotero.org/users/2154470/items/DK48CKZR"],"itemData":{"id":254,"type":"article-journal","title":"Sodium Sensitivity of Blood Pressure in Long-Term Detoxified Alcoholics","container-title":"Hypertension","page":"869-874","volume":"35","issue":"4","source":"CrossRef","DOI":"10.1161/01.HYP.35.4.869","ISSN":"0194-911X, 1524-4563","language":"en","author":[{"family":"Di Gennaro","given":"C."},{"family":"Barilli","given":"A."},{"family":"Giuffredi","given":"C."},{"family":"Gatti","given":"C."},{"family":"Montanari","given":"A."},{"family":"Vescovi","given":"P. P."}],"issued":{"date-parts":[["2000",4,1]]}}}],"schema":"https://github.com/citation-style-language/schema/raw/master/csl-citation.json"} </w:instrText>
      </w:r>
      <w:r w:rsidR="00561F4F"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93</w:t>
      </w:r>
      <w:r w:rsidR="00561F4F" w:rsidRPr="008A7204">
        <w:rPr>
          <w:rFonts w:ascii="Times New Roman" w:hAnsi="Times New Roman" w:cs="Times New Roman"/>
          <w:sz w:val="24"/>
          <w:szCs w:val="24"/>
        </w:rPr>
        <w:fldChar w:fldCharType="end"/>
      </w:r>
      <w:r w:rsidR="00561F4F" w:rsidRPr="008A7204">
        <w:rPr>
          <w:rFonts w:ascii="Times New Roman" w:hAnsi="Times New Roman" w:cs="Times New Roman"/>
          <w:sz w:val="24"/>
          <w:szCs w:val="24"/>
        </w:rPr>
        <w:t xml:space="preserve"> examined </w:t>
      </w:r>
      <w:r w:rsidR="00561F4F" w:rsidRPr="008A7204">
        <w:rPr>
          <w:rFonts w:ascii="Times New Roman" w:hAnsi="Times New Roman" w:cs="Times New Roman"/>
          <w:sz w:val="24"/>
          <w:szCs w:val="24"/>
        </w:rPr>
        <w:lastRenderedPageBreak/>
        <w:t xml:space="preserve">the link between chronic alcohol consumption and salt sensitivity. The study participants were 30 detoxified alcoholics (being detoxified for six to 12 months) and 30 teetotaller controls. Participants underwent a dietary intervention study receiving a 55 mmol sodium/day diet for seven days, followed by a 260 mmol sodium diet for an additional seven days and were classified as salt-sensitive or salt-resistant. Salt sensitivity was determined based on six different criteria using different cut-off points for the changes in MAP. Long-term detoxified chronic alcoholics exhibited more significant changes in BP in response to dietary salt intake. Moreover, salt sensitivity was more prevalent in alcoholics than in controls, regardless of BP levels. The RAAS response, more precisely PRA response to different sodium intakes, was blunted in the detoxified alcoholics group. </w:t>
      </w:r>
    </w:p>
    <w:p w14:paraId="2B133F3E" w14:textId="08BE6165" w:rsidR="00561F4F" w:rsidRPr="008A7204" w:rsidRDefault="00585668"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Endothelial function – Nitric oxide</w:t>
      </w:r>
      <w:r w:rsidR="00561F4F" w:rsidRPr="008A7204">
        <w:rPr>
          <w:rFonts w:ascii="Times New Roman" w:hAnsi="Times New Roman" w:cs="Times New Roman"/>
          <w:b/>
          <w:sz w:val="24"/>
          <w:szCs w:val="24"/>
        </w:rPr>
        <w:t xml:space="preserve"> production</w:t>
      </w:r>
    </w:p>
    <w:p w14:paraId="1C6E02DF" w14:textId="5EE2F5AD"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sz w:val="24"/>
          <w:szCs w:val="24"/>
        </w:rPr>
        <w:t xml:space="preserve">High protein intake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have beneficial effects on salt-sensitive BP and arginine is, most likely, the component with these protective effect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6p0gnj0iv","properties":{"formattedCitation":"{\\rtf \\super 94\\nosupersub{}}","plainCitation":"94"},"citationItems":[{"id":418,"uris":["http://zotero.org/users/2154470/items/PKNZRED2"],"uri":["http://zotero.org/users/2154470/items/PKNZRED2"],"itemData":{"id":418,"type":"article-journal","title":"The antihypertensive effect of arginine","container-title":"The International Journal of Angiology : Official Publication of the International College of Angiology, Inc","page":"7-22","volume":"17","issue":"1","source":"PubMed Central","abstract":"Hypertension is a leading cause of morbidity and mortality worldwide. Individuals with hypertension are at increased risk of stroke, heart disease and kidney failure. Although the etiology of essential hypertension has a genetic component, lifestyle factors such as diet play an important role. Reducing dietary salt is effective in lowering blood pressure in salt-sensitive individuals. Insulin resistance and altered glucose metabolism are common features of hypertension in humans and animal models, with or without salt sensitivity. Altered glucose metabolism leads to increased formation of advanced glycation end products. Insulin resistance is also linked to oxidative stress, and alterations in the nitric oxide pathway and renin angiotensin system. A diet rich in protein containing the semiessential amino acid, arginine, and arginine treatment, lowers blood pressure in humans and in animal models. This may be due to the ability of arginine to improve insulin resistance, decrease advanced glycation end products formation, increase nitric oxide, and decrease levels of angiotensin II and oxidative stress, with improved endothelial cell function and decreased peripheral vascular resistance. The Dietary Approaches to Stop Hypertension (DASH) study demonstrated that the DASH diet, rich in vegetables, fruits and low-fat dairy products; low in fat; and including whole grains, poultry, fish and nuts, lowered blood pressures even more than a typical North American diet with similar reduced sodium content. The DASH diet is rich in protein; the blood pressure-lowering effect of the DASH diet may be due to its higher arginine-containing protein, higher antioxidants and low salt content.","ISSN":"1061-1711","note":"PMID: 22477366\nPMCID: PMC2728371","journalAbbreviation":"Int J Angiol","author":[{"family":"Vasdev","given":"Sudesh"},{"family":"Gill","given":"Vicki"}],"issued":{"date-parts":[["2008"]]},"PMID":"22477366","PMCID":"PMC2728371"}}],"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9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This semi-essential amino acid found in soy, meat, fish, lentils, beans, whole grains and nuts, but also formed endogenously in kidney an</w:t>
      </w:r>
      <w:r w:rsidR="00027270" w:rsidRPr="008A7204">
        <w:rPr>
          <w:rFonts w:ascii="Times New Roman" w:hAnsi="Times New Roman" w:cs="Times New Roman"/>
          <w:sz w:val="24"/>
          <w:szCs w:val="24"/>
        </w:rPr>
        <w:t xml:space="preserve">d liver </w:t>
      </w:r>
      <w:r w:rsidRPr="008A7204">
        <w:rPr>
          <w:rFonts w:ascii="Times New Roman" w:hAnsi="Times New Roman" w:cs="Times New Roman"/>
          <w:sz w:val="24"/>
          <w:szCs w:val="24"/>
        </w:rPr>
        <w:t>is a substrate for NO production.</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iiutgaqjo","properties":{"formattedCitation":"{\\rtf \\super 95\\nosupersub{}}","plainCitation":"95"},"citationItems":[{"id":501,"uris":["http://zotero.org/users/2154470/items/CDHVS6RT"],"uri":["http://zotero.org/users/2154470/items/CDHVS6RT"],"itemData":{"id":501,"type":"article-journal","title":"Role of cellular L-arginine uptake and nitric oxide production on renal blood flow and arterial pressure regulation","container-title":"Current Opinion in Nephrology and Hypertension","page":"45-50","volume":"22","issue":"1","source":"NCBI PubMed","abstract":"PURPOSE OF REVIEW: L-Arginine (L-Arg) is the substrate for nitric oxide (NO) formation. Reduced NO bioavailability, particularly within the renal circulation, has been identified as a key factor in the pathogenesis of hypertension. This review focuses on the pathogenic role of abnormal L-Arg transport, particularly within the kidney, in hypertension.\nRECENT FINDINGS: Most recent studies have attempted to restore NO bioavailability in cardiovascular diseases with the use of antioxidants to reduce NO inactivation, but this approach has failed to provide beneficial effects in the clinical setting. We argue that this may be due to reduced NO formation in hypertension, which has largely been overlooked as a means of restoring NO bioavailability in cardiovascular diseases. Recent data indicate that renal L-Arg transport plays an important role in regulating both renal perfusion and function and the long-term set point of arterial pressure in health. Perturbations in the renal L-Arg transport system can give rise to abnormal renal perfusion and function, initiating hypertension and related renal damage.\nSUMMARY: Accordingly, we propose that L-Arg transporters are a new treatment target in hypertension and in disease states where renal NO bioavailability is disturbed.","DOI":"10.1097/MNH.0b013e32835a6ff7","ISSN":"1473-6543","note":"PMID: 23095292","journalAbbreviation":"Curr. Opin. Nephrol. Hypertens.","language":"eng","author":[{"family":"Rajapakse","given":"Niwanthi W."},{"family":"Mattson","given":"David L."}],"issued":{"date-parts":[["2013",1]]},"PMID":"23095292"}}],"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9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Vasdev and Gil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n228qrb9k","properties":{"formattedCitation":"{\\rtf \\super 94\\nosupersub{}}","plainCitation":"94"},"citationItems":[{"id":418,"uris":["http://zotero.org/users/2154470/items/PKNZRED2"],"uri":["http://zotero.org/users/2154470/items/PKNZRED2"],"itemData":{"id":418,"type":"article-journal","title":"The antihypertensive effect of arginine","container-title":"The International Journal of Angiology : Official Publication of the International College of Angiology, Inc","page":"7-22","volume":"17","issue":"1","source":"PubMed Central","abstract":"Hypertension is a leading cause of morbidity and mortality worldwide. Individuals with hypertension are at increased risk of stroke, heart disease and kidney failure. Although the etiology of essential hypertension has a genetic component, lifestyle factors such as diet play an important role. Reducing dietary salt is effective in lowering blood pressure in salt-sensitive individuals. Insulin resistance and altered glucose metabolism are common features of hypertension in humans and animal models, with or without salt sensitivity. Altered glucose metabolism leads to increased formation of advanced glycation end products. Insulin resistance is also linked to oxidative stress, and alterations in the nitric oxide pathway and renin angiotensin system. A diet rich in protein containing the semiessential amino acid, arginine, and arginine treatment, lowers blood pressure in humans and in animal models. This may be due to the ability of arginine to improve insulin resistance, decrease advanced glycation end products formation, increase nitric oxide, and decrease levels of angiotensin II and oxidative stress, with improved endothelial cell function and decreased peripheral vascular resistance. The Dietary Approaches to Stop Hypertension (DASH) study demonstrated that the DASH diet, rich in vegetables, fruits and low-fat dairy products; low in fat; and including whole grains, poultry, fish and nuts, lowered blood pressures even more than a typical North American diet with similar reduced sodium content. The DASH diet is rich in protein; the blood pressure-lowering effect of the DASH diet may be due to its higher arginine-containing protein, higher antioxidants and low salt content.","ISSN":"1061-1711","note":"PMID: 22477366\nPMCID: PMC2728371","journalAbbreviation":"Int J Angiol","author":[{"family":"Vasdev","given":"Sudesh"},{"family":"Gill","given":"Vicki"}],"issued":{"date-parts":[["2008"]]},"PMID":"22477366","PMCID":"PMC2728371"}}],"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9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 their comprehensive review, report several studies that demonstrate the BP-lowering properties of arginine (either as intraperitoneal, intravenous, or intramedullary infusions or oral supplementation in drinking water) in Dahl S rats on high salt diets (8% Na).</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n6hmvvbbm","properties":{"formattedCitation":"{\\rtf \\super 96\\nosupersub{}}","plainCitation":"96"},"citationItems":[{"id":534,"uris":["http://zotero.org/users/2154470/items/U8PFPKEJ"],"uri":["http://zotero.org/users/2154470/items/U8PFPKEJ"],"itemData":{"id":534,"type":"article-journal","title":"L-arginine abrogates salt-sensitive hypertension in Dahl/Rapp rats.","container-title":"Journal of Clinical Investigation","page":"1559-1567","volume":"88","issue":"5","source":"PubMed Central","abstract":"This study examined the contribution of nitric oxide (NO) to the susceptibility or resistance to the hypertensive effects of high sodium chloride (8.0% NaCl) intake in young Dahl/Rapp salt-sensitive (SS/Jr) and salt-resistant (SR/Jr) rats. Using NG-monomethyl-L-arginine (L-NMMA) as a probe for NO production in vivo, we found that increasing dietary sodium chloride increased NO activity in salt-resistant rats, but not in salt-sensitive rats. Exogenous L-arginine, the substrate for NO synthesis, decreased blood pressure to normotensive levels in salt-sensitive rats made hypertensive for 2 wk from 8.0% NaCl chow. D-arginine had no effect on blood pressure of these rats and L-arginine did not change blood pressure of salt-resistant rats. Intraperitoneal injections of L-arginine and its precursor, L-citrulline, and oral L-arginine, but not D-arginine, prevented the increase in blood pressure in salt-sensitive rats on the high salt chow over 2 wk of observation. In contrast, L-arginine did not alter the development of hypertension in spontaneously hypertensive rats. Mean urinary cGMP levels were higher in salt-sensitive rats on oral L-arginine than salt-sensitive rats on D-arginine. Infusion of L-NMMA acutely decreased, whereas intravenous L-arginine rapidly increased, urinary cGMP in both groups. L-arginine and L-citrulline increased production of NO and prevented salt-sensitive hypertension in Dahl/Rapp rats.","ISSN":"0021-9738","note":"PMID: 1658045\nPMCID: PMC295672","journalAbbreviation":"J Clin Invest","author":[{"family":"Chen","given":"P Y"},{"family":"Sanders","given":"P W"}],"issued":{"date-parts":[["1991",11]]},"PMID":"1658045","PMCID":"PMC295672"}}],"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96</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vertAlign w:val="superscript"/>
        </w:rPr>
        <w:fldChar w:fldCharType="begin"/>
      </w:r>
      <w:r w:rsidR="001B679F" w:rsidRPr="008A7204">
        <w:rPr>
          <w:rFonts w:ascii="Times New Roman" w:hAnsi="Times New Roman" w:cs="Times New Roman"/>
          <w:sz w:val="24"/>
          <w:szCs w:val="24"/>
          <w:vertAlign w:val="superscript"/>
        </w:rPr>
        <w:instrText xml:space="preserve"> ADDIN ZOTERO_ITEM CSL_CITATION {"citationID":"1a7ipa2b21","properties":{"formattedCitation":"{\\rtf \\super 97\\nosupersub{}}","plainCitation":"97"},"citationItems":[{"id":883,"uris":["http://zotero.org/users/2154470/items/C5FASF3K"],"uri":["http://zotero.org/users/2154470/items/C5FASF3K"],"itemData":{"id":883,"type":"article-journal","title":"Role of L-arginine uptake mechanisms in renal blood flow responses to angiotensin II in rats","container-title":"Acta Physiologica (Oxford, England)","page":"391-400","volume":"203","issue":"3","source":"NCBI PubMed","abstract":"AIM: To examine whether reduced renal arginine transport increases the responsiveness of the renal circulation to angiotensin II in salt sensitivity, renal perfusion responses to angiotensin II were examined in the presence of L-arginine transport inhibitor, L-lysine and subsequent L-arginine in Sprague Dawley (SD) and Dahl salt-sensitive (Dahl S) rats.\nMETHODS: Laser Doppler probes and a transonic flow probe were used to measure regional renal perfusion and total renal perfusion respectively. Renal perfusion responses to intravenous (i.v.) angiotensin II were sequentially examined under control conditions and during i.v. infusion of L-lysine, L-arginine or nitric oxide synthase inhibitor, N(G)-nitro-L-arginine.\nRESULTS: Angiotensin II (10 and 100 ng kg(-1) min(-1) , i.v.) reduced total renal (-10 ± 3 and -36 ± 5%) and cortical (-10 ± 2 and -28 ± 4%) but not medullary perfusion in SD rats. In these rats L-lysine enhanced the renal perfusion response (P = 0.003), whereas subsequent L-arginine reversed this effect (P = 0.04). Angiotensin II reduced total renal, cortical and medullary perfusion in Dahl S rats. In Dahl S rats fed high salt, L-lysine did not affect renal perfusion responses to angiotensin II, but subsequent L-arginine blunted the renal blood flow response (P = 0.01) and increased the medullary perfusion during angiotensin II infusion (P = 0.006).\nCONCLUSION: Intact renal L-arginine transport attenuates the vasoconstrictor effects of circulating angiotensin II in the renal cortex in SD rats. L-arginine also plays an important role in protecting the renal medullary circulation from the ischemic effects of angiotensin II in Dahl S rats.","DOI":"10.1111/j.1748-1716.2011.02330.x","ISSN":"1748-1716","note":"PMID: 21649863","journalAbbreviation":"Acta Physiol (Oxf)","language":"eng","author":[{"family":"Rajapakse","given":"N. W."},{"family":"Mattson","given":"D. L."}],"issued":{"date-parts":[["2011",11]]},"PMID":"21649863"}}],"schema":"https://github.com/citation-style-language/schema/raw/master/csl-citation.json"} </w:instrText>
      </w:r>
      <w:r w:rsidRPr="008A7204">
        <w:rPr>
          <w:rFonts w:ascii="Times New Roman" w:hAnsi="Times New Roman" w:cs="Times New Roman"/>
          <w:sz w:val="24"/>
          <w:szCs w:val="24"/>
          <w:vertAlign w:val="superscript"/>
        </w:rPr>
        <w:fldChar w:fldCharType="separate"/>
      </w:r>
      <w:r w:rsidR="001B679F" w:rsidRPr="008A7204">
        <w:rPr>
          <w:rFonts w:ascii="Times New Roman" w:hAnsi="Times New Roman" w:cs="Times New Roman"/>
          <w:sz w:val="24"/>
          <w:szCs w:val="24"/>
          <w:vertAlign w:val="superscript"/>
        </w:rPr>
        <w:t>97</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 xml:space="preserve"> </w:t>
      </w:r>
      <w:r w:rsidRPr="008A7204">
        <w:rPr>
          <w:rFonts w:ascii="Times New Roman" w:hAnsi="Times New Roman" w:cs="Times New Roman"/>
          <w:sz w:val="24"/>
          <w:szCs w:val="24"/>
        </w:rPr>
        <w:t>In Dahl S rats, arginine supplementation increased urinary cyclic guanosine monophosphate–adenosine monophosphate levels and NO production,</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3uomdbv37","properties":{"formattedCitation":"{\\rtf \\super 96\\nosupersub{}}","plainCitation":"96"},"citationItems":[{"id":534,"uris":["http://zotero.org/users/2154470/items/U8PFPKEJ"],"uri":["http://zotero.org/users/2154470/items/U8PFPKEJ"],"itemData":{"id":534,"type":"article-journal","title":"L-arginine abrogates salt-sensitive hypertension in Dahl/Rapp rats.","container-title":"Journal of Clinical Investigation","page":"1559-1567","volume":"88","issue":"5","source":"PubMed Central","abstract":"This study examined the contribution of nitric oxide (NO) to the susceptibility or resistance to the hypertensive effects of high sodium chloride (8.0% NaCl) intake in young Dahl/Rapp salt-sensitive (SS/Jr) and salt-resistant (SR/Jr) rats. Using NG-monomethyl-L-arginine (L-NMMA) as a probe for NO production in vivo, we found that increasing dietary sodium chloride increased NO activity in salt-resistant rats, but not in salt-sensitive rats. Exogenous L-arginine, the substrate for NO synthesis, decreased blood pressure to normotensive levels in salt-sensitive rats made hypertensive for 2 wk from 8.0% NaCl chow. D-arginine had no effect on blood pressure of these rats and L-arginine did not change blood pressure of salt-resistant rats. Intraperitoneal injections of L-arginine and its precursor, L-citrulline, and oral L-arginine, but not D-arginine, prevented the increase in blood pressure in salt-sensitive rats on the high salt chow over 2 wk of observation. In contrast, L-arginine did not alter the development of hypertension in spontaneously hypertensive rats. Mean urinary cGMP levels were higher in salt-sensitive rats on oral L-arginine than salt-sensitive rats on D-arginine. Infusion of L-NMMA acutely decreased, whereas intravenous L-arginine rapidly increased, urinary cGMP in both groups. L-arginine and L-citrulline increased production of NO and prevented salt-sensitive hypertension in Dahl/Rapp rats.","ISSN":"0021-9738","note":"PMID: 1658045\nPMCID: PMC295672","journalAbbreviation":"J Clin Invest","author":[{"family":"Chen","given":"P Y"},{"family":"Sanders","given":"P W"}],"issued":{"date-parts":[["1991",11]]},"PMID":"1658045","PMCID":"PMC295672"}}],"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96</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normalized renal hemodynamic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mnpgkdckn","properties":{"formattedCitation":"{\\rtf \\super 98\\nosupersub{}}","plainCitation":"98"},"citationItems":[{"id":493,"uris":["http://zotero.org/users/2154470/items/666BP5IU"],"uri":["http://zotero.org/users/2154470/items/666BP5IU"],"itemData":{"id":493,"type":"article-journal","title":"Regional blood flow in Dahl-Iwai salt-sensitive rats and the effects of dietary L-arginine supplementation","container-title":"American Journal of Physiology - Regulatory, Integrative and Comparative Physiology","page":"R1013-R1019","volume":"272","issue":"4","source":"ajpregu.physiology.org","abstract":"The purpose of the present study was to determine 1) whether different organs undergo similar increase in vascular resistance in Dahl-Iwai salt-sensitive (S) rats, and 2) the effects of chronic oral L-arginine supplementation on the regional hemodynamics in S rats. Male 6-wk-old S rats and salt-resistant (R) rats were maintained on an 8% NaCl chow for 4 wk. One group (S or R rats) was maintained on tap water and the other group (S/Arg or R/Arg rats) received tap water containing L-arginine at a concentration of 1.5%. Organ blood flow and cardiac output were measured with microspheres in the conscious condition. Mean blood pressure in S, S/Arg, R, and R/Arg rats was 159 +/- 5, 138 +/- 3, 111 +/- 4, and 112 +/- 4 mmHg, respectively. Urinary excretion of protein and albumin in S/Arg rats was significantly suppressed compared with S rats. Concerning regional hemodynamics, the flow rate of the kidney was lower in S rats than in R rats, but there were no differences between S and R rats in the flow rates of the brain, heart, lung, liver, spleen, intestine, skeletal muscle, and skin. Thus the renal blood flow was solely reduced in S rats on a high-salt diet. The flow rate of the kidney in S/Arg rats was maintained at a higher level compared with that of S rats. L-Arginine treatment tended to produce a recovery in the urinary excretion of guanosine 3',5'-cyclic monophosphate in S rats, but had no effect in R rats. Thus the supplementation of L-arginine prevented the increase in blood pressure in S rats on a high-salt diet and normalized the abnormality of renal hemodynamics accompanying salt-induced hypertension.","note":"The purpose of the present study was to determine 1) whether different organs undergo similar increase in vascular resistance in Dahl-Iwai salt-sensitive (S) rats, and 2) the effects of chronic oral L-arginine supplementation on the regional hemodynamics in S rats. Male 6-wk-old S rats and salt-resistant (R) rats were maintained on an 8% NaCl chow for 4 wk. One group (S or R rats) was maintained on tap water and the other group (S/Arg or R/Arg rats) received tap water containing L-arginine at a concentration of 1.5%. Organ blood flow and cardiac output were measured with microspheres in the conscious condition. Mean blood pressure in S, S/Arg, R, and R/Arg rats was 159 +/- 5, 138 +/- 3, 111 +/- 4, and 112 +/- 4 mmHg, respectively. Urinary excretion of protein and albumin in S/Arg rats was significantly suppressed compared with S rats. Concerning regional hemodynamics, the flow rate of the kidney was lower in S rats than in R rats, but there were no differences between S and R rats in the flow rates of the brain, heart, lung, liver, spleen, intestine, skeletal muscle, and skin. Thus the renal blood flow was solely reduced in S rats on a high-salt diet. The flow rate of the kidney in S/Arg rats was maintained at a higher level compared with that of S rats. L-Arginine treatment tended to produce a recovery in the urinary excretion of guanosine 3',5'-cyclic monophosphate in S rats, but had no effect in R rats. Thus the supplementation of L-arginine prevented the increase in blood pressure in S rats on a high-salt diet and normalized the abnormality of renal hemodynamics accompanying salt-induced hypertension.\nPMID: 9139995","language":"en","author":[{"family":"Tomohiro","given":"A."},{"family":"Kimura","given":"S."},{"family":"He","given":"H."},{"family":"Fujisawa","given":"Y."},{"family":"Nishiyama","given":"A."},{"family":"Kiyomoto","given":"K."},{"family":"Aki","given":"Y."},{"family":"Tamaki","given":"T."},{"family":"Abe","given":"Y."}],"issued":{"date-parts":[["1997",4,1]]},"PMID":"9139995"}}],"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9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nd improved endothelium dependent vasodilation by decreasing endothelium contracting factor level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057ev6ahd","properties":{"formattedCitation":"{\\rtf \\super 99\\nosupersub{}}","plainCitation":"99"},"citationItems":[{"id":485,"uris":["http://zotero.org/users/2154470/items/4AWEAR4P"],"uri":["http://zotero.org/users/2154470/items/4AWEAR4P"],"itemData":{"id":485,"type":"article-journal","title":"L-Arginine improves endothelial function in renal artery of hypertensive Dahl rats","container-title":"Journal of Hypertension","page":"421-429","volume":"19","issue":"3","source":"NCBI PubMed","abstract":"OBJECTIVES: To clarify whether endothelium-derived contracting factor (EDCF) is developed in renal artery of hypertensive Dahl rats and whether prolonged oral L-arginine treatments prevent development of EDCF and hypertension.\nDESIGN: The effect of prolonged salt treatment with or without L-arginine on the renal artery was examined.\nMETHODS AND RESULTS: Dahl salt-sensitive and -resistant rats were fed a 0.4 or an 8% NaCl diet for 4 weeks. High sodium intake increased arterial pressure in Dahl salt-sensitive rats. The rings of renal arteries were suspended for isometric tension recording. Only in the hypertensive rats, more than 1 micromol/l acetylcholine induced an endothelium-dependent contraction response. The contraction was completely inhibited by indomethacin or ONO-3708 [prostaglandin H2 (PGH2)/thromboxane A2 (TXA2) receptor antagonist], and partially inhibited by OKY-046 (TXA2 synthetase inhibitor). Acetylcholine-induced relaxation was significantly depressed in hypertensive rats, which was partially improved by SQ29548 (PGH2/TXA2 receptor antagonist). Oral L-arginine, but not ONO-8809 (orally active PGH2/TXA2 receptor antagonist) treatment, inhibited the contraction and amended the relaxation. The endothelium-independent contraction to TXA2 receptor agonist U46619 and relaxation to nitroprusside were not altered by L-arginine treatment The L-Arginine treatment reduced blood pressure and sodium retention with increases in urinary NO2-/NO3- and cGMP excretion. Hydralazine treatment also inhibited development of EDCF.\nCONCLUSIONS: The present results suggest that impaired endothelium-dependent relaxation to acetylcholine is caused in part by induction of EDCF synthesis/release in renal arteries of hypertensive Dahl rats. L-arginine can attenuate sodium retention and development of hypertension, which lead to a decrease in EDCF synthesis in renal arteries.","ISSN":"0263-6352","note":"PMID: 11288812","journalAbbreviation":"J. Hypertens.","language":"eng","author":[{"family":"Zhou","given":"M. S."},{"family":"Kosaka","given":"H."},{"family":"Tian","given":"R. X."},{"family":"Abe","given":"Y."},{"family":"Chen","given":"Q. H."},{"family":"Yoneyama","given":"H."},{"family":"Yamamoto","given":"A."},{"family":"Zhang","given":"L."}],"issued":{"date-parts":[["2001",3]]},"PMID":"11288812"}}],"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9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rginine supplementation led to a reduction in </w:t>
      </w:r>
      <w:r w:rsidR="0080516B" w:rsidRPr="008A7204">
        <w:rPr>
          <w:rFonts w:ascii="Times New Roman" w:hAnsi="Times New Roman" w:cs="Times New Roman"/>
          <w:sz w:val="24"/>
          <w:szCs w:val="24"/>
        </w:rPr>
        <w:t xml:space="preserve">nicotinamide adenine dinucleotide phosphate </w:t>
      </w:r>
      <w:r w:rsidRPr="008A7204">
        <w:rPr>
          <w:rFonts w:ascii="Times New Roman" w:hAnsi="Times New Roman" w:cs="Times New Roman"/>
          <w:sz w:val="24"/>
          <w:szCs w:val="24"/>
        </w:rPr>
        <w:t>-oxidase activity, which rapidly eliminates NO.</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htrnghfg4","properties":{"formattedCitation":"{\\rtf \\super 100\\nosupersub{}}","plainCitation":"100"},"citationItems":[{"id":519,"uris":["http://zotero.org/users/2154470/items/KAQSR6HV"],"uri":["http://zotero.org/users/2154470/items/KAQSR6HV"],"itemData":{"id":519,"type":"article-journal","title":"l-Arginine Reverses p47phox and gp91phox Expression Induced by High Salt in Dahl Rats","container-title":"Hypertension","page":"1014-1020","volume":"42","issue":"5","source":"hyper.ahajournals.org","abstract":"Derangements in the production and degradation of reactive oxygen species (ROS) as well as nitric oxide (NO) have been implicated in cardiovascular diseases. We explored how supplementation with l-arginine, an NO synthase substrate, restores such derangements of ROS/NO systems in Dahl salt-sensitive, hypertensive (DS) rats. We detected an increase of NADPH oxidase activity, a key enzyme that produces superoxide, in the membrane fraction of the renal cortex derived from DS rats loaded with high salt for 4 weeks; high salt loading also remarkably increased urinary H2O2, 8-isoprostane, and thromboxane B2 excretion and decreased plasma NO end products. These changes from high salt loading were counteracted by oral l-arginine supplementation. We further examined expression patterns of NADPH oxidase subunits in renal cortex derived from these animals. High salt loading increased gp91phox and p47phox but not p22phox or Rac1 or mRNA abundance, which were counteracted with l-arginine supplementation. Western blot analyses after subcellular fractionation revealed that l-arginine supplementation distinctly decreases membrane localization of p47phox protein, as it decreases total expression of Rac1 protein in DS rats with high salt loading. These results disclose that high salt loading causes a deficiency in available l-arginine amounts for NO synthases and induces NADPH oxidase activation in the renal cortex of DS rats, which l-arginine supplementation markedly restores. Since superoxide rapidly eliminates NO, which inhibits sodium reabsorption in the cortical collecting duct, superoxide production caused by upregulated NADPH oxidase activity in the renal cortex of high salt–loaded DS rats may accelerate sodium reabsorption and hypertension.","DOI":"10.1161/01.HYP.0000094557.36656.D0","ISSN":"0194-911X, 1524-4563","note":"PMID: 14504257","journalAbbreviation":"Hypertension","language":"en","author":[{"family":"Fujii","given":"Shigemoto"},{"family":"Zhang","given":"Ling"},{"family":"Igarashi","given":"Junsuke"},{"family":"Kosaka","given":"Hiroaki"}],"issued":{"date-parts":[["2003",11,1]]},"PMID":"14504257"}}],"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One study conducted on humans showed the similar beneficial effect. Campese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vf5shd3u4","properties":{"formattedCitation":"{\\rtf \\super 101\\nosupersub{}}","plainCitation":"101"},"citationItems":[{"id":536,"uris":["http://zotero.org/users/2154470/items/UMCQUH2S"],"uri":["http://zotero.org/users/2154470/items/UMCQUH2S"],"itemData":{"id":536,"type":"article-journal","title":"Effect of L-arginine on systemic and renal haemodynamics in salt-sensitive patients with essential hypertension","container-title":"Journal of Human Hypertension","page":"527-532","volume":"11","issue":"8","source":"CrossRef","DOI":"10.1038/sj.jhh.1000485","ISSN":"09509240","author":[{"family":"Campese","given":"V M"},{"family":"Amar","given":"M"},{"family":"Anjali","given":"C"},{"family":"Medhat","given":"T"},{"family":"Wurgaft","given":"A"}],"issued":{"date-parts":[["1997",12,18]]}}}],"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conducted a study on 21 hypertensive and five normotensive (salt-sensitive and salt-resistant) African Americans. After a high salt diet, BP </w:t>
      </w:r>
      <w:r w:rsidRPr="008A7204">
        <w:rPr>
          <w:rFonts w:ascii="Times New Roman" w:hAnsi="Times New Roman" w:cs="Times New Roman"/>
          <w:sz w:val="24"/>
          <w:szCs w:val="24"/>
        </w:rPr>
        <w:lastRenderedPageBreak/>
        <w:t>decrease was highest in salt-sensitive subjects on arginine supplementation (500 mg/kg for 30 min). Effective renal plasma flow response to arginine was improved in both salt-sensitive and salt-resistant group, however, it was more pronounced in salt-resistant subjects. In contrary</w:t>
      </w:r>
      <w:r w:rsidRPr="008A7204">
        <w:rPr>
          <w:rFonts w:ascii="Times New Roman" w:hAnsi="Times New Roman" w:cs="Times New Roman"/>
          <w:b/>
          <w:sz w:val="24"/>
          <w:szCs w:val="24"/>
        </w:rPr>
        <w:t xml:space="preserve">, </w:t>
      </w:r>
      <w:r w:rsidRPr="008A7204">
        <w:rPr>
          <w:rFonts w:ascii="Times New Roman" w:hAnsi="Times New Roman" w:cs="Times New Roman"/>
          <w:sz w:val="24"/>
          <w:szCs w:val="24"/>
        </w:rPr>
        <w:t>diet high in fat and sucrose caused an opposite effect on NO production, as reported in the animal study. Roberts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7m221hcdb","properties":{"formattedCitation":"{\\rtf \\super 102\\nosupersub{}}","plainCitation":"102"},"citationItems":[{"id":881,"uris":["http://zotero.org/users/2154470/items/B5BRW6S4"],"uri":["http://zotero.org/users/2154470/items/B5BRW6S4"],"itemData":{"id":881,"type":"article-journal","title":"A high-fat, refined-carbohydrate diet affects renal NO synthase protein expression and salt sensitivity","container-title":"Journal of Applied Physiology (Bethesda, Md.: 1985)","page":"941-946","volume":"94","issue":"3","source":"NCBI PubMed","abstract":"Chronic consumption of a high-fat, refined-carbohydrate (HFS) diet causes hypertension. In an earlier study, we found increased nitric oxide (NO) inactivation by reactive oxygen species (ROS) and functional NO deficiency in this model. Given the critical role of NO in renal sodium handling, we hypothesized that diet-induced hypertension may be associated with salt sensitivity. Female Fischer rats were fed an HFS or a standard low-fat, complex-carbohydrate (LFCC) rat chow diet starting at 2 mo of age for 2 yr. Arterial blood pressure, renal neuronal NO synthase (nNOS), endothelial NO synthase (eNOS), and inducible NO synthase (iNOS) protein and nitrotyrosine abundance (a marker of NO inactivation by ROS), and urinary NO metabolite excretion were measured. To assess salt sensitivity, the blood pressure response to a high-salt (4%) diet for 1 wk was determined. After 2 yr, renal nNOS and urinary NO metabolite excretion were significantly depressed, whereas arterial pressure, eNOS, iNOS, and nitrotyrosine were elevated in the HFS group but remained virtually unchanged in the LFCC group. Consumption of the high-salt diet resulted in a significant rise in arterial pressure in the HFS, but not in the LFCC, group. Thus chronic consumption of an HFS diet results in hypertension and salt sensitivity, which may be in part due to a combination of ROS-mediated NO inactivation and depressed renal nNOS protein expression.","DOI":"10.1152/japplphysiol.00536.2002","ISSN":"8750-7587","note":"PMID: 12433862","journalAbbreviation":"J. Appl. Physiol.","language":"eng","author":[{"family":"Roberts","given":"Christian K."},{"family":"Vaziri","given":"Nosratola D."},{"family":"Sindhu","given":"Ram K."},{"family":"Barnard","given":"R. James"}],"issued":{"date-parts":[["2003",3]]},"PMID":"12433862"}}],"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vestigated female Fisher rats on a high fat/sucrose or a low fat/complex carbohydrates diet over a period of two years. The high fat/sucrose diet was high in saturated and monounsaturated fat (primarily from lard plus a small amount of corn oil) and high in reﬁned sugar (sucrose) whereas the low fat/complex carbohydrates diet was low in saturated fat and contained mostly complex carbohydrate (starch). Rats on the high fat/sucrose diet exhibited an increase in BP whereas no change in BP was observed in rats on the low fat and complex carbohydrates diet. After one week of high salt diet (4% NaCl), the pressor response to salt was significantly higher in the former and remained unchanged in the </w:t>
      </w:r>
      <w:r w:rsidR="000F678F" w:rsidRPr="008A7204">
        <w:rPr>
          <w:rFonts w:ascii="Times New Roman" w:hAnsi="Times New Roman" w:cs="Times New Roman"/>
          <w:sz w:val="24"/>
          <w:szCs w:val="24"/>
        </w:rPr>
        <w:t>latter</w:t>
      </w:r>
      <w:r w:rsidRPr="008A7204">
        <w:rPr>
          <w:rFonts w:ascii="Times New Roman" w:hAnsi="Times New Roman" w:cs="Times New Roman"/>
          <w:sz w:val="24"/>
          <w:szCs w:val="24"/>
        </w:rPr>
        <w:t xml:space="preserve"> group. Renal</w:t>
      </w:r>
      <w:r w:rsidR="00D605C1" w:rsidRPr="008A7204">
        <w:rPr>
          <w:rFonts w:ascii="Times New Roman" w:hAnsi="Times New Roman" w:cs="Times New Roman"/>
          <w:sz w:val="24"/>
          <w:szCs w:val="24"/>
        </w:rPr>
        <w:t xml:space="preserve"> nitric oxide synthase activity</w:t>
      </w:r>
      <w:r w:rsidRPr="008A7204">
        <w:rPr>
          <w:rFonts w:ascii="Times New Roman" w:hAnsi="Times New Roman" w:cs="Times New Roman"/>
          <w:sz w:val="24"/>
          <w:szCs w:val="24"/>
        </w:rPr>
        <w:t xml:space="preserve"> and NO production were lower in the rats on the high fat/sucrose diet. </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ujklJnUG","properties":{"formattedCitation":"{\\rtf \\super 100\\nosupersub{}}","plainCitation":"100"},"citationItems":[{"id":519,"uris":["http://zotero.org/users/2154470/items/KAQSR6HV"],"uri":["http://zotero.org/users/2154470/items/KAQSR6HV"],"itemData":{"id":519,"type":"article-journal","title":"l-Arginine Reverses p47phox and gp91phox Expression Induced by High Salt in Dahl Rats","container-title":"Hypertension","page":"1014-1020","volume":"42","issue":"5","source":"hyper.ahajournals.org","abstract":"Derangements in the production and degradation of reactive oxygen species (ROS) as well as nitric oxide (NO) have been implicated in cardiovascular diseases. We explored how supplementation with l-arginine, an NO synthase substrate, restores such derangements of ROS/NO systems in Dahl salt-sensitive, hypertensive (DS) rats. We detected an increase of NADPH oxidase activity, a key enzyme that produces superoxide, in the membrane fraction of the renal cortex derived from DS rats loaded with high salt for 4 weeks; high salt loading also remarkably increased urinary H2O2, 8-isoprostane, and thromboxane B2 excretion and decreased plasma NO end products. These changes from high salt loading were counteracted by oral l-arginine supplementation. We further examined expression patterns of NADPH oxidase subunits in renal cortex derived from these animals. High salt loading increased gp91phox and p47phox but not p22phox or Rac1 or mRNA abundance, which were counteracted with l-arginine supplementation. Western blot analyses after subcellular fractionation revealed that l-arginine supplementation distinctly decreases membrane localization of p47phox protein, as it decreases total expression of Rac1 protein in DS rats with high salt loading. These results disclose that high salt loading causes a deficiency in available l-arginine amounts for NO synthases and induces NADPH oxidase activation in the renal cortex of DS rats, which l-arginine supplementation markedly restores. Since superoxide rapidly eliminates NO, which inhibits sodium reabsorption in the cortical collecting duct, superoxide production caused by upregulated NADPH oxidase activity in the renal cortex of high salt–loaded DS rats may accelerate sodium reabsorption and hypertension.","DOI":"10.1161/01.HYP.0000094557.36656.D0","ISSN":"0194-911X, 1524-4563","note":"PMID: 14504257","journalAbbreviation":"Hypertension","language":"en","author":[{"family":"Fujii","given":"Shigemoto"},{"family":"Zhang","given":"Ling"},{"family":"Igarashi","given":"Junsuke"},{"family":"Kosaka","given":"Hiroaki"}],"issued":{"date-parts":[["2003",11,1]]},"PMID":"14504257"}}],"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w:t>
      </w:r>
    </w:p>
    <w:p w14:paraId="4370D437" w14:textId="77777777" w:rsidR="00561F4F" w:rsidRPr="008A7204" w:rsidRDefault="00561F4F" w:rsidP="00561F4F">
      <w:pPr>
        <w:spacing w:line="480" w:lineRule="auto"/>
        <w:ind w:firstLine="720"/>
        <w:rPr>
          <w:rFonts w:ascii="Times New Roman" w:hAnsi="Times New Roman" w:cs="Times New Roman"/>
          <w:b/>
          <w:sz w:val="24"/>
          <w:szCs w:val="24"/>
        </w:rPr>
      </w:pPr>
      <w:r w:rsidRPr="008A7204">
        <w:rPr>
          <w:rFonts w:ascii="Times New Roman" w:hAnsi="Times New Roman" w:cs="Times New Roman"/>
          <w:b/>
          <w:sz w:val="24"/>
          <w:szCs w:val="24"/>
        </w:rPr>
        <w:t>Ion transport and natriuresis</w:t>
      </w:r>
    </w:p>
    <w:p w14:paraId="5A8A2C74" w14:textId="154CAA3F"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 xml:space="preserve">Besides its protective effects on RAAS, DASH dietary pattern can be beneficial in the </w:t>
      </w:r>
      <w:r w:rsidR="00851F22" w:rsidRPr="008A7204">
        <w:rPr>
          <w:rFonts w:ascii="Times New Roman" w:hAnsi="Times New Roman" w:cs="Times New Roman"/>
          <w:sz w:val="24"/>
          <w:szCs w:val="24"/>
        </w:rPr>
        <w:t xml:space="preserve">cases of impaired ion transport and </w:t>
      </w:r>
      <w:r w:rsidRPr="008A7204">
        <w:rPr>
          <w:rFonts w:ascii="Times New Roman" w:hAnsi="Times New Roman" w:cs="Times New Roman"/>
          <w:sz w:val="24"/>
          <w:szCs w:val="24"/>
        </w:rPr>
        <w:t>natriuresis. Akita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f24g45hpi","properties":{"formattedCitation":"{\\rtf \\super 19\\nosupersub{}}","plainCitation":"19"},"citationItems":[{"id":430,"uris":["http://zotero.org/users/2154470/items/7QJ28GCX"],"uri":["http://zotero.org/users/2154470/items/7QJ28GCX"],"itemData":{"id":430,"type":"article-journal","title":"Effects of the Dietary Approaches to Stop Hypertension (DASH) Diet on the Pressure-Natriuresis Relationship","container-title":"Hypertension","page":"8-13","volume":"42","issue":"1","source":"CrossRef","DOI":"10.1161/01.HYP.0000074668.08704.6E","ISSN":"0194-911X, 1524-4563","language":"en","author":[{"family":"Akita","given":"S."},{"family":"Sacks","given":"F. M."},{"family":"Svetkey","given":"L. P."},{"family":"Conlin","given":"P. R."},{"family":"Kimura","given":"G."}],"issued":{"date-parts":[["2003",7,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1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observed an increased slope in the pressure-natriuresis curve, without shifting the curve to the right, in 215 African Americans and 157 whites on DASH, suggesting natriuretic properties of this dietary pattern. The slope was shallower in hypertensives than in normotensives, in African Americans than in other races, as well as in older (over 45 years) than in younger participants, indicating that BP was more sodium sensitive in the former subgroups than in their latter counterparts. Interestingly, this was not observed in the female population. Potassium and calcium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the components that are responsible for this effect</w:t>
      </w:r>
      <w:r w:rsidR="00E56997" w:rsidRPr="008A7204">
        <w:rPr>
          <w:rFonts w:ascii="Times New Roman" w:hAnsi="Times New Roman" w:cs="Times New Roman"/>
          <w:sz w:val="24"/>
          <w:szCs w:val="24"/>
        </w:rPr>
        <w:t>,</w:t>
      </w:r>
      <w:r w:rsidRPr="008A7204">
        <w:rPr>
          <w:rFonts w:ascii="Times New Roman" w:hAnsi="Times New Roman" w:cs="Times New Roman"/>
          <w:sz w:val="24"/>
          <w:szCs w:val="24"/>
        </w:rPr>
        <w:t xml:space="preserve"> but other nutrients are probably contributing, making the BP lowering effect of DASH more pronounced. Contrary to the </w:t>
      </w:r>
      <w:r w:rsidRPr="008A7204">
        <w:rPr>
          <w:rFonts w:ascii="Times New Roman" w:hAnsi="Times New Roman" w:cs="Times New Roman"/>
          <w:sz w:val="24"/>
          <w:szCs w:val="24"/>
        </w:rPr>
        <w:lastRenderedPageBreak/>
        <w:t>beneficial effects of DASH, fat and fructose, have been shown to interfere with ion transport in kidneys. Angiotensin II has an effect on ion transport by influencing sodium/hydrogen exchanger and 5'</w:t>
      </w:r>
      <w:r w:rsidR="00E312B2" w:rsidRPr="008A7204">
        <w:rPr>
          <w:rFonts w:ascii="Times New Roman" w:hAnsi="Times New Roman" w:cs="Times New Roman"/>
          <w:sz w:val="24"/>
          <w:szCs w:val="24"/>
        </w:rPr>
        <w:t xml:space="preserve"> adenosine monophosphate</w:t>
      </w:r>
      <w:r w:rsidRPr="008A7204">
        <w:rPr>
          <w:rFonts w:ascii="Times New Roman" w:hAnsi="Times New Roman" w:cs="Times New Roman"/>
          <w:sz w:val="24"/>
          <w:szCs w:val="24"/>
        </w:rPr>
        <w:t>-</w:t>
      </w:r>
      <w:r w:rsidR="00E312B2" w:rsidRPr="008A7204">
        <w:rPr>
          <w:rFonts w:ascii="Times New Roman" w:hAnsi="Times New Roman" w:cs="Times New Roman"/>
          <w:sz w:val="24"/>
          <w:szCs w:val="24"/>
        </w:rPr>
        <w:t xml:space="preserve">activated protein kinase </w:t>
      </w:r>
      <w:r w:rsidRPr="008A7204">
        <w:rPr>
          <w:rFonts w:ascii="Times New Roman" w:hAnsi="Times New Roman" w:cs="Times New Roman"/>
          <w:sz w:val="24"/>
          <w:szCs w:val="24"/>
        </w:rPr>
        <w:t>activity. Fructose fed Sprague-Dawley rats did not show an increase in BP while being fed only with fructose (2</w:t>
      </w:r>
      <w:r w:rsidR="00060F89" w:rsidRPr="008A7204">
        <w:rPr>
          <w:rFonts w:ascii="Times New Roman" w:hAnsi="Times New Roman" w:cs="Times New Roman"/>
          <w:sz w:val="24"/>
          <w:szCs w:val="24"/>
        </w:rPr>
        <w:t xml:space="preserve">0%) for seven days. Adding </w:t>
      </w:r>
      <w:r w:rsidRPr="008A7204">
        <w:rPr>
          <w:rFonts w:ascii="Times New Roman" w:hAnsi="Times New Roman" w:cs="Times New Roman"/>
          <w:sz w:val="24"/>
          <w:szCs w:val="24"/>
        </w:rPr>
        <w:t>salt (8% NaCl) to their diet caused a statistically significant increase in SBP (P&lt;0.05). The authors found that acute fructose augments the ability of angiotensin II to stimulate luminal sodium/hydrogen exchanger activity in the proximal tubule causing sodium reabsorption and rise in BP.</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qbiq19ves","properties":{"formattedCitation":"{\\rtf \\super 103\\nosupersub{}}","plainCitation":"103"},"citationItems":[{"id":329,"uris":["http://zotero.org/users/2154470/items/U3XIBVPG"],"uri":["http://zotero.org/users/2154470/items/U3XIBVPG"],"itemData":{"id":329,"type":"article-journal","title":"Fructose Stimulates Na/H Exchange Activity and Sensitizes the Proximal Tubule to Angiotensin II","container-title":"hypertension","page":"e68–e73","volume":"63","issue":"3","source":"Google Scholar","author":[{"family":"Cabral","given":"Pablo D."},{"family":"Hong","given":"Nancy J."},{"family":"Khan","given":"Md Abdul Hye"},{"family":"Ortiz","given":"Pablo A."},{"family":"Beierwaltes","given":"William H."},{"family":"Imig","given":"John D."},{"family":"Garvin","given":"Jeffrey L."}],"issued":{"date-parts":[["2014"]]}}}],"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3</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High fat diet fed salt-sensitive rats developed obesity related salt-sensitive hypertension after 12 weeks accompanied with an increase in SBP. This rise in BP was associated with sodium retention caused by an increase in AII contents and inactivation of </w:t>
      </w:r>
      <w:r w:rsidR="004F21DD" w:rsidRPr="008A7204">
        <w:rPr>
          <w:rFonts w:ascii="Times New Roman" w:hAnsi="Times New Roman" w:cs="Times New Roman"/>
          <w:sz w:val="24"/>
          <w:szCs w:val="24"/>
        </w:rPr>
        <w:t>5' adenosine monophosphate-activated protein kinase</w:t>
      </w:r>
      <w:r w:rsidRPr="008A7204">
        <w:rPr>
          <w:rFonts w:ascii="Times New Roman" w:hAnsi="Times New Roman" w:cs="Times New Roman"/>
          <w:sz w:val="24"/>
          <w:szCs w:val="24"/>
        </w:rPr>
        <w:t xml:space="preserve"> in the kidney,</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5oc13k5hq","properties":{"formattedCitation":"{\\rtf \\super 104\\nosupersub{}}","plainCitation":"104"},"citationItems":[{"id":491,"uris":["http://zotero.org/users/2154470/items/5UUQ8UK9"],"uri":["http://zotero.org/users/2154470/items/5UUQ8UK9"],"itemData":{"id":491,"type":"article-journal","title":"Role of angiotensin II-mediated AMPK inactivation on obesity-related salt-sensitive hypertension","container-title":"Biochemical and Biophysical Research Communications","page":"559-564","volume":"418","issue":"3","source":"NCBI PubMed","abstract":"Salt-sensitive hypertension is a characteristic of the metabolic syndrome. Given the links to cardiovascular events, the mechanisms underlying sodium metabolism may represent an important therapeutic target for this disorder. Angiotensin II (AII) is a key peptide underlying sodium retention. However, 5'AMP-activated protein kinase (AMPK) has also been reported to participate in the regulation of ion transport. In this study we examined the relationship between AII and AMPK on the development of hypertension in two salt-sensitive mouse models. In the first model, the mice were maintained on a high-fat diet (HFD) for 12 weeks, in order to develop features similar to the metabolic syndrome, including salt-sensitive hypertension. HFD-induced obese mice showed elevated systolic blood pressure and lower sodium excretion in response to salt loading, along with an increase in AII contents and inactivation of AMPK in the kidney, which were significantly improved by the treatment of an angiotensin II antagonist, losartan, for 2 weeks. To clarify the effects of AII, a second group of mice was infused with AII via an osmotic pump, which led to higher systolic blood pressure, and decreases in urinary sodium excretion and the expression of AMPK, in a manner similar to those observed in the HFD mice. However, treatment with an AMPK activator, metformin, improved the changes induced by the AII, suggesting that AII induced sodium retention works by acting on AMPK activity. Finally, we evaluated the changes in salt-sensitivity by performing 2-week salt loading experiments with or without metformin. AII infusion elevated blood pressure by salt loading but metformin prevented it. These findings indicate that AII suppresses AMPK activity in the kidney, leading to sodium retention and enhanced salt-sensitivity, and that AMPK activation may represent a new therapeutic target for obesity-related salt-sensitive hypertension.","DOI":"10.1016/j.bbrc.2012.01.070","ISSN":"1090-2104","note":"PMID: 22293193","journalAbbreviation":"Biochem. Biophys. Res. Commun.","language":"eng","author":[{"family":"Deji","given":"Naoko"},{"family":"Kume","given":"Shinji"},{"family":"Araki","given":"Shin-ichi"},{"family":"Isshiki","given":"Keiji"},{"family":"Araki","given":"Hisazumi"},{"family":"Chin-Kanasaki","given":"Masami"},{"family":"Tanaka","given":"Yuki"},{"family":"Nishiyama","given":"Akira"},{"family":"Koya","given":"Daisuke"},{"family":"Haneda","given":"Masakazu"},{"family":"Kashiwagi","given":"Atsunori"},{"family":"Maegawa","given":"Hiroshi"},{"family":"Uzu","given":"Takashi"}],"issued":{"date-parts":[["2012",2,17]]},"PMID":"22293193"}}],"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4</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showing an association between obesity related changes in metabolic parameters and rise in BP in salt- sensitive population. </w:t>
      </w:r>
    </w:p>
    <w:p w14:paraId="01D83C41"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sz w:val="24"/>
          <w:szCs w:val="24"/>
        </w:rPr>
        <w:tab/>
      </w:r>
      <w:r w:rsidRPr="008A7204">
        <w:rPr>
          <w:rFonts w:ascii="Times New Roman" w:hAnsi="Times New Roman" w:cs="Times New Roman"/>
          <w:b/>
          <w:sz w:val="24"/>
          <w:szCs w:val="24"/>
        </w:rPr>
        <w:t>Sympathetic nervous system activity</w:t>
      </w:r>
    </w:p>
    <w:p w14:paraId="5F8C427B" w14:textId="686A1ED4" w:rsidR="00561F4F" w:rsidRPr="008A7204" w:rsidRDefault="00561F4F" w:rsidP="00561F4F">
      <w:pPr>
        <w:spacing w:line="480" w:lineRule="auto"/>
        <w:ind w:firstLine="720"/>
        <w:rPr>
          <w:rFonts w:ascii="Times New Roman" w:hAnsi="Times New Roman" w:cs="Times New Roman"/>
          <w:sz w:val="24"/>
          <w:szCs w:val="24"/>
          <w:shd w:val="clear" w:color="auto" w:fill="FFFFFF"/>
        </w:rPr>
      </w:pPr>
      <w:r w:rsidRPr="008A7204">
        <w:rPr>
          <w:rFonts w:ascii="Times New Roman" w:hAnsi="Times New Roman" w:cs="Times New Roman"/>
          <w:sz w:val="24"/>
          <w:szCs w:val="24"/>
        </w:rPr>
        <w:t xml:space="preserve">As previously discussed, even though evidence is scarce, SNS activity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associated with salt sensitivity in populations at particular risk of salt sensitivity. </w:t>
      </w:r>
      <w:r w:rsidRPr="008A7204">
        <w:rPr>
          <w:rFonts w:ascii="Times New Roman" w:hAnsi="Times New Roman" w:cs="Times New Roman"/>
          <w:sz w:val="24"/>
          <w:szCs w:val="24"/>
          <w:lang w:val="fr-FR"/>
        </w:rPr>
        <w:t>Fang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lang w:val="fr-FR"/>
        </w:rPr>
        <w:instrText xml:space="preserve"> ADDIN ZOTERO_ITEM CSL_CITATION {"citationID":"19ahr21f14","properties":{"formattedCitation":"{\\rtf \\super 105\\nosupersub{}}","plainCitation":"105"},"citationItems":[{"id":763,"uris":["http://zotero.org/users/2154470/items/539FRJ4B"],"uri":["http://zotero.org/users/2154470/items/539FRJ4B"],"itemData":{"id":763,"type":"article-journal","title":"Estrogen depletion induces NaCl-sensitive hypertension in female spontaneously hypertensive rats","container-title":"American Journal of Physiology - Regulatory, Integrative and Comparative Physiology","page":"R1934-R1939","volume":"281","issue":"6","source":"ajpregu.physiology.org","abstract":"In women, arterial pressure generally increases after menopause, but several studies suggest that women who eat large amounts of plant estrogens (phytoestrogens) experience a slower rise in the incidence of postmenopausal hypertension. This suggests that both ovarian hormones (principally estrogen) and phytoestrogens may protect at least some women from hypertension. The present study tests the hypothesis that phytoestrogens blunt hypertension in estrogen-depleted female spontaneously hypertensive rats (SHR). Three-week-old ovariectomized SHR were fed one of four diets that contained basal (0.6%) or high (8%) NaCl with or without dietary phytoestrogens for 9 wk. In SHR on the basal NaCl diet, arterial pressure was unaffected by the removal of dietary phytoestrogens. In contrast, in SHR on the high-NaCl diet, arterial pressure was significantly higher in rats on the phytoestrogen-free (204 ± 4 mmHg) compared with the phytoestrogen-replete (153 ± 4 mmHg) diet. Ganglionic blockade resulted in reductions in arterial pressure that were directly related to the dietary NaCl-induced increases in arterial pressure. Together, these data indicate that dietary phytoestrogens protect ovariectomized female SHR from dietary NaCl-sensitive hypertension and that the sympathetic nervous system plays an important role in this effect. Furthermore, these results demonstrate that dietary phytoestrogens can have a major impact on the interpretation of studies into the physiological role of estrogen in females.","ISSN":"0363-6119, 1522-1490","note":"In women, arterial pressure generally increases after menopause, but several studies suggest that women who eat large amounts of plant estrogens (phytoestrogens) experience a slower rise in the incidence of postmenopausal hypertension. This suggests that both ovarian hormones (principally estrogen) and phytoestrogens may protect at least some women from hypertension. The present study tests the hypothesis that phytoestrogens blunt hypertension in estrogen-depleted female spontaneously hypertensive rats (SHR). Three-week-old ovariectomized SHR were fed one of four diets that contained basal (0.6%) or high (8%) NaCl with or without dietary phytoestrogens for 9 wk. In SHR on the basal NaCl diet, arterial pressure was unaffected by the removal of dietary phytoestrogens. In contrast, in SHR on the high-NaCl diet, arterial pressure was significantly higher in rats on the phytoestrogen-free (204 ± 4 mmHg) compared with the phytoestrogen-replete (153 ± 4 mmHg) diet. Ganglionic blockade resulted in reductions in arterial pressure that were directly related to the dietary NaCl-induced increases in arterial pressure. Together, these data indicate that dietary phytoestrogens protect ovariectomized female SHR from dietary NaCl-sensitive hypertension and that the sympathetic nervous system plays an important role in this effect. Furthermore, these results demonstrate that dietary phytoestrogens can have a major impact on the interpretation of studies into the physiological role of estrogen in females.\nPMID: 11705780","language":"en","author":[{"family":"Fang","given":"Zhiwu"},{"family":"Carlson","given":"Scott H."},{"family":"Chen","given":"Y. F."},{"family":"Oparil","given":"S."},{"family":"Wyss","given":"J. Michael"}],"issued":{"date-parts":[["2001",12,1]]},"PMID":"11705780"}}],"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5</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lang w:val="fr-FR"/>
        </w:rPr>
        <w:t xml:space="preserve"> investigated ovariectomized female SHR, a breed </w:t>
      </w:r>
      <w:r w:rsidRPr="008A7204">
        <w:rPr>
          <w:rFonts w:ascii="Times New Roman" w:hAnsi="Times New Roman" w:cs="Times New Roman"/>
          <w:sz w:val="24"/>
          <w:szCs w:val="24"/>
        </w:rPr>
        <w:t>that develops salt-sensitive hypertension when oestrogen depleted, and suggested beneficial effect of dietary phytoestrogens commonly found in soy on BP and SNS activity in these animals. On the other hand, high sucrose and fat dietary intake have been shown to increase SNS activity. Sprague Dawley rats exhibit an increase in BP after ingesting sucrose-sodium die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9f12e7qgs","properties":{"formattedCitation":"{\\rtf \\super 106\\nosupersub{}}","plainCitation":"106"},"citationItems":[{"id":483,"uris":["http://zotero.org/users/2154470/items/3QEC958D"],"uri":["http://zotero.org/users/2154470/items/3QEC958D"],"itemData":{"id":483,"type":"article-journal","title":"Effects of low sodium diet and unilateral nephrectomy on the development of carbohydrate-induced hypertension","container-title":"Blood Pressure","page":"164-169","volume":"4","issue":"3","source":"NCBI PubMed","abstract":"Since there appear to be important interactions between mechanisms of salt-sensitive and carbohydrate-sensitive hypertension, the goal of this study was to evaluate the effects of greatly reducing dietary salt intake and removal of one kidney (to increase salt sensitivity) on the hemodynamic and metabolic responses to carbohydrate-enriched diets in three different rat strains. All three strains of laboratory rat developed significant increases in fasting plasma insulin (1-2 fold, p &lt; 0.03) and triglyceride (2-3 fold, p &lt; 0.01) concentrations in response to fructose (or sucrose) enriched diets, irrespective of salt content. Blood pressure increased significantly in response to carbohydrate feeding in both Sprague-Dawley (S-D) and Dahl salt-sensitive rats, but not in Fischer 344 rats, and decreasing salt intake had no effect on the development of carbohydrate-induced hypertension: e.g., delta BP in S-D rats was +20 mmHg after the fructose-0.5% NaCl diet as compared with +19 mmHg after fructose-0.02% NaCl, and delta BP in Dahl salt-sensitive rats was +22 mmHg after fructose-0.02% NaCl. Finally, nephrectomy neither accentuated the degree of hypertension in fructose-fed S-D rats, nor increased blood pressure in fructose-fed Fischer 344 rats. These results emphasize the strain specific characteristics of carbohydrate-induced hypertension in rats, and indicate that the hemodynamic responses of different rat strains to dietary carbohydrate are not modified by either decreasing salt intake or removing one kidney.","ISSN":"0803-7051","note":"PMID: 7670650","journalAbbreviation":"Blood Press.","language":"eng","author":[{"family":"Donnelly","given":"R."},{"family":"Ho","given":"H."},{"family":"Reaven","given":"G. M."}],"issued":{"date-parts":[["1995",5]]},"PMID":"7670650"}}],"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6</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lang w:val="fr-FR"/>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lang w:val="fr-FR"/>
        </w:rPr>
        <w:instrText xml:space="preserve"> ADDIN ZOTERO_ITEM CSL_CITATION {"citationID":"261510kk8h","properties":{"formattedCitation":"{\\rtf \\super 107\\nosupersub{}}","plainCitation":"107"},"citationItems":[{"id":503,"uris":["http://zotero.org/users/2154470/items/CVT6FAXJ"],"uri":["http://zotero.org/users/2154470/items/CVT6FAXJ"],"itemData":{"id":503,"type":"article-journal","title":"Sucrose does not raise blood pressure in rats maintained on a low salt intake.","container-title":"Hypertension","page":"779-785","volume":"21","issue":"6 Pt 1","source":"hyper.ahajournals.org","abstract":"Diets high in sucrose or fructose have been shown by others to induce a modest elevation of blood pressure in rats. The present experiments were conducted to determine whether the sucrose-induced increase of blood pressure is dependent on the intake of sodium chloride. Four groups of Sprague-Dawley rats were studied: 1) a group maintained on a low salt diet and distilled water (0.45% sodium chloride, no added sucrose), 2) a low salt-high sucrose group (0.45% sodium chloride diet and 7% sucrose in distilled water), 3) a high salt group (4% sodium chloride diet and distilled water), and 4) a high salt-high sucrose group on a diet adjusted daily to maintain the same high intakes of sodium chloride and sucrose as those of groups 2 and 3. Systolic blood pressures were measured by tail-cuff plethysmography during weeks 1-3 of treatment, and direct mean arterial blood pressures were recorded in conscious animals during week 4. Animals on the high salt diet gained weight more slowly than those on the low salt intake. On the low sodium chloride intake, blood pressures were not affected by high dietary sucrose (group 1 versus 2). In contrast, on the high sodium chloride intake, blood pressures were 10-14 mm Hg higher in sucrose-drinking animals than in water-drinking animals (group 3 versus 4). The increments in blood pressures of the high sodium chloride-high sucrose group were not accompanied by greater increments in body weight compared with the animals on the high sodium chloride intake alone.(ABSTRACT TRUNCATED AT 250 WORDS)","DOI":"10.1161/01.HYP.21.6.779","ISSN":"0194-911X, 1524-4563","note":"PMID: 8500858","journalAbbreviation":"Hypertension","language":"en","author":[{"family":"Johnson","given":"M. D."},{"family":"Zhang","given":"H. Y."},{"family":"Kotchen","given":"T. A."}],"issued":{"date-parts":[["1993",6,1]]},"PMID":"8500858"}}],"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7</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These</w:t>
      </w:r>
      <w:r w:rsidRPr="008A7204">
        <w:rPr>
          <w:rFonts w:ascii="Times New Roman" w:hAnsi="Times New Roman" w:cs="Times New Roman"/>
          <w:sz w:val="24"/>
          <w:szCs w:val="24"/>
          <w:lang w:val="fr-FR"/>
        </w:rPr>
        <w:t xml:space="preserve"> rats exhibit a significant increase (</w:t>
      </w:r>
      <w:r w:rsidRPr="008A7204">
        <w:rPr>
          <w:rFonts w:ascii="Times New Roman" w:hAnsi="Times New Roman" w:cs="Times New Roman"/>
          <w:sz w:val="24"/>
          <w:szCs w:val="24"/>
        </w:rPr>
        <w:t>P&lt;0.001)</w:t>
      </w:r>
      <w:r w:rsidRPr="008A7204">
        <w:rPr>
          <w:rFonts w:ascii="Times New Roman" w:hAnsi="Times New Roman" w:cs="Times New Roman"/>
          <w:sz w:val="24"/>
          <w:szCs w:val="24"/>
          <w:lang w:val="fr-FR"/>
        </w:rPr>
        <w:t xml:space="preserve"> in SBP after four weeks of consuming high sodium (4% NaCl), high sucrose diet (receiving sucrose in their drinking water; 7% by weight) compared to their counterparts fed either: a low sodium (0.45% NaCl), no sucrose; a low sodium, high sucrose; or a high sodium, no sucrose diet. Even though high </w:t>
      </w:r>
      <w:r w:rsidRPr="008A7204">
        <w:rPr>
          <w:rFonts w:ascii="Times New Roman" w:hAnsi="Times New Roman" w:cs="Times New Roman"/>
          <w:sz w:val="24"/>
          <w:szCs w:val="24"/>
          <w:lang w:val="fr-FR"/>
        </w:rPr>
        <w:lastRenderedPageBreak/>
        <w:t>sodium diet did not cause a statistically significant increase in cateholamine levels, t</w:t>
      </w:r>
      <w:r w:rsidRPr="008A7204">
        <w:rPr>
          <w:rFonts w:ascii="Times New Roman" w:hAnsi="Times New Roman" w:cs="Times New Roman"/>
          <w:sz w:val="24"/>
          <w:szCs w:val="24"/>
        </w:rPr>
        <w:t>he authors suggest that activation of the SNS is one of the possible mechanisms of the increase in BP. They state, however, that hypertension is developed only when an adequate amount of salt is consumed together with sucrose.</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6smta0gou","properties":{"formattedCitation":"{\\rtf \\super 107\\nosupersub{}}","plainCitation":"107"},"citationItems":[{"id":503,"uris":["http://zotero.org/users/2154470/items/CVT6FAXJ"],"uri":["http://zotero.org/users/2154470/items/CVT6FAXJ"],"itemData":{"id":503,"type":"article-journal","title":"Sucrose does not raise blood pressure in rats maintained on a low salt intake.","container-title":"Hypertension","page":"779-785","volume":"21","issue":"6 Pt 1","source":"hyper.ahajournals.org","abstract":"Diets high in sucrose or fructose have been shown by others to induce a modest elevation of blood pressure in rats. The present experiments were conducted to determine whether the sucrose-induced increase of blood pressure is dependent on the intake of sodium chloride. Four groups of Sprague-Dawley rats were studied: 1) a group maintained on a low salt diet and distilled water (0.45% sodium chloride, no added sucrose), 2) a low salt-high sucrose group (0.45% sodium chloride diet and 7% sucrose in distilled water), 3) a high salt group (4% sodium chloride diet and distilled water), and 4) a high salt-high sucrose group on a diet adjusted daily to maintain the same high intakes of sodium chloride and sucrose as those of groups 2 and 3. Systolic blood pressures were measured by tail-cuff plethysmography during weeks 1-3 of treatment, and direct mean arterial blood pressures were recorded in conscious animals during week 4. Animals on the high salt diet gained weight more slowly than those on the low salt intake. On the low sodium chloride intake, blood pressures were not affected by high dietary sucrose (group 1 versus 2). In contrast, on the high sodium chloride intake, blood pressures were 10-14 mm Hg higher in sucrose-drinking animals than in water-drinking animals (group 3 versus 4). The increments in blood pressures of the high sodium chloride-high sucrose group were not accompanied by greater increments in body weight compared with the animals on the high sodium chloride intake alone.(ABSTRACT TRUNCATED AT 250 WORDS)","DOI":"10.1161/01.HYP.21.6.779","ISSN":"0194-911X, 1524-4563","note":"PMID: 8500858","journalAbbreviation":"Hypertension","language":"en","author":[{"family":"Johnson","given":"M. D."},{"family":"Zhang","given":"H. Y."},{"family":"Kotchen","given":"T. A."}],"issued":{"date-parts":[["1993",6,1]]},"PMID":"8500858"}}],"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7</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Nagae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5sa3ruspv","properties":{"formattedCitation":"{\\rtf \\super 108\\nosupersub{}}","plainCitation":"108"},"citationItems":[{"id":271,"uris":["http://zotero.org/users/2154470/items/HI2WGS2S"],"uri":["http://zotero.org/users/2154470/items/HI2WGS2S"],"itemData":{"id":271,"type":"article-journal","title":"Effect of High Fat Loading in Dahl Salt-Sensitive Rats","container-title":"Clinical and Experimental Hypertension","page":"451-461","volume":"31","issue":"5","source":"CrossRef","DOI":"10.1080/10641960902825487","ISSN":"1064-1963, 1525-6006","language":"en","author":[{"family":"Nagae","given":"Ai"},{"family":"Fujita","given":"Megumi"},{"family":"Kawarazaki","given":"Hiroo"},{"family":"Matsui","given":"Hiromitu"},{"family":"Ando","given":"Katsuyuki"},{"family":"Fujita","given":"Toshiro"}],"issued":{"date-parts":[["2009",1]]}}}],"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8</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report somewhat similar in rats on the high fat diet. A</w:t>
      </w:r>
      <w:r w:rsidRPr="008A7204">
        <w:rPr>
          <w:rFonts w:ascii="Times New Roman" w:hAnsi="Times New Roman" w:cs="Times New Roman"/>
          <w:b/>
          <w:sz w:val="24"/>
          <w:szCs w:val="24"/>
        </w:rPr>
        <w:t xml:space="preserve"> </w:t>
      </w:r>
      <w:r w:rsidRPr="008A7204">
        <w:rPr>
          <w:rFonts w:ascii="Times New Roman" w:hAnsi="Times New Roman" w:cs="Times New Roman"/>
          <w:sz w:val="24"/>
          <w:szCs w:val="24"/>
        </w:rPr>
        <w:t xml:space="preserve">high fat intake during eight weeks was associated with increased SBP in high salt-fed Dahl S rats (8% NaCl). Although the rats exhibited an increase in BP during both high (45% fat) and low fat (10% fat) diets, the sodium pressor effect was more pronounced in high fat-fed rats. The latter group also accumulated more visceral fat and gained more weight. Finally, catecholamine levels were increased in the early phase of fat loading, suggesting that it is insulin resistance developed due to visceral fat accumulation and resultant increase in SNS activity that caused a rise in BP. </w:t>
      </w:r>
    </w:p>
    <w:p w14:paraId="22DF63B8" w14:textId="77777777" w:rsidR="00561F4F" w:rsidRPr="008A7204" w:rsidRDefault="00561F4F" w:rsidP="00561F4F">
      <w:pPr>
        <w:spacing w:line="480" w:lineRule="auto"/>
        <w:ind w:firstLine="720"/>
        <w:rPr>
          <w:rFonts w:ascii="Times New Roman" w:hAnsi="Times New Roman" w:cs="Times New Roman"/>
          <w:sz w:val="24"/>
          <w:szCs w:val="24"/>
        </w:rPr>
      </w:pPr>
    </w:p>
    <w:p w14:paraId="6F015E10" w14:textId="2ABD3A60" w:rsidR="00561F4F" w:rsidRPr="008A7204" w:rsidRDefault="00561F4F" w:rsidP="00561F4F">
      <w:pPr>
        <w:spacing w:line="480" w:lineRule="auto"/>
        <w:ind w:firstLine="720"/>
        <w:rPr>
          <w:rFonts w:ascii="Times New Roman" w:hAnsi="Times New Roman" w:cs="Times New Roman"/>
          <w:sz w:val="24"/>
          <w:szCs w:val="24"/>
          <w:shd w:val="clear" w:color="auto" w:fill="FFFFFF"/>
        </w:rPr>
      </w:pPr>
      <w:r w:rsidRPr="008A7204">
        <w:rPr>
          <w:rFonts w:ascii="Times New Roman" w:hAnsi="Times New Roman" w:cs="Times New Roman"/>
          <w:sz w:val="24"/>
          <w:szCs w:val="24"/>
        </w:rPr>
        <w:t xml:space="preserve">In summary, less responsive RAAS, a trait of salt sensitivity in blacks, suggests it is the population to be particularly advised on reducing alcohol intake. On the other hand, because of this trait and the impaired natriuretic mechanisms of blacks, it can be assumed that this population would especially benefit from dietary patterns similar to DASH. It is due to its interaction with RAAS and increased natriuresis observed in African Americans. Furthermore, black populations should be advised on restricting their saturated fat and sucrose intake, as a result of their impact on NO bioavailability in conditions of high salt intake. In order to increase bioavailability of this vasodilating substance, dietary intake of l-arginine rich foods should be increased. As previously mentioned, in salt-sensitive postmenopausal women, it is the loss of oestrogen that probably mediates the relationship between RAAS and endothelial dysfunction. Thus, l-arginine rich food and dietary patterns similar to DASH should be encouraged while intake of saturated fat and sucrose should be reduced. With regards to SNS activity, at this time it is unclear whether regular consumption </w:t>
      </w:r>
      <w:r w:rsidRPr="008A7204">
        <w:rPr>
          <w:rFonts w:ascii="Times New Roman" w:hAnsi="Times New Roman" w:cs="Times New Roman"/>
          <w:sz w:val="24"/>
          <w:szCs w:val="24"/>
        </w:rPr>
        <w:lastRenderedPageBreak/>
        <w:t xml:space="preserve">of soy, as the main source of dietary phytoestrogen, would benefit this population. Even though oestrogen has been shown to reduce the catecholamine levels, the change in catecholamine levels between low- and </w:t>
      </w:r>
      <w:r w:rsidR="0043695B" w:rsidRPr="008A7204">
        <w:rPr>
          <w:rFonts w:ascii="Times New Roman" w:hAnsi="Times New Roman" w:cs="Times New Roman"/>
          <w:sz w:val="24"/>
          <w:szCs w:val="24"/>
        </w:rPr>
        <w:t>high salt</w:t>
      </w:r>
      <w:r w:rsidRPr="008A7204">
        <w:rPr>
          <w:rFonts w:ascii="Times New Roman" w:hAnsi="Times New Roman" w:cs="Times New Roman"/>
          <w:sz w:val="24"/>
          <w:szCs w:val="24"/>
        </w:rPr>
        <w:t xml:space="preserve"> diet was not associated with diagnosis of hypertension in postmenopausal women. An overview of macronutrients, dietary patterns and lifestyle factors affecting different mechanisms involved in development of salt sensitivity is presented in Table 2.</w:t>
      </w:r>
    </w:p>
    <w:p w14:paraId="22826BF3" w14:textId="77777777" w:rsidR="00561F4F" w:rsidRPr="008A7204" w:rsidRDefault="00561F4F" w:rsidP="00561F4F">
      <w:pPr>
        <w:spacing w:line="480" w:lineRule="auto"/>
        <w:rPr>
          <w:rFonts w:ascii="Times New Roman" w:hAnsi="Times New Roman" w:cs="Times New Roman"/>
          <w:b/>
          <w:sz w:val="24"/>
          <w:szCs w:val="24"/>
        </w:rPr>
      </w:pPr>
    </w:p>
    <w:p w14:paraId="0073FE8E"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t xml:space="preserve">MAGNESIUM, MACRONUTRIENT CONTENT OF THE DIET AND PHYSICAL ACTIVITY ALSO CONTRIBUTE TO SALT SENITITIVY </w:t>
      </w:r>
    </w:p>
    <w:p w14:paraId="7CF946AE" w14:textId="77777777"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 xml:space="preserve">In addition to factors influencing systems involved in salt sensitivity of BP already presented, certain dietary and lifestyle factors provide a potential for future research as mechanisms of their actions need to be further explored. </w:t>
      </w:r>
    </w:p>
    <w:p w14:paraId="02196ACA" w14:textId="52BE2FA8"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Together with changes in intra- and extra-cellular sodium and calcium, changes in magnesium levels are associated with high salt intake and these changes are more apparent in salt-sensitive population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vvo3ha2vl","properties":{"formattedCitation":"{\\rtf \\super 109\\nosupersub{}}","plainCitation":"109"},"citationItems":[{"id":476,"uris":["http://zotero.org/users/2154470/items/2G5JJFWN"],"uri":["http://zotero.org/users/2154470/items/2G5JJFWN"],"itemData":{"id":476,"type":"article-journal","title":"Intracellular ionic consequences of dietary salt loading in essential hypertension. Relation to blood pressure and effects of calcium channel blockade.","container-title":"Journal of Clinical Investigation","page":"1269-1276","volume":"94","issue":"3","source":"PubMed Central","abstract":"To study the ionic basis of salt sensitivity in hypertension, 19F-, 13P-, and 23Na-nuclear magnetic resonance techniques were used to measure cytosolic free calcium (Cai), pH (pHi), free magnesium (Mgi), and sodium (Nai) in erythrocytes of essential hypertensive subjects (n = 19). Individuals were studied for 2 mo each on low- (UNaV &lt; 50 meq/d) and high- (UNaV &gt; 200 meq/d) salt diets, with the concomitant administration of nifedipine (10 mg t.i.d.) or placebo tablets for 1 mo of each diet. Salt loading elevated Cai and Nai while suppressing Mgi and pHi; these changes occurred predominantly in salt-sensitive subjects (n = 9). Nifedipine blunted the pressor response to salt loading &gt; 50% (delta diastolic BP [high-low salt vs placebo] = 5 +/- 2 vs 14 +/- 2 mmHg, P &lt; 0.05) and reversed salt-induced ionic changes, lowering Cai and elevating Mgi and pHi. Regardless of the definition of salt sensitivity, continuous relationships were observed between the pressure response to salt loading, the levels of Cai (r = 0.726, P &lt; 0.001), Nai (r = 0.747, P &lt; 0.001), and pHi (r = -0.754, P &lt; 0.001), and the salt-induced change in Mgi (r = -0.757, P &lt; 0.001). Altogether, these results emphasize the reciprocal and coordinate nature of intracellular ionic changes in response to dietary salt loading and calcium channel blockade in essential hypertension. They suggest that salt sensitivity is mediated by cellular calcium accumulation from the extracellular space, in association with magnesium depletion and acidification. Lastly, interpretation of intracellular ion measurements in the future will require concurrent assessment of dietary salt intake.","ISSN":"0021-9738","note":"PMID: 8083368\nPMCID: PMC295212","journalAbbreviation":"J Clin Invest","author":[{"family":"Resnick","given":"L M"},{"family":"Gupta","given":"R K"},{"family":"DiFabio","given":"B"},{"family":"Barbagallo","given":"M"},{"family":"Mann","given":"S"},{"family":"Marion","given":"R"},{"family":"Laragh","given":"J H"}],"issued":{"date-parts":[["1994",9]]},"PMID":"8083368","PMCID":"PMC295212"}}],"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09</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vertAlign w:val="superscript"/>
        </w:rPr>
        <w:t>,</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8jrb1jcqu","properties":{"formattedCitation":"{\\rtf \\super 110\\nosupersub{}}","plainCitation":"110"},"citationItems":[{"id":525,"uris":["http://zotero.org/users/2154470/items/MGVHGSN3"],"uri":["http://zotero.org/users/2154470/items/MGVHGSN3"],"itemData":{"id":525,"type":"article-journal","title":"Significance of intracellular cations and calcium-regulating hormones on salt sensitivity in patients with essential hypertension","container-title":"Contributions to Nephrology","page":"11-18","volume":"90","source":"NCBI PubMed","abstract":"Although the existence of salt sensitivity in essential hypertensives has been well known, the precise mechanism(s) has not yet been elucidated. The aim of this study was to clarify the relation between the responses in blood pressure, extra- and intracellular cations and calcium-regulating hormones to oral NaCl loading in essential hypertensives. After oral NaCl loading, mean blood pressure, urinary excretions of calcium and magnesium, and PLT[Ca2+]i were significantly increased. [Ca2+]o and E[Mg]i were decreased. The changes (delta) in mean blood pressure by NaCl loading positively correlated with delta PLT[Ca2+]i and delta PTH, and negatively with delta[Ca2+]o and delta E[Mg]i. Delta PLT[Ca2+]i positively correlated with delta PTH and negatively with delta[Ca2+]o and delta E[Mg]i. From these results, the blood pressure response to oral NaCl loading is associated with the alternation of [Ca2+]i metabolism in which the changes in magnesium metabolism and calcium-regulating hormones may be involved.","ISSN":"0302-5144","note":"PMID: 1959335","journalAbbreviation":"Contrib Nephrol","language":"eng","author":[{"family":"Matsuura","given":"H."},{"family":"Shingu","given":"T."},{"family":"Inoue","given":"I."},{"family":"Kajiyama","given":"G."},{"family":"Kusaka","given":"M."},{"family":"Matsumoto","given":"K."},{"family":"Kido","given":"K."}],"issued":{"date-parts":[["1991"]]},"PMID":"1959335"}}],"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1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 African American salt-sensitive subjects on a high salt diet, calcium to magnesium ratio was higher compared to salt-resistant or salt-sensitive Caucasian individuals suggesting an association between magnesium and salt sensitivity in this population.</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ej1ff2liq","properties":{"formattedCitation":"{\\rtf \\super 40\\nosupersub{}}","plainCitation":"40"},"citationItems":[{"id":287,"uris":["http://zotero.org/users/2154470/items/8ZU6GR7P"],"uri":["http://zotero.org/users/2154470/items/8ZU6GR7P"],"itemData":{"id":287,"type":"article-journal","title":"Determinants of Salt Sensitivity in Black and White Normotensive and Hypertensive Women","container-title":"Hypertension","page":"1087-1092","volume":"42","issue":"6","source":"CrossRef","DOI":"10.1161/01.HYP.0000101687.89160.19","ISSN":"0194-911X, 1524-4563","language":"en","author":[{"family":"Wright","given":"J. T."},{"family":"Rahman","given":"M."},{"family":"Scarpa","given":"A."},{"family":"Fatholahi","given":"M."},{"family":"Griffin","given":"V."},{"family":"Jean-Baptiste","given":"R."},{"family":"Islam","given":"M."},{"family":"Eissa","given":"M."},{"family":"White","given":"S."},{"family":"Douglas","given":"J. G."}],"issued":{"date-parts":[["2003",12,1]]}}}],"schema":"https://github.com/citation-style-language/schema/raw/master/csl-citation.json"} </w:instrText>
      </w:r>
      <w:r w:rsidRPr="008A7204">
        <w:rPr>
          <w:rFonts w:ascii="Times New Roman" w:hAnsi="Times New Roman" w:cs="Times New Roman"/>
          <w:sz w:val="24"/>
          <w:szCs w:val="24"/>
        </w:rPr>
        <w:fldChar w:fldCharType="separate"/>
      </w:r>
      <w:r w:rsidRPr="008A7204">
        <w:rPr>
          <w:rFonts w:ascii="Times New Roman" w:hAnsi="Times New Roman" w:cs="Times New Roman"/>
          <w:sz w:val="24"/>
          <w:szCs w:val="24"/>
          <w:vertAlign w:val="superscript"/>
        </w:rPr>
        <w:t>40</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An association between magnesium and salt sensitivity has been found in animal studies as well. Abnormal magnesium metabolism has been observed in the model of genetically predisposed salt-sensitive rats. Magnesium concentrations in erythrocyte ghosts, aortas, and mesenteric arteries of female salt-sensitive (SS/JR) and salt-resistant (SR/JR) Dahl-derived rats were lower compared to a Sprague Dawley control group. Both groups were fed normal rat chow and either tap water or 0.9% NaCl. High salt did not have an effect on magnesium levels in the control group whereas salt-sensitive rats developed hypertension. </w:t>
      </w:r>
      <w:r w:rsidRPr="008A7204">
        <w:rPr>
          <w:rFonts w:ascii="Times New Roman" w:hAnsi="Times New Roman" w:cs="Times New Roman"/>
          <w:sz w:val="24"/>
          <w:szCs w:val="24"/>
        </w:rPr>
        <w:lastRenderedPageBreak/>
        <w:t xml:space="preserve">The authors suggest a possible inheritable metabolic defect that disables the magnesium binding to plasma membrane of cells which, in turn,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be associated with hypertension development in these animals. However, they also state that this defect is probably not the sole cause of salt-sensitive hypertension but one of the contributing factors.</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1v4t3jf5r3","properties":{"formattedCitation":"{\\rtf \\super 111\\nosupersub{}}","plainCitation":"111"},"citationItems":[{"id":540,"uris":["http://zotero.org/users/2154470/items/VJ558BBK"],"uri":["http://zotero.org/users/2154470/items/VJ558BBK"],"itemData":{"id":540,"type":"article-journal","title":"Abnormal magnesium metabolism in two rat models of genetic hypertension","container-title":"Canadian Journal of Physiology and Pharmacology","page":"1225-1229","volume":"70","issue":"9","source":"NCBI PubMed","abstract":"Magnesium concentrations in erythrocyte ghosts and arterial tissue of male, spontaneously hypertensive rats (SHR) were significantly less than in these tissues of male normotensive controls (Wistar-Kyoto; WKY) of the same age, which were also fed rat chow and tap water. The magnesium concentration in SHR erythrocyte ghosts was increased to the control value by incubating SHR erythrocytes with WKY blood plasma; SHR plasma did not affect the magnesium concentration in WKY erythrocyte ghosts. The magnesium concentrations in erythrocyte ghosts, aortas, and mesenteric arteries from female salt-sensitive (SS/JR) and salt-resistant (SR/JR) Dahl-derived rats, both maintained ad libitum on laboratory rat chow and either tap water or 0.9% NaCl, were not different but were significantly less than those of Sprague-Dawley rats considered as controls. While the ingestion of 0.9% NaCl had no effect on the magnesium concentrations measured in these animals, it caused the salt-sensitive rats to become severely hypertensive. It is evident from these observations that the decreased binding of magnesium to the plasma membrane of cells may be an inheritable metabolic defect that may be associated with the development of hypertension. However, in those instances of hypertension in which this defect occurs, it appears to be a contributing cause of the hypertension; by itself the defect is not a cause of hypertension.","ISSN":"0008-4212","note":"PMID: 1493590","journalAbbreviation":"Can. J. Physiol. Pharmacol.","language":"eng","author":[{"family":"Wells","given":"I. C."},{"family":"Agrawal","given":"D. K."}],"issued":{"date-parts":[["1992",9]]},"PMID":"1493590"}}],"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11</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Furthermore, emphasizing the importance of the macronutrient content of the diet, Mattson et al.</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2cg5p7vfsm","properties":{"formattedCitation":"{\\rtf \\super 112\\nosupersub{}}","plainCitation":"112"},"citationItems":[{"id":681,"uris":["http://zotero.org/users/2154470/items/4FUPF7T6"],"uri":["http://zotero.org/users/2154470/items/4FUPF7T6"],"itemData":{"id":681,"type":"article-journal","title":"Dietary Protein Source Determines the Degree of Hypertension and Renal Disease in the Dahl Salt-Sensitive Rat","container-title":"Hypertension","page":"736-741","volume":"45","issue":"4","source":"hyper.ahajournals.org","abstract":"Previous studies demonstrated that a whole-grain diet attenuated sodium-dependent hypertension and renal disease in Dahl salt-sensitive rats from the colony at the Medical College of Wisconsin (Dahl SS/Mcw rats) compared with rats maintained on a purified AIN-76A diet. The present experiments determined which component(s) of the grain diet prevented renal and cardiovascular disease. Male SS/Mcw rats were maintained on isocaloric diets identical to AIN-76A, except the source of protein (wheat gluten for casein), carbohydrate (wheat flour for sucrose), or fat (soybean oil for corn oil) was substituted in separate diets. Rats were maintained on the different diets from weaning and studied after 3 weeks on a high-salt (4.0% NaCl) diet. Substitution of the carbohydrate in the diet did not affect body weight, arterial pressure, or renal disease. Replacement of casein with wheat gluten significantly reduced body weight (258±7 versus 353±3 grams), mean arterial pressure (133±2 versus 153±2 mm Hg), and albumin excretion (9±1 versus 50±7 mg/d) to levels of rats fed the whole-grain diet (n=7 to 16/group). Replacement of the fat in the diet increased arterial pressure without affecting body weight or albumin excretion. The results of the present study indicate that dietary components other than sodium play an important role in the development of hypertension and renal disease in the Dahl SS/Mcw rat.","DOI":"10.1161/01.HYP.0000153318.74544.cc","ISSN":"0194-911X, 1524-4563","note":"PMID: 15699463","journalAbbreviation":"Hypertension","language":"en","author":[{"family":"Mattson","given":"David L."},{"family":"Meister","given":"Carla J."},{"family":"Marcelle","given":"Michelle L."}],"issued":{"date-parts":[["2005",4,1]]},"PMID":"15699463"}}],"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12</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investigated the development of salt-sensitive hypertension in inbred Dahl rats (Dahl SS/Mcw). A significant reduction in MAP was observed when substituting the casein with wheat gluten on either a high (4% NaCl) or low (0.4% NaCl) intake compared with rats on the AIN-76A diet containing 50% sucrose, 20% casein, 15% corn starch, 5% cellulose and 5% corn oil. Furthermore, the rats fed the whole-grain diet had significantly lower MAP compared to the rats fed the AIN-76A diet. Regardless of the sodium intake, a substitution of corn oil with soybean oil resulted in the highest increase in MAP. Finally, together with alcohol consumption, another potential lifestyle correlate of salt sensitivity is participation in physical activity. To our knowledge, only one study reports this association. A large dietary feeding study was conducted among 1,906 individuals who were 16 years of age or older and living in rural northern C</w:t>
      </w:r>
      <w:r w:rsidR="00652D01" w:rsidRPr="008A7204">
        <w:rPr>
          <w:rFonts w:ascii="Times New Roman" w:hAnsi="Times New Roman" w:cs="Times New Roman"/>
          <w:sz w:val="24"/>
          <w:szCs w:val="24"/>
        </w:rPr>
        <w:t xml:space="preserve">hina. Participants underwent a </w:t>
      </w:r>
      <w:r w:rsidRPr="008A7204">
        <w:rPr>
          <w:rFonts w:ascii="Times New Roman" w:hAnsi="Times New Roman" w:cs="Times New Roman"/>
          <w:sz w:val="24"/>
          <w:szCs w:val="24"/>
        </w:rPr>
        <w:t>seven day low sodium intervention (51.3 mmol sodium/day) followed by a seven day high sodium intervention (307.8 mmol sodium/day) to determine salt sensitivity.  Usual physical activity during the past 12 months was assessed at baseline using a standard questionnaire. The study found physical activity level to be a strong predictor of the SBP response to dietary sodium. These observations persisted when taking into consideration possible confounders (age, sex, body mass index, educational level, cigarette smoking, alcohol consumption, and baseline urinary excretion of sodium and potassium).</w:t>
      </w:r>
      <w:r w:rsidRPr="008A7204">
        <w:rPr>
          <w:rFonts w:ascii="Times New Roman" w:hAnsi="Times New Roman" w:cs="Times New Roman"/>
          <w:sz w:val="24"/>
          <w:szCs w:val="24"/>
        </w:rPr>
        <w:fldChar w:fldCharType="begin"/>
      </w:r>
      <w:r w:rsidR="001B679F" w:rsidRPr="008A7204">
        <w:rPr>
          <w:rFonts w:ascii="Times New Roman" w:hAnsi="Times New Roman" w:cs="Times New Roman"/>
          <w:sz w:val="24"/>
          <w:szCs w:val="24"/>
        </w:rPr>
        <w:instrText xml:space="preserve"> ADDIN ZOTERO_ITEM CSL_CITATION {"citationID":"jtgm036md","properties":{"formattedCitation":"{\\rtf \\super 113\\nosupersub{}}","plainCitation":"113"},"citationItems":[{"id":348,"uris":["http://zotero.org/users/2154470/items/UBEJS2SM"],"uri":["http://zotero.org/users/2154470/items/UBEJS2SM"],"itemData":{"id":348,"type":"article-journal","title":"Physical Activity Reduces Salt Sensitivity of Blood Pressure: The Genetic Epidemiology Network of Salt Sensitivity Study","container-title":"American Journal of Epidemiology","page":"S106-S113","volume":"176","issue":"suppl 7","source":"CrossRef","DOI":"10.1093/aje/kws266","ISSN":"0002-9262, 1476-6256","shortTitle":"Physical Activity Reduces Salt Sensitivity of Blood Pressure","language":"en","author":[{"family":"Rebholz","given":"C. M."},{"family":"Gu","given":"D."},{"family":"Chen","given":"J."},{"family":"Huang","given":"J.-F."},{"family":"Cao","given":"J."},{"family":"Chen","given":"J.-C."},{"family":"Li","given":"J."},{"family":"Lu","given":"F."},{"family":"Mu","given":"J."},{"family":"Ma","given":"J."},{"family":"Hu","given":"D."},{"family":"Ji","given":"X."},{"family":"Bazzano","given":"L. A."},{"family":"Liu","given":"D."},{"family":"He","given":"J."},{"literal":"for the GenSalt Collaborative Research Group"}],"issued":{"date-parts":[["2012",10,1]]}}}],"schema":"https://github.com/citation-style-language/schema/raw/master/csl-citation.json"} </w:instrText>
      </w:r>
      <w:r w:rsidRPr="008A7204">
        <w:rPr>
          <w:rFonts w:ascii="Times New Roman" w:hAnsi="Times New Roman" w:cs="Times New Roman"/>
          <w:sz w:val="24"/>
          <w:szCs w:val="24"/>
        </w:rPr>
        <w:fldChar w:fldCharType="separate"/>
      </w:r>
      <w:r w:rsidR="001B679F" w:rsidRPr="008A7204">
        <w:rPr>
          <w:rFonts w:ascii="Times New Roman" w:hAnsi="Times New Roman" w:cs="Times New Roman"/>
          <w:sz w:val="24"/>
          <w:szCs w:val="24"/>
          <w:vertAlign w:val="superscript"/>
        </w:rPr>
        <w:t>113</w:t>
      </w:r>
      <w:r w:rsidRPr="008A7204">
        <w:rPr>
          <w:rFonts w:ascii="Times New Roman" w:hAnsi="Times New Roman" w:cs="Times New Roman"/>
          <w:sz w:val="24"/>
          <w:szCs w:val="24"/>
        </w:rPr>
        <w:fldChar w:fldCharType="end"/>
      </w:r>
      <w:r w:rsidRPr="008A7204">
        <w:rPr>
          <w:rFonts w:ascii="Times New Roman" w:hAnsi="Times New Roman" w:cs="Times New Roman"/>
          <w:sz w:val="24"/>
          <w:szCs w:val="24"/>
        </w:rPr>
        <w:t xml:space="preserve"> Given that only one study has reported this association, it is hard to draw a conclusion whether salt-sensitive patients would particularly benefit from regular physical activity. </w:t>
      </w:r>
    </w:p>
    <w:p w14:paraId="5B290C13"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lastRenderedPageBreak/>
        <w:t>CONCLUSION</w:t>
      </w:r>
      <w:r w:rsidRPr="008A7204">
        <w:rPr>
          <w:rFonts w:ascii="Times New Roman" w:hAnsi="Times New Roman" w:cs="Times New Roman"/>
          <w:b/>
          <w:sz w:val="24"/>
          <w:szCs w:val="24"/>
        </w:rPr>
        <w:tab/>
        <w:t xml:space="preserve"> </w:t>
      </w:r>
    </w:p>
    <w:p w14:paraId="50C1297D" w14:textId="6926C11F" w:rsidR="00561F4F" w:rsidRPr="008A7204" w:rsidRDefault="00561F4F" w:rsidP="00561F4F">
      <w:pPr>
        <w:spacing w:line="480" w:lineRule="auto"/>
        <w:ind w:firstLine="720"/>
        <w:rPr>
          <w:rFonts w:ascii="Times New Roman" w:hAnsi="Times New Roman" w:cs="Times New Roman"/>
          <w:sz w:val="24"/>
          <w:szCs w:val="24"/>
        </w:rPr>
      </w:pPr>
      <w:r w:rsidRPr="008A7204">
        <w:rPr>
          <w:rFonts w:ascii="Times New Roman" w:hAnsi="Times New Roman" w:cs="Times New Roman"/>
          <w:sz w:val="24"/>
          <w:szCs w:val="24"/>
        </w:rPr>
        <w:t xml:space="preserve">The purpose of this review was to identify the possible mechanisms of salt sensitivity in populations that are at particular risk, together with dietary and lifestyle factors that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act protective or harmful by affecting these systems. Based on the research conducted to date it is suggested that blacks, postmenopausal women and older populations are the populations that tend to be more salt-sensitive and thus at greater risk of developing hypertension and CVD. Due to small number of studies investigating potential mechanisms of salt sensitivity in populations aged 65+ years, the focus of this review were mainly black populations and postmenopausal women. While some mechanisms underlying salt sensitivity in these populations are thoroughly investigated, other areas require further investigation such as  </w:t>
      </w:r>
      <w:r w:rsidR="00254D02" w:rsidRPr="008A7204">
        <w:rPr>
          <w:rFonts w:ascii="Times New Roman" w:hAnsi="Times New Roman" w:cs="Times New Roman"/>
          <w:sz w:val="24"/>
          <w:szCs w:val="24"/>
        </w:rPr>
        <w:t>gene-environment interactions</w:t>
      </w:r>
      <w:r w:rsidR="009442A4" w:rsidRPr="008A7204">
        <w:rPr>
          <w:rFonts w:ascii="Times New Roman" w:hAnsi="Times New Roman" w:cs="Times New Roman"/>
          <w:sz w:val="24"/>
          <w:szCs w:val="24"/>
        </w:rPr>
        <w:t xml:space="preserve">, </w:t>
      </w:r>
      <w:r w:rsidRPr="008A7204">
        <w:rPr>
          <w:rFonts w:ascii="Times New Roman" w:hAnsi="Times New Roman" w:cs="Times New Roman"/>
          <w:sz w:val="24"/>
          <w:szCs w:val="24"/>
        </w:rPr>
        <w:t>SNS and its role in development of salt sensitivity or the functioning of ka</w:t>
      </w:r>
      <w:r w:rsidR="009442A4" w:rsidRPr="008A7204">
        <w:rPr>
          <w:rFonts w:ascii="Times New Roman" w:hAnsi="Times New Roman" w:cs="Times New Roman"/>
          <w:sz w:val="24"/>
          <w:szCs w:val="24"/>
        </w:rPr>
        <w:t xml:space="preserve">llikrein-kinin system in blacks. </w:t>
      </w:r>
      <w:r w:rsidRPr="008A7204">
        <w:rPr>
          <w:rFonts w:ascii="Times New Roman" w:hAnsi="Times New Roman" w:cs="Times New Roman"/>
          <w:sz w:val="24"/>
          <w:szCs w:val="24"/>
        </w:rPr>
        <w:t xml:space="preserve">A wide range of mechanisms explaining salt sensitivity in the latter group does not necessarily mean that some of those mechanisms are not potential causes of salt sensitivity in postmenopausal women too. Even though studies on dietary factors influencing mechanisms of salt sensitivity presented in this review have not all been conducted on the populations of our particular interest, certain conclusions can be drawn. An increase in BP observed in these two demographic groups in conditions of high salt intake, can be blunted depending on the dietary intake. Higher intakes of potassium, calcium, vitamin D, antioxidant vitamins, proteins rich in amino acid l-arginine, and adherence to dietary patterns similar to DASH can be especially beneficial. It is due to their action on RAAS, endothelial function, renal hemodynamics and ion transport. In contrast, diets similar to typical Western diet, rich in saturated fats, sucrose and fructose together with excessive alcohol consumption, affecting mentioned mechanisms, </w:t>
      </w:r>
      <w:r w:rsidR="00C532F7" w:rsidRPr="008A7204">
        <w:rPr>
          <w:rFonts w:ascii="Times New Roman" w:hAnsi="Times New Roman" w:cs="Times New Roman"/>
          <w:sz w:val="24"/>
          <w:szCs w:val="24"/>
        </w:rPr>
        <w:t>may</w:t>
      </w:r>
      <w:r w:rsidRPr="008A7204">
        <w:rPr>
          <w:rFonts w:ascii="Times New Roman" w:hAnsi="Times New Roman" w:cs="Times New Roman"/>
          <w:sz w:val="24"/>
          <w:szCs w:val="24"/>
        </w:rPr>
        <w:t xml:space="preserve"> exacerbate salt-sensitive changes in BP in these populations leading to faster onset of hypertension and/or CVD. Future research into diet and salt sensitivity should focus on investigating the complex </w:t>
      </w:r>
      <w:r w:rsidRPr="008A7204">
        <w:rPr>
          <w:rFonts w:ascii="Times New Roman" w:hAnsi="Times New Roman" w:cs="Times New Roman"/>
          <w:sz w:val="24"/>
          <w:szCs w:val="24"/>
        </w:rPr>
        <w:lastRenderedPageBreak/>
        <w:t>composition of diet and dietary patterns that affect these mechanisms, as it has been shown that nutrient-nutrient interactions have an important role in salt sensitivity. Considering that the majority of studies on this particular topic have been conducted in animal models, further human studies are required to be able to give more specific recommendations. These studies should include primarily populations described at being at higher risk. Finally, future research into other lifestyle factors and salt sensitivity is recommended as a part of the more comprehensive understanding of this phenomenon.</w:t>
      </w:r>
      <w:r w:rsidR="002312CA" w:rsidRPr="008A7204">
        <w:rPr>
          <w:rFonts w:ascii="Times New Roman" w:hAnsi="Times New Roman" w:cs="Times New Roman"/>
          <w:sz w:val="24"/>
          <w:szCs w:val="24"/>
        </w:rPr>
        <w:t xml:space="preserve"> </w:t>
      </w:r>
    </w:p>
    <w:p w14:paraId="1D619287" w14:textId="77777777" w:rsidR="00561F4F" w:rsidRPr="008A7204" w:rsidRDefault="00561F4F" w:rsidP="00561F4F">
      <w:pPr>
        <w:spacing w:line="480" w:lineRule="auto"/>
        <w:ind w:firstLine="720"/>
        <w:rPr>
          <w:rFonts w:ascii="Times New Roman" w:hAnsi="Times New Roman" w:cs="Times New Roman"/>
          <w:sz w:val="24"/>
          <w:szCs w:val="24"/>
        </w:rPr>
      </w:pPr>
    </w:p>
    <w:p w14:paraId="433F1105"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t>Acknowledgements</w:t>
      </w:r>
    </w:p>
    <w:p w14:paraId="657CCDB2" w14:textId="77777777" w:rsidR="00561F4F" w:rsidRPr="008A7204" w:rsidRDefault="00561F4F" w:rsidP="00561F4F">
      <w:pPr>
        <w:spacing w:line="480" w:lineRule="auto"/>
        <w:rPr>
          <w:rFonts w:ascii="Times New Roman" w:hAnsi="Times New Roman" w:cs="Times New Roman"/>
          <w:sz w:val="24"/>
          <w:szCs w:val="24"/>
        </w:rPr>
      </w:pPr>
      <w:r w:rsidRPr="008A7204">
        <w:rPr>
          <w:rFonts w:ascii="Times New Roman" w:hAnsi="Times New Roman" w:cs="Times New Roman"/>
          <w:i/>
          <w:sz w:val="24"/>
          <w:szCs w:val="24"/>
        </w:rPr>
        <w:t xml:space="preserve">Funding and sponsorship. </w:t>
      </w:r>
      <w:r w:rsidRPr="008A7204">
        <w:rPr>
          <w:rFonts w:ascii="Times New Roman" w:hAnsi="Times New Roman" w:cs="Times New Roman"/>
          <w:sz w:val="24"/>
          <w:szCs w:val="24"/>
        </w:rPr>
        <w:t>No external funds supported this work.</w:t>
      </w:r>
    </w:p>
    <w:p w14:paraId="7FEC208B" w14:textId="77777777" w:rsidR="00561F4F" w:rsidRPr="008A7204" w:rsidRDefault="00561F4F" w:rsidP="00561F4F">
      <w:pPr>
        <w:spacing w:line="480" w:lineRule="auto"/>
        <w:rPr>
          <w:rFonts w:ascii="Times New Roman" w:hAnsi="Times New Roman" w:cs="Times New Roman"/>
          <w:i/>
          <w:sz w:val="24"/>
          <w:szCs w:val="24"/>
        </w:rPr>
      </w:pPr>
      <w:r w:rsidRPr="008A7204">
        <w:rPr>
          <w:rFonts w:ascii="Times New Roman" w:hAnsi="Times New Roman" w:cs="Times New Roman"/>
          <w:i/>
          <w:sz w:val="24"/>
          <w:szCs w:val="24"/>
        </w:rPr>
        <w:t xml:space="preserve">Declaration of interest. </w:t>
      </w:r>
      <w:r w:rsidRPr="008A7204">
        <w:rPr>
          <w:rFonts w:ascii="Times New Roman" w:hAnsi="Times New Roman" w:cs="Times New Roman"/>
          <w:sz w:val="24"/>
          <w:szCs w:val="24"/>
        </w:rPr>
        <w:t>The authors have no relevant interests to declare.</w:t>
      </w:r>
    </w:p>
    <w:p w14:paraId="20A97081" w14:textId="77777777" w:rsidR="00561F4F" w:rsidRPr="008A7204" w:rsidRDefault="00561F4F" w:rsidP="00561F4F">
      <w:pPr>
        <w:spacing w:line="480" w:lineRule="auto"/>
        <w:rPr>
          <w:rFonts w:ascii="Times New Roman" w:hAnsi="Times New Roman" w:cs="Times New Roman"/>
          <w:sz w:val="24"/>
          <w:szCs w:val="24"/>
        </w:rPr>
      </w:pPr>
    </w:p>
    <w:p w14:paraId="1F4DD005" w14:textId="77777777" w:rsidR="00561F4F" w:rsidRPr="008A7204" w:rsidRDefault="00561F4F" w:rsidP="00561F4F">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t>REFERENCES</w:t>
      </w:r>
    </w:p>
    <w:p w14:paraId="5B36FABF" w14:textId="1AA0AE3F" w:rsidR="0012046B" w:rsidRPr="008A7204" w:rsidRDefault="00561F4F"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b/>
          <w:sz w:val="24"/>
          <w:szCs w:val="24"/>
        </w:rPr>
        <w:fldChar w:fldCharType="begin"/>
      </w:r>
      <w:r w:rsidR="001B679F" w:rsidRPr="008A7204">
        <w:rPr>
          <w:rFonts w:ascii="Times New Roman" w:hAnsi="Times New Roman" w:cs="Times New Roman"/>
          <w:b/>
          <w:sz w:val="24"/>
          <w:szCs w:val="24"/>
        </w:rPr>
        <w:instrText xml:space="preserve"> ADDIN ZOTERO_BIBL {"custom":[]} CSL_BIBLIOGRAPHY </w:instrText>
      </w:r>
      <w:r w:rsidRPr="008A7204">
        <w:rPr>
          <w:rFonts w:ascii="Times New Roman" w:hAnsi="Times New Roman" w:cs="Times New Roman"/>
          <w:b/>
          <w:sz w:val="24"/>
          <w:szCs w:val="24"/>
        </w:rPr>
        <w:fldChar w:fldCharType="separate"/>
      </w:r>
      <w:r w:rsidR="0012046B" w:rsidRPr="008A7204">
        <w:rPr>
          <w:rFonts w:ascii="Times New Roman" w:hAnsi="Times New Roman" w:cs="Times New Roman"/>
          <w:sz w:val="24"/>
          <w:szCs w:val="24"/>
        </w:rPr>
        <w:t xml:space="preserve">1. </w:t>
      </w:r>
      <w:r w:rsidR="0012046B" w:rsidRPr="008A7204">
        <w:rPr>
          <w:rFonts w:ascii="Times New Roman" w:hAnsi="Times New Roman" w:cs="Times New Roman"/>
          <w:sz w:val="24"/>
          <w:szCs w:val="24"/>
        </w:rPr>
        <w:tab/>
        <w:t xml:space="preserve">Lewington S, Clarke R, Qizilbash N, </w:t>
      </w:r>
      <w:r w:rsidR="001C4012" w:rsidRPr="008A7204">
        <w:rPr>
          <w:rFonts w:ascii="Times New Roman" w:hAnsi="Times New Roman" w:cs="Times New Roman"/>
          <w:sz w:val="24"/>
          <w:szCs w:val="24"/>
        </w:rPr>
        <w:t>et al.</w:t>
      </w:r>
      <w:r w:rsidR="0012046B" w:rsidRPr="008A7204">
        <w:rPr>
          <w:rFonts w:ascii="Times New Roman" w:hAnsi="Times New Roman" w:cs="Times New Roman"/>
          <w:sz w:val="24"/>
          <w:szCs w:val="24"/>
        </w:rPr>
        <w:t xml:space="preserve"> Prospective Studies Collaboration. Age-specific relevance of usual blood pressure to vascular mortality: a meta-analysis of individual data for one million adults in 61 prospective studies. </w:t>
      </w:r>
      <w:r w:rsidR="0012046B" w:rsidRPr="008A7204">
        <w:rPr>
          <w:rFonts w:ascii="Times New Roman" w:hAnsi="Times New Roman" w:cs="Times New Roman"/>
          <w:iCs/>
          <w:sz w:val="24"/>
          <w:szCs w:val="24"/>
        </w:rPr>
        <w:t>Lancet</w:t>
      </w:r>
      <w:r w:rsidR="0012046B" w:rsidRPr="008A7204">
        <w:rPr>
          <w:rFonts w:ascii="Times New Roman" w:hAnsi="Times New Roman" w:cs="Times New Roman"/>
          <w:sz w:val="24"/>
          <w:szCs w:val="24"/>
        </w:rPr>
        <w:t>. 200</w:t>
      </w:r>
      <w:r w:rsidR="001C4012" w:rsidRPr="008A7204">
        <w:rPr>
          <w:rFonts w:ascii="Times New Roman" w:hAnsi="Times New Roman" w:cs="Times New Roman"/>
          <w:sz w:val="24"/>
          <w:szCs w:val="24"/>
        </w:rPr>
        <w:t>2;360</w:t>
      </w:r>
      <w:r w:rsidR="0012046B" w:rsidRPr="008A7204">
        <w:rPr>
          <w:rFonts w:ascii="Times New Roman" w:hAnsi="Times New Roman" w:cs="Times New Roman"/>
          <w:sz w:val="24"/>
          <w:szCs w:val="24"/>
        </w:rPr>
        <w:t>:1903-1913.</w:t>
      </w:r>
    </w:p>
    <w:p w14:paraId="673E661F" w14:textId="4DE1F748"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2. </w:t>
      </w:r>
      <w:r w:rsidRPr="008A7204">
        <w:rPr>
          <w:rFonts w:ascii="Times New Roman" w:hAnsi="Times New Roman" w:cs="Times New Roman"/>
          <w:sz w:val="24"/>
          <w:szCs w:val="24"/>
        </w:rPr>
        <w:tab/>
        <w:t xml:space="preserve">Poulter NR, Khaw KT, Hopwood BE, et al. The Kenyan Luo migration study: observations on the initiation of a rise in blood pressure. </w:t>
      </w:r>
      <w:r w:rsidRPr="008A7204">
        <w:rPr>
          <w:rFonts w:ascii="Times New Roman" w:hAnsi="Times New Roman" w:cs="Times New Roman"/>
          <w:iCs/>
          <w:sz w:val="24"/>
          <w:szCs w:val="24"/>
        </w:rPr>
        <w:t>BMJ</w:t>
      </w:r>
      <w:r w:rsidR="001C4012" w:rsidRPr="008A7204">
        <w:rPr>
          <w:rFonts w:ascii="Times New Roman" w:hAnsi="Times New Roman" w:cs="Times New Roman"/>
          <w:sz w:val="24"/>
          <w:szCs w:val="24"/>
        </w:rPr>
        <w:t>. 1990;300</w:t>
      </w:r>
      <w:r w:rsidRPr="008A7204">
        <w:rPr>
          <w:rFonts w:ascii="Times New Roman" w:hAnsi="Times New Roman" w:cs="Times New Roman"/>
          <w:sz w:val="24"/>
          <w:szCs w:val="24"/>
        </w:rPr>
        <w:t>:967-972.</w:t>
      </w:r>
    </w:p>
    <w:p w14:paraId="5FE0B350" w14:textId="29A2F4DB" w:rsidR="0012046B" w:rsidRPr="008A7204" w:rsidRDefault="00CE26C7"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 </w:t>
      </w:r>
      <w:r w:rsidRPr="008A7204">
        <w:rPr>
          <w:rFonts w:ascii="Times New Roman" w:hAnsi="Times New Roman" w:cs="Times New Roman"/>
          <w:sz w:val="24"/>
          <w:szCs w:val="24"/>
        </w:rPr>
        <w:tab/>
        <w:t>Chen J. Sodium sensitivity of blood pressure in Chinese p</w:t>
      </w:r>
      <w:r w:rsidR="0012046B" w:rsidRPr="008A7204">
        <w:rPr>
          <w:rFonts w:ascii="Times New Roman" w:hAnsi="Times New Roman" w:cs="Times New Roman"/>
          <w:sz w:val="24"/>
          <w:szCs w:val="24"/>
        </w:rPr>
        <w:t xml:space="preserve">opulations. </w:t>
      </w:r>
      <w:r w:rsidR="0012046B" w:rsidRPr="008A7204">
        <w:rPr>
          <w:rFonts w:ascii="Times New Roman" w:hAnsi="Times New Roman" w:cs="Times New Roman"/>
          <w:iCs/>
          <w:sz w:val="24"/>
          <w:szCs w:val="24"/>
        </w:rPr>
        <w:t>Curr Hypertens Rep</w:t>
      </w:r>
      <w:r w:rsidR="0012046B" w:rsidRPr="008A7204">
        <w:rPr>
          <w:rFonts w:ascii="Times New Roman" w:hAnsi="Times New Roman" w:cs="Times New Roman"/>
          <w:sz w:val="24"/>
          <w:szCs w:val="24"/>
        </w:rPr>
        <w:t>.</w:t>
      </w:r>
      <w:r w:rsidR="001C4012" w:rsidRPr="008A7204">
        <w:rPr>
          <w:rFonts w:ascii="Times New Roman" w:hAnsi="Times New Roman" w:cs="Times New Roman"/>
          <w:sz w:val="24"/>
          <w:szCs w:val="24"/>
        </w:rPr>
        <w:t xml:space="preserve"> 2010;12</w:t>
      </w:r>
      <w:r w:rsidR="0012046B" w:rsidRPr="008A7204">
        <w:rPr>
          <w:rFonts w:ascii="Times New Roman" w:hAnsi="Times New Roman" w:cs="Times New Roman"/>
          <w:sz w:val="24"/>
          <w:szCs w:val="24"/>
        </w:rPr>
        <w:t xml:space="preserve">:127-134. </w:t>
      </w:r>
    </w:p>
    <w:p w14:paraId="4A4BEE29" w14:textId="5D20172D"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4. </w:t>
      </w:r>
      <w:r w:rsidRPr="008A7204">
        <w:rPr>
          <w:rFonts w:ascii="Times New Roman" w:hAnsi="Times New Roman" w:cs="Times New Roman"/>
          <w:sz w:val="24"/>
          <w:szCs w:val="24"/>
        </w:rPr>
        <w:tab/>
        <w:t xml:space="preserve">Weinberger MH, Miller JZ, Luft FC, </w:t>
      </w:r>
      <w:r w:rsidR="001C4012"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Definitions and characteristics of sodium sensitivity and blood pressure resistance.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 xml:space="preserve">. </w:t>
      </w:r>
      <w:r w:rsidR="001C4012" w:rsidRPr="008A7204">
        <w:rPr>
          <w:rFonts w:ascii="Times New Roman" w:hAnsi="Times New Roman" w:cs="Times New Roman"/>
          <w:sz w:val="24"/>
          <w:szCs w:val="24"/>
        </w:rPr>
        <w:t>1986;8:</w:t>
      </w:r>
      <w:r w:rsidRPr="008A7204">
        <w:rPr>
          <w:rFonts w:ascii="Times New Roman" w:hAnsi="Times New Roman" w:cs="Times New Roman"/>
          <w:sz w:val="24"/>
          <w:szCs w:val="24"/>
        </w:rPr>
        <w:t>127</w:t>
      </w:r>
      <w:r w:rsidR="001C4012" w:rsidRPr="008A7204">
        <w:rPr>
          <w:rFonts w:ascii="Times New Roman" w:hAnsi="Times New Roman" w:cs="Times New Roman"/>
          <w:sz w:val="24"/>
          <w:szCs w:val="24"/>
        </w:rPr>
        <w:t>-134.</w:t>
      </w:r>
    </w:p>
    <w:p w14:paraId="5DFC7C86" w14:textId="40AF196B"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5. </w:t>
      </w:r>
      <w:r w:rsidRPr="008A7204">
        <w:rPr>
          <w:rFonts w:ascii="Times New Roman" w:hAnsi="Times New Roman" w:cs="Times New Roman"/>
          <w:sz w:val="24"/>
          <w:szCs w:val="24"/>
        </w:rPr>
        <w:tab/>
        <w:t xml:space="preserve">Felder RA, White MJ, Williams SM, </w:t>
      </w:r>
      <w:r w:rsidR="001C4012" w:rsidRPr="008A7204">
        <w:rPr>
          <w:rFonts w:ascii="Times New Roman" w:hAnsi="Times New Roman" w:cs="Times New Roman"/>
          <w:sz w:val="24"/>
          <w:szCs w:val="24"/>
        </w:rPr>
        <w:t>et al</w:t>
      </w:r>
      <w:r w:rsidRPr="008A7204">
        <w:rPr>
          <w:rFonts w:ascii="Times New Roman" w:hAnsi="Times New Roman" w:cs="Times New Roman"/>
          <w:sz w:val="24"/>
          <w:szCs w:val="24"/>
        </w:rPr>
        <w:t>. Diagnostic tools for hypertensio</w:t>
      </w:r>
      <w:r w:rsidR="001C4012" w:rsidRPr="008A7204">
        <w:rPr>
          <w:rFonts w:ascii="Times New Roman" w:hAnsi="Times New Roman" w:cs="Times New Roman"/>
          <w:sz w:val="24"/>
          <w:szCs w:val="24"/>
        </w:rPr>
        <w:t xml:space="preserve">n and salt sensitivity testing. </w:t>
      </w:r>
      <w:r w:rsidRPr="008A7204">
        <w:rPr>
          <w:rFonts w:ascii="Times New Roman" w:hAnsi="Times New Roman" w:cs="Times New Roman"/>
          <w:iCs/>
          <w:sz w:val="24"/>
          <w:szCs w:val="24"/>
        </w:rPr>
        <w:t>Curr Opin Nephrol Hypertens</w:t>
      </w:r>
      <w:r w:rsidR="001C4012" w:rsidRPr="008A7204">
        <w:rPr>
          <w:rFonts w:ascii="Times New Roman" w:hAnsi="Times New Roman" w:cs="Times New Roman"/>
          <w:sz w:val="24"/>
          <w:szCs w:val="24"/>
        </w:rPr>
        <w:t>. 2013;22</w:t>
      </w:r>
      <w:r w:rsidRPr="008A7204">
        <w:rPr>
          <w:rFonts w:ascii="Times New Roman" w:hAnsi="Times New Roman" w:cs="Times New Roman"/>
          <w:sz w:val="24"/>
          <w:szCs w:val="24"/>
        </w:rPr>
        <w:t xml:space="preserve">:65-76. </w:t>
      </w:r>
    </w:p>
    <w:p w14:paraId="3A421485" w14:textId="416EE344"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 </w:t>
      </w:r>
      <w:r w:rsidRPr="008A7204">
        <w:rPr>
          <w:rFonts w:ascii="Times New Roman" w:hAnsi="Times New Roman" w:cs="Times New Roman"/>
          <w:sz w:val="24"/>
          <w:szCs w:val="24"/>
        </w:rPr>
        <w:tab/>
        <w:t>Gu D, Zhao Q, Chen J</w:t>
      </w:r>
      <w:r w:rsidR="00B14FDF" w:rsidRPr="008A7204">
        <w:rPr>
          <w:rFonts w:ascii="Times New Roman" w:hAnsi="Times New Roman" w:cs="Times New Roman"/>
          <w:sz w:val="24"/>
          <w:szCs w:val="24"/>
        </w:rPr>
        <w:t>, et al. Reproducibility of blood pressure responses to dietary sodium and potassium i</w:t>
      </w:r>
      <w:r w:rsidRPr="008A7204">
        <w:rPr>
          <w:rFonts w:ascii="Times New Roman" w:hAnsi="Times New Roman" w:cs="Times New Roman"/>
          <w:sz w:val="24"/>
          <w:szCs w:val="24"/>
        </w:rPr>
        <w:t xml:space="preserve">nterventions: The GenSalt Study.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B14FDF" w:rsidRPr="008A7204">
        <w:rPr>
          <w:rFonts w:ascii="Times New Roman" w:hAnsi="Times New Roman" w:cs="Times New Roman"/>
          <w:sz w:val="24"/>
          <w:szCs w:val="24"/>
        </w:rPr>
        <w:t xml:space="preserve"> 2013;62</w:t>
      </w:r>
      <w:r w:rsidRPr="008A7204">
        <w:rPr>
          <w:rFonts w:ascii="Times New Roman" w:hAnsi="Times New Roman" w:cs="Times New Roman"/>
          <w:sz w:val="24"/>
          <w:szCs w:val="24"/>
        </w:rPr>
        <w:t xml:space="preserve">:499-505. </w:t>
      </w:r>
    </w:p>
    <w:p w14:paraId="141A051D" w14:textId="1D968D22"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 </w:t>
      </w:r>
      <w:r w:rsidRPr="008A7204">
        <w:rPr>
          <w:rFonts w:ascii="Times New Roman" w:hAnsi="Times New Roman" w:cs="Times New Roman"/>
          <w:sz w:val="24"/>
          <w:szCs w:val="24"/>
        </w:rPr>
        <w:tab/>
        <w:t>d</w:t>
      </w:r>
      <w:r w:rsidR="00B14FDF" w:rsidRPr="008A7204">
        <w:rPr>
          <w:rFonts w:ascii="Times New Roman" w:hAnsi="Times New Roman" w:cs="Times New Roman"/>
          <w:sz w:val="24"/>
          <w:szCs w:val="24"/>
        </w:rPr>
        <w:t>e Leeuw PW, Kroon AA. Salt and s</w:t>
      </w:r>
      <w:r w:rsidRPr="008A7204">
        <w:rPr>
          <w:rFonts w:ascii="Times New Roman" w:hAnsi="Times New Roman" w:cs="Times New Roman"/>
          <w:sz w:val="24"/>
          <w:szCs w:val="24"/>
        </w:rPr>
        <w:t xml:space="preserve">ensitivity.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 2</w:t>
      </w:r>
      <w:r w:rsidR="00B14FDF" w:rsidRPr="008A7204">
        <w:rPr>
          <w:rFonts w:ascii="Times New Roman" w:hAnsi="Times New Roman" w:cs="Times New Roman"/>
          <w:sz w:val="24"/>
          <w:szCs w:val="24"/>
        </w:rPr>
        <w:t>013;62</w:t>
      </w:r>
      <w:r w:rsidRPr="008A7204">
        <w:rPr>
          <w:rFonts w:ascii="Times New Roman" w:hAnsi="Times New Roman" w:cs="Times New Roman"/>
          <w:sz w:val="24"/>
          <w:szCs w:val="24"/>
        </w:rPr>
        <w:t xml:space="preserve">:461-462. </w:t>
      </w:r>
    </w:p>
    <w:p w14:paraId="4542F85C" w14:textId="155BF3FD"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 </w:t>
      </w:r>
      <w:r w:rsidRPr="008A7204">
        <w:rPr>
          <w:rFonts w:ascii="Times New Roman" w:hAnsi="Times New Roman" w:cs="Times New Roman"/>
          <w:sz w:val="24"/>
          <w:szCs w:val="24"/>
        </w:rPr>
        <w:tab/>
        <w:t xml:space="preserve">Melander O, </w:t>
      </w:r>
      <w:r w:rsidR="00B14FDF" w:rsidRPr="008A7204">
        <w:rPr>
          <w:rFonts w:ascii="Times New Roman" w:hAnsi="Times New Roman" w:cs="Times New Roman"/>
          <w:sz w:val="24"/>
          <w:szCs w:val="24"/>
        </w:rPr>
        <w:t>Groop L, Hulthen UL. Effect of salt on insulin sensitivity differs according to gender and degree of s</w:t>
      </w:r>
      <w:r w:rsidRPr="008A7204">
        <w:rPr>
          <w:rFonts w:ascii="Times New Roman" w:hAnsi="Times New Roman" w:cs="Times New Roman"/>
          <w:sz w:val="24"/>
          <w:szCs w:val="24"/>
        </w:rPr>
        <w:t>alt</w:t>
      </w:r>
      <w:r w:rsidR="00B14FDF" w:rsidRPr="008A7204">
        <w:rPr>
          <w:rFonts w:ascii="Times New Roman" w:hAnsi="Times New Roman" w:cs="Times New Roman"/>
          <w:sz w:val="24"/>
          <w:szCs w:val="24"/>
        </w:rPr>
        <w:t xml:space="preserve"> sensitivity</w:t>
      </w:r>
      <w:r w:rsidRPr="008A7204">
        <w:rPr>
          <w:rFonts w:ascii="Times New Roman" w:hAnsi="Times New Roman" w:cs="Times New Roman"/>
          <w:sz w:val="24"/>
          <w:szCs w:val="24"/>
        </w:rPr>
        <w:t xml:space="preserve">.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B14FDF" w:rsidRPr="008A7204">
        <w:rPr>
          <w:rFonts w:ascii="Times New Roman" w:hAnsi="Times New Roman" w:cs="Times New Roman"/>
          <w:sz w:val="24"/>
          <w:szCs w:val="24"/>
        </w:rPr>
        <w:t xml:space="preserve"> 2000;35</w:t>
      </w:r>
      <w:r w:rsidRPr="008A7204">
        <w:rPr>
          <w:rFonts w:ascii="Times New Roman" w:hAnsi="Times New Roman" w:cs="Times New Roman"/>
          <w:sz w:val="24"/>
          <w:szCs w:val="24"/>
        </w:rPr>
        <w:t xml:space="preserve">:827-831. </w:t>
      </w:r>
    </w:p>
    <w:p w14:paraId="353EBE8F" w14:textId="399728D7"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9. </w:t>
      </w:r>
      <w:r w:rsidRPr="008A7204">
        <w:rPr>
          <w:rFonts w:ascii="Times New Roman" w:hAnsi="Times New Roman" w:cs="Times New Roman"/>
          <w:sz w:val="24"/>
          <w:szCs w:val="24"/>
        </w:rPr>
        <w:tab/>
        <w:t xml:space="preserve">Barba G, Galletti F, Cappuccio FP, et al. Incidence of hypertension in individuals with different blood pressure salt-sensitivity: results of a 15-year follow-up study. </w:t>
      </w:r>
      <w:r w:rsidRPr="008A7204">
        <w:rPr>
          <w:rFonts w:ascii="Times New Roman" w:hAnsi="Times New Roman" w:cs="Times New Roman"/>
          <w:iCs/>
          <w:sz w:val="24"/>
          <w:szCs w:val="24"/>
        </w:rPr>
        <w:t>J Hypertens</w:t>
      </w:r>
      <w:r w:rsidRPr="008A7204">
        <w:rPr>
          <w:rFonts w:ascii="Times New Roman" w:hAnsi="Times New Roman" w:cs="Times New Roman"/>
          <w:sz w:val="24"/>
          <w:szCs w:val="24"/>
        </w:rPr>
        <w:t>.</w:t>
      </w:r>
      <w:r w:rsidR="00030BDE" w:rsidRPr="008A7204">
        <w:rPr>
          <w:rFonts w:ascii="Times New Roman" w:hAnsi="Times New Roman" w:cs="Times New Roman"/>
          <w:sz w:val="24"/>
          <w:szCs w:val="24"/>
        </w:rPr>
        <w:t xml:space="preserve"> 2007;25</w:t>
      </w:r>
      <w:r w:rsidRPr="008A7204">
        <w:rPr>
          <w:rFonts w:ascii="Times New Roman" w:hAnsi="Times New Roman" w:cs="Times New Roman"/>
          <w:sz w:val="24"/>
          <w:szCs w:val="24"/>
        </w:rPr>
        <w:t xml:space="preserve">:1465-1471. </w:t>
      </w:r>
    </w:p>
    <w:p w14:paraId="43214552" w14:textId="2349A714"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 </w:t>
      </w:r>
      <w:r w:rsidRPr="008A7204">
        <w:rPr>
          <w:rFonts w:ascii="Times New Roman" w:hAnsi="Times New Roman" w:cs="Times New Roman"/>
          <w:sz w:val="24"/>
          <w:szCs w:val="24"/>
        </w:rPr>
        <w:tab/>
        <w:t xml:space="preserve">Weinberger MH, Fineberg NS, Fineberg SE, </w:t>
      </w:r>
      <w:r w:rsidR="00CC0E5F" w:rsidRPr="008A7204">
        <w:rPr>
          <w:rFonts w:ascii="Times New Roman" w:hAnsi="Times New Roman" w:cs="Times New Roman"/>
          <w:sz w:val="24"/>
          <w:szCs w:val="24"/>
        </w:rPr>
        <w:t>et al. Salt sensitivity, pulse pressure, and death in normal and hypertensive h</w:t>
      </w:r>
      <w:r w:rsidRPr="008A7204">
        <w:rPr>
          <w:rFonts w:ascii="Times New Roman" w:hAnsi="Times New Roman" w:cs="Times New Roman"/>
          <w:sz w:val="24"/>
          <w:szCs w:val="24"/>
        </w:rPr>
        <w:t xml:space="preserve">uman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CC0E5F" w:rsidRPr="008A7204">
        <w:rPr>
          <w:rFonts w:ascii="Times New Roman" w:hAnsi="Times New Roman" w:cs="Times New Roman"/>
          <w:sz w:val="24"/>
          <w:szCs w:val="24"/>
        </w:rPr>
        <w:t xml:space="preserve"> 2001;37</w:t>
      </w:r>
      <w:r w:rsidRPr="008A7204">
        <w:rPr>
          <w:rFonts w:ascii="Times New Roman" w:hAnsi="Times New Roman" w:cs="Times New Roman"/>
          <w:sz w:val="24"/>
          <w:szCs w:val="24"/>
        </w:rPr>
        <w:t xml:space="preserve">:429-432. </w:t>
      </w:r>
    </w:p>
    <w:p w14:paraId="6E6D3EAA" w14:textId="55695415"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1. </w:t>
      </w:r>
      <w:r w:rsidRPr="008A7204">
        <w:rPr>
          <w:rFonts w:ascii="Times New Roman" w:hAnsi="Times New Roman" w:cs="Times New Roman"/>
          <w:sz w:val="24"/>
          <w:szCs w:val="24"/>
        </w:rPr>
        <w:tab/>
        <w:t xml:space="preserve">He J, Gu D, Chen J, et al. Gender difference in blood pressure responses to dietary sodium intervention in the GenSalt study. </w:t>
      </w:r>
      <w:r w:rsidRPr="008A7204">
        <w:rPr>
          <w:rFonts w:ascii="Times New Roman" w:hAnsi="Times New Roman" w:cs="Times New Roman"/>
          <w:iCs/>
          <w:sz w:val="24"/>
          <w:szCs w:val="24"/>
        </w:rPr>
        <w:t>J Hypertens</w:t>
      </w:r>
      <w:r w:rsidR="005A5A37" w:rsidRPr="008A7204">
        <w:rPr>
          <w:rFonts w:ascii="Times New Roman" w:hAnsi="Times New Roman" w:cs="Times New Roman"/>
          <w:sz w:val="24"/>
          <w:szCs w:val="24"/>
        </w:rPr>
        <w:t>.</w:t>
      </w:r>
      <w:r w:rsidR="00547063" w:rsidRPr="008A7204">
        <w:rPr>
          <w:rFonts w:ascii="Times New Roman" w:hAnsi="Times New Roman" w:cs="Times New Roman"/>
          <w:sz w:val="24"/>
          <w:szCs w:val="24"/>
        </w:rPr>
        <w:t xml:space="preserve"> 2009;27</w:t>
      </w:r>
      <w:r w:rsidR="005A5A37" w:rsidRPr="008A7204">
        <w:rPr>
          <w:rFonts w:ascii="Times New Roman" w:hAnsi="Times New Roman" w:cs="Times New Roman"/>
          <w:sz w:val="24"/>
          <w:szCs w:val="24"/>
        </w:rPr>
        <w:t>:48-54</w:t>
      </w:r>
      <w:r w:rsidR="00547063" w:rsidRPr="008A7204">
        <w:rPr>
          <w:rFonts w:ascii="Times New Roman" w:hAnsi="Times New Roman" w:cs="Times New Roman"/>
          <w:sz w:val="24"/>
          <w:szCs w:val="24"/>
        </w:rPr>
        <w:t>.</w:t>
      </w:r>
    </w:p>
    <w:p w14:paraId="700A04D4" w14:textId="561D6B54"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2. </w:t>
      </w:r>
      <w:r w:rsidRPr="008A7204">
        <w:rPr>
          <w:rFonts w:ascii="Times New Roman" w:hAnsi="Times New Roman" w:cs="Times New Roman"/>
          <w:sz w:val="24"/>
          <w:szCs w:val="24"/>
        </w:rPr>
        <w:tab/>
        <w:t xml:space="preserve">Luft FC, Miller JZ, Grim CE, et al. Salt sensitivity and resistance of blood pressure. Age and race as factors in physiological response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 1991;17</w:t>
      </w:r>
      <w:r w:rsidR="00CA4F4D" w:rsidRPr="008A7204">
        <w:rPr>
          <w:rFonts w:ascii="Times New Roman" w:hAnsi="Times New Roman" w:cs="Times New Roman"/>
          <w:sz w:val="24"/>
          <w:szCs w:val="24"/>
        </w:rPr>
        <w:t>:102-</w:t>
      </w:r>
      <w:r w:rsidRPr="008A7204">
        <w:rPr>
          <w:rFonts w:ascii="Times New Roman" w:hAnsi="Times New Roman" w:cs="Times New Roman"/>
          <w:sz w:val="24"/>
          <w:szCs w:val="24"/>
        </w:rPr>
        <w:t>108.</w:t>
      </w:r>
    </w:p>
    <w:p w14:paraId="4B6829A2" w14:textId="0D5B9852"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13. </w:t>
      </w:r>
      <w:r w:rsidRPr="008A7204">
        <w:rPr>
          <w:rFonts w:ascii="Times New Roman" w:hAnsi="Times New Roman" w:cs="Times New Roman"/>
          <w:sz w:val="24"/>
          <w:szCs w:val="24"/>
        </w:rPr>
        <w:tab/>
      </w:r>
      <w:r w:rsidR="000C7115" w:rsidRPr="008A7204">
        <w:rPr>
          <w:rStyle w:val="apple-converted-space"/>
          <w:rFonts w:ascii="Times New Roman" w:hAnsi="Times New Roman" w:cs="Times New Roman"/>
          <w:sz w:val="24"/>
          <w:szCs w:val="24"/>
        </w:rPr>
        <w:t> </w:t>
      </w:r>
      <w:r w:rsidR="000C7115" w:rsidRPr="008A7204">
        <w:rPr>
          <w:rFonts w:ascii="Times New Roman" w:hAnsi="Times New Roman" w:cs="Times New Roman"/>
          <w:sz w:val="24"/>
          <w:szCs w:val="24"/>
        </w:rPr>
        <w:t>GenSalt Collaborative Research Group.</w:t>
      </w:r>
      <w:r w:rsidRPr="008A7204">
        <w:rPr>
          <w:rFonts w:ascii="Times New Roman" w:hAnsi="Times New Roman" w:cs="Times New Roman"/>
          <w:sz w:val="24"/>
          <w:szCs w:val="24"/>
        </w:rPr>
        <w:t xml:space="preserve"> Genetic epidemiology network of salt sensitivity (GenSalt): Rationale, design, methods, and baseline characteristics of study participants. </w:t>
      </w:r>
      <w:r w:rsidRPr="008A7204">
        <w:rPr>
          <w:rFonts w:ascii="Times New Roman" w:hAnsi="Times New Roman" w:cs="Times New Roman"/>
          <w:iCs/>
          <w:sz w:val="24"/>
          <w:szCs w:val="24"/>
        </w:rPr>
        <w:t>J Hum Hypertens</w:t>
      </w:r>
      <w:r w:rsidR="004826D1" w:rsidRPr="008A7204">
        <w:rPr>
          <w:rFonts w:ascii="Times New Roman" w:hAnsi="Times New Roman" w:cs="Times New Roman"/>
          <w:sz w:val="24"/>
          <w:szCs w:val="24"/>
        </w:rPr>
        <w:t>. 2007;21:639-</w:t>
      </w:r>
      <w:r w:rsidR="00061725" w:rsidRPr="008A7204">
        <w:rPr>
          <w:rFonts w:ascii="Times New Roman" w:hAnsi="Times New Roman" w:cs="Times New Roman"/>
          <w:sz w:val="24"/>
          <w:szCs w:val="24"/>
        </w:rPr>
        <w:t>6</w:t>
      </w:r>
      <w:r w:rsidR="004826D1" w:rsidRPr="008A7204">
        <w:rPr>
          <w:rFonts w:ascii="Times New Roman" w:hAnsi="Times New Roman" w:cs="Times New Roman"/>
          <w:sz w:val="24"/>
          <w:szCs w:val="24"/>
        </w:rPr>
        <w:t>46</w:t>
      </w:r>
    </w:p>
    <w:p w14:paraId="761205FD" w14:textId="25078D65"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4. </w:t>
      </w:r>
      <w:r w:rsidRPr="008A7204">
        <w:rPr>
          <w:rFonts w:ascii="Times New Roman" w:hAnsi="Times New Roman" w:cs="Times New Roman"/>
          <w:sz w:val="24"/>
          <w:szCs w:val="24"/>
        </w:rPr>
        <w:tab/>
        <w:t xml:space="preserve">Overlack A, Ruppert M, Kolloch R, et al. Divergent hemodynamic and hormonal responses to varying salt intake in normotensive subject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061725" w:rsidRPr="008A7204">
        <w:rPr>
          <w:rFonts w:ascii="Times New Roman" w:hAnsi="Times New Roman" w:cs="Times New Roman"/>
          <w:sz w:val="24"/>
          <w:szCs w:val="24"/>
        </w:rPr>
        <w:t xml:space="preserve"> 1993;22</w:t>
      </w:r>
      <w:r w:rsidRPr="008A7204">
        <w:rPr>
          <w:rFonts w:ascii="Times New Roman" w:hAnsi="Times New Roman" w:cs="Times New Roman"/>
          <w:sz w:val="24"/>
          <w:szCs w:val="24"/>
        </w:rPr>
        <w:t xml:space="preserve">:331-338. </w:t>
      </w:r>
    </w:p>
    <w:p w14:paraId="2C7CA875" w14:textId="63123406"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5. </w:t>
      </w:r>
      <w:r w:rsidRPr="008A7204">
        <w:rPr>
          <w:rFonts w:ascii="Times New Roman" w:hAnsi="Times New Roman" w:cs="Times New Roman"/>
          <w:sz w:val="24"/>
          <w:szCs w:val="24"/>
        </w:rPr>
        <w:tab/>
        <w:t xml:space="preserve">Richardson SI, Freedman BI, Ellison DH, </w:t>
      </w:r>
      <w:r w:rsidR="00061725"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Salt sensitivity: a review with a focus on non-Hispanic blacks and Hispanics. </w:t>
      </w:r>
      <w:r w:rsidRPr="008A7204">
        <w:rPr>
          <w:rFonts w:ascii="Times New Roman" w:hAnsi="Times New Roman" w:cs="Times New Roman"/>
          <w:iCs/>
          <w:sz w:val="24"/>
          <w:szCs w:val="24"/>
        </w:rPr>
        <w:t>J Am Soc Hypertens</w:t>
      </w:r>
      <w:r w:rsidRPr="008A7204">
        <w:rPr>
          <w:rFonts w:ascii="Times New Roman" w:hAnsi="Times New Roman" w:cs="Times New Roman"/>
          <w:sz w:val="24"/>
          <w:szCs w:val="24"/>
        </w:rPr>
        <w:t>.</w:t>
      </w:r>
      <w:r w:rsidR="00061725" w:rsidRPr="008A7204">
        <w:rPr>
          <w:rFonts w:ascii="Times New Roman" w:hAnsi="Times New Roman" w:cs="Times New Roman"/>
          <w:sz w:val="24"/>
          <w:szCs w:val="24"/>
        </w:rPr>
        <w:t xml:space="preserve"> 2013;7</w:t>
      </w:r>
      <w:r w:rsidRPr="008A7204">
        <w:rPr>
          <w:rFonts w:ascii="Times New Roman" w:hAnsi="Times New Roman" w:cs="Times New Roman"/>
          <w:sz w:val="24"/>
          <w:szCs w:val="24"/>
        </w:rPr>
        <w:t xml:space="preserve">:170-179. </w:t>
      </w:r>
    </w:p>
    <w:p w14:paraId="4557598F" w14:textId="20D598AB"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6. </w:t>
      </w:r>
      <w:r w:rsidRPr="008A7204">
        <w:rPr>
          <w:rFonts w:ascii="Times New Roman" w:hAnsi="Times New Roman" w:cs="Times New Roman"/>
          <w:sz w:val="24"/>
          <w:szCs w:val="24"/>
        </w:rPr>
        <w:tab/>
        <w:t xml:space="preserve">Campese VM. Salt sensitivity in hypertension. Renal and cardiovascular implication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 xml:space="preserve">. </w:t>
      </w:r>
      <w:r w:rsidR="00061725" w:rsidRPr="008A7204">
        <w:rPr>
          <w:rFonts w:ascii="Times New Roman" w:hAnsi="Times New Roman" w:cs="Times New Roman"/>
          <w:sz w:val="24"/>
          <w:szCs w:val="24"/>
        </w:rPr>
        <w:t>1994;23</w:t>
      </w:r>
      <w:r w:rsidRPr="008A7204">
        <w:rPr>
          <w:rFonts w:ascii="Times New Roman" w:hAnsi="Times New Roman" w:cs="Times New Roman"/>
          <w:sz w:val="24"/>
          <w:szCs w:val="24"/>
        </w:rPr>
        <w:t xml:space="preserve">:531-550. </w:t>
      </w:r>
    </w:p>
    <w:p w14:paraId="4313A09C" w14:textId="0F48E32F"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7. </w:t>
      </w:r>
      <w:r w:rsidRPr="008A7204">
        <w:rPr>
          <w:rFonts w:ascii="Times New Roman" w:hAnsi="Times New Roman" w:cs="Times New Roman"/>
          <w:sz w:val="24"/>
          <w:szCs w:val="24"/>
        </w:rPr>
        <w:tab/>
        <w:t xml:space="preserve">Ando K, Fujita T. Pathophysiology of salt sensitivity hypertension. </w:t>
      </w:r>
      <w:r w:rsidRPr="008A7204">
        <w:rPr>
          <w:rFonts w:ascii="Times New Roman" w:hAnsi="Times New Roman" w:cs="Times New Roman"/>
          <w:iCs/>
          <w:sz w:val="24"/>
          <w:szCs w:val="24"/>
        </w:rPr>
        <w:t>Ann Med</w:t>
      </w:r>
      <w:r w:rsidRPr="008A7204">
        <w:rPr>
          <w:rFonts w:ascii="Times New Roman" w:hAnsi="Times New Roman" w:cs="Times New Roman"/>
          <w:sz w:val="24"/>
          <w:szCs w:val="24"/>
        </w:rPr>
        <w:t>.</w:t>
      </w:r>
      <w:r w:rsidR="00061725" w:rsidRPr="008A7204">
        <w:rPr>
          <w:rFonts w:ascii="Times New Roman" w:hAnsi="Times New Roman" w:cs="Times New Roman"/>
          <w:sz w:val="24"/>
          <w:szCs w:val="24"/>
        </w:rPr>
        <w:t xml:space="preserve"> 2012;44:119-</w:t>
      </w:r>
      <w:r w:rsidRPr="008A7204">
        <w:rPr>
          <w:rFonts w:ascii="Times New Roman" w:hAnsi="Times New Roman" w:cs="Times New Roman"/>
          <w:sz w:val="24"/>
          <w:szCs w:val="24"/>
        </w:rPr>
        <w:t xml:space="preserve">126. </w:t>
      </w:r>
    </w:p>
    <w:p w14:paraId="63055C75" w14:textId="284FCAEC"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8. </w:t>
      </w:r>
      <w:r w:rsidRPr="008A7204">
        <w:rPr>
          <w:rFonts w:ascii="Times New Roman" w:hAnsi="Times New Roman" w:cs="Times New Roman"/>
          <w:sz w:val="24"/>
          <w:szCs w:val="24"/>
        </w:rPr>
        <w:tab/>
        <w:t xml:space="preserve">McCarron DA. Role of adequate dietary calcium intake in the prevention and management of salt-sensitive hypertension. </w:t>
      </w:r>
      <w:r w:rsidRPr="008A7204">
        <w:rPr>
          <w:rFonts w:ascii="Times New Roman" w:hAnsi="Times New Roman" w:cs="Times New Roman"/>
          <w:iCs/>
          <w:sz w:val="24"/>
          <w:szCs w:val="24"/>
        </w:rPr>
        <w:t>Am J Clin Nutr</w:t>
      </w:r>
      <w:r w:rsidRPr="008A7204">
        <w:rPr>
          <w:rFonts w:ascii="Times New Roman" w:hAnsi="Times New Roman" w:cs="Times New Roman"/>
          <w:sz w:val="24"/>
          <w:szCs w:val="24"/>
        </w:rPr>
        <w:t>.</w:t>
      </w:r>
      <w:r w:rsidR="002B55E9" w:rsidRPr="008A7204">
        <w:rPr>
          <w:rFonts w:ascii="Times New Roman" w:hAnsi="Times New Roman" w:cs="Times New Roman"/>
          <w:sz w:val="24"/>
          <w:szCs w:val="24"/>
        </w:rPr>
        <w:t xml:space="preserve"> 1997;65:712-716</w:t>
      </w:r>
      <w:r w:rsidRPr="008A7204">
        <w:rPr>
          <w:rFonts w:ascii="Times New Roman" w:hAnsi="Times New Roman" w:cs="Times New Roman"/>
          <w:sz w:val="24"/>
          <w:szCs w:val="24"/>
        </w:rPr>
        <w:t>.</w:t>
      </w:r>
    </w:p>
    <w:p w14:paraId="5FB8E1E6" w14:textId="30A6790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9. </w:t>
      </w:r>
      <w:r w:rsidRPr="008A7204">
        <w:rPr>
          <w:rFonts w:ascii="Times New Roman" w:hAnsi="Times New Roman" w:cs="Times New Roman"/>
          <w:sz w:val="24"/>
          <w:szCs w:val="24"/>
        </w:rPr>
        <w:tab/>
        <w:t xml:space="preserve">Akita S, Sacks FM, Svetkey LP, </w:t>
      </w:r>
      <w:r w:rsidR="002B55E9" w:rsidRPr="008A7204">
        <w:rPr>
          <w:rFonts w:ascii="Times New Roman" w:hAnsi="Times New Roman" w:cs="Times New Roman"/>
          <w:sz w:val="24"/>
          <w:szCs w:val="24"/>
        </w:rPr>
        <w:t>et al</w:t>
      </w:r>
      <w:r w:rsidRPr="008A7204">
        <w:rPr>
          <w:rFonts w:ascii="Times New Roman" w:hAnsi="Times New Roman" w:cs="Times New Roman"/>
          <w:sz w:val="24"/>
          <w:szCs w:val="24"/>
        </w:rPr>
        <w:t>. Effects of the Dietary Approaches to Stop H</w:t>
      </w:r>
      <w:r w:rsidR="002B55E9" w:rsidRPr="008A7204">
        <w:rPr>
          <w:rFonts w:ascii="Times New Roman" w:hAnsi="Times New Roman" w:cs="Times New Roman"/>
          <w:sz w:val="24"/>
          <w:szCs w:val="24"/>
        </w:rPr>
        <w:t>ypertension (DASH) Diet on the pressure-natriuresis r</w:t>
      </w:r>
      <w:r w:rsidRPr="008A7204">
        <w:rPr>
          <w:rFonts w:ascii="Times New Roman" w:hAnsi="Times New Roman" w:cs="Times New Roman"/>
          <w:sz w:val="24"/>
          <w:szCs w:val="24"/>
        </w:rPr>
        <w:t xml:space="preserve">elationship.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2B55E9" w:rsidRPr="008A7204">
        <w:rPr>
          <w:rFonts w:ascii="Times New Roman" w:hAnsi="Times New Roman" w:cs="Times New Roman"/>
          <w:sz w:val="24"/>
          <w:szCs w:val="24"/>
        </w:rPr>
        <w:t xml:space="preserve"> 2003;42</w:t>
      </w:r>
      <w:r w:rsidRPr="008A7204">
        <w:rPr>
          <w:rFonts w:ascii="Times New Roman" w:hAnsi="Times New Roman" w:cs="Times New Roman"/>
          <w:sz w:val="24"/>
          <w:szCs w:val="24"/>
        </w:rPr>
        <w:t xml:space="preserve">:8-13. </w:t>
      </w:r>
    </w:p>
    <w:p w14:paraId="52BF15E3" w14:textId="31DDC739"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20. </w:t>
      </w:r>
      <w:r w:rsidRPr="008A7204">
        <w:rPr>
          <w:rFonts w:ascii="Times New Roman" w:hAnsi="Times New Roman" w:cs="Times New Roman"/>
          <w:sz w:val="24"/>
          <w:szCs w:val="24"/>
        </w:rPr>
        <w:tab/>
        <w:t xml:space="preserve">Piepho RW, Beal J. An overview of antihypertensive therapy in the 20th century. </w:t>
      </w:r>
      <w:r w:rsidRPr="008A7204">
        <w:rPr>
          <w:rFonts w:ascii="Times New Roman" w:hAnsi="Times New Roman" w:cs="Times New Roman"/>
          <w:iCs/>
          <w:sz w:val="24"/>
          <w:szCs w:val="24"/>
        </w:rPr>
        <w:t>J Clin Pharmacol</w:t>
      </w:r>
      <w:r w:rsidR="002B55E9" w:rsidRPr="008A7204">
        <w:rPr>
          <w:rFonts w:ascii="Times New Roman" w:hAnsi="Times New Roman" w:cs="Times New Roman"/>
          <w:sz w:val="24"/>
          <w:szCs w:val="24"/>
        </w:rPr>
        <w:t>. 2000;40</w:t>
      </w:r>
      <w:r w:rsidRPr="008A7204">
        <w:rPr>
          <w:rFonts w:ascii="Times New Roman" w:hAnsi="Times New Roman" w:cs="Times New Roman"/>
          <w:sz w:val="24"/>
          <w:szCs w:val="24"/>
        </w:rPr>
        <w:t>:967-977.</w:t>
      </w:r>
    </w:p>
    <w:p w14:paraId="07B77D6F" w14:textId="56E5F8DB"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21. </w:t>
      </w:r>
      <w:r w:rsidRPr="008A7204">
        <w:rPr>
          <w:rFonts w:ascii="Times New Roman" w:hAnsi="Times New Roman" w:cs="Times New Roman"/>
          <w:sz w:val="24"/>
          <w:szCs w:val="24"/>
        </w:rPr>
        <w:tab/>
        <w:t xml:space="preserve">Ferrario CM. Role of angiotensin II in cardiovascular disease therapeutic implications of more than a century of research. </w:t>
      </w:r>
      <w:r w:rsidRPr="008A7204">
        <w:rPr>
          <w:rFonts w:ascii="Times New Roman" w:hAnsi="Times New Roman" w:cs="Times New Roman"/>
          <w:iCs/>
          <w:sz w:val="24"/>
          <w:szCs w:val="24"/>
        </w:rPr>
        <w:t xml:space="preserve">J Renin-Angiotensin-Aldosterone Syst </w:t>
      </w:r>
      <w:r w:rsidR="002B55E9" w:rsidRPr="008A7204">
        <w:rPr>
          <w:rFonts w:ascii="Times New Roman" w:hAnsi="Times New Roman" w:cs="Times New Roman"/>
          <w:sz w:val="24"/>
          <w:szCs w:val="24"/>
        </w:rPr>
        <w:t>2006;7</w:t>
      </w:r>
      <w:r w:rsidRPr="008A7204">
        <w:rPr>
          <w:rFonts w:ascii="Times New Roman" w:hAnsi="Times New Roman" w:cs="Times New Roman"/>
          <w:sz w:val="24"/>
          <w:szCs w:val="24"/>
        </w:rPr>
        <w:t xml:space="preserve">:3-14. </w:t>
      </w:r>
    </w:p>
    <w:p w14:paraId="2553C83E" w14:textId="7FD11EC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22. </w:t>
      </w:r>
      <w:r w:rsidRPr="008A7204">
        <w:rPr>
          <w:rFonts w:ascii="Times New Roman" w:hAnsi="Times New Roman" w:cs="Times New Roman"/>
          <w:sz w:val="24"/>
          <w:szCs w:val="24"/>
        </w:rPr>
        <w:tab/>
        <w:t xml:space="preserve">Huan Y, Deloach S, Keith SW, </w:t>
      </w:r>
      <w:r w:rsidR="00521325"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Aldosterone and aldosterone: renin ratio associations with insulin resistance and blood pressure in African Americans. </w:t>
      </w:r>
      <w:r w:rsidR="00521325" w:rsidRPr="008A7204">
        <w:rPr>
          <w:rFonts w:ascii="Times New Roman" w:hAnsi="Times New Roman" w:cs="Times New Roman"/>
          <w:iCs/>
          <w:sz w:val="24"/>
          <w:szCs w:val="24"/>
        </w:rPr>
        <w:t>J Am Soc Hypertens</w:t>
      </w:r>
      <w:r w:rsidR="00521325" w:rsidRPr="008A7204">
        <w:rPr>
          <w:rFonts w:ascii="Times New Roman" w:hAnsi="Times New Roman" w:cs="Times New Roman"/>
          <w:sz w:val="24"/>
          <w:szCs w:val="24"/>
        </w:rPr>
        <w:t>. 2012;6:56-65</w:t>
      </w:r>
      <w:r w:rsidRPr="008A7204">
        <w:rPr>
          <w:rFonts w:ascii="Times New Roman" w:hAnsi="Times New Roman" w:cs="Times New Roman"/>
          <w:sz w:val="24"/>
          <w:szCs w:val="24"/>
        </w:rPr>
        <w:t>.</w:t>
      </w:r>
    </w:p>
    <w:p w14:paraId="1A35BFDA" w14:textId="131DD63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23. </w:t>
      </w:r>
      <w:r w:rsidRPr="008A7204">
        <w:rPr>
          <w:rFonts w:ascii="Times New Roman" w:hAnsi="Times New Roman" w:cs="Times New Roman"/>
          <w:sz w:val="24"/>
          <w:szCs w:val="24"/>
        </w:rPr>
        <w:tab/>
        <w:t xml:space="preserve">He FJ, Markandu ND, Sagnella GA, </w:t>
      </w:r>
      <w:r w:rsidR="00521325"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Importance of the renin system in determining blood pressure fall with salt restriction in black and white hypertensive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 xml:space="preserve">. </w:t>
      </w:r>
      <w:r w:rsidR="00521325" w:rsidRPr="008A7204">
        <w:rPr>
          <w:rFonts w:ascii="Times New Roman" w:hAnsi="Times New Roman" w:cs="Times New Roman"/>
          <w:sz w:val="24"/>
          <w:szCs w:val="24"/>
        </w:rPr>
        <w:t>1998;32</w:t>
      </w:r>
      <w:r w:rsidRPr="008A7204">
        <w:rPr>
          <w:rFonts w:ascii="Times New Roman" w:hAnsi="Times New Roman" w:cs="Times New Roman"/>
          <w:sz w:val="24"/>
          <w:szCs w:val="24"/>
        </w:rPr>
        <w:t>:820-824.</w:t>
      </w:r>
    </w:p>
    <w:p w14:paraId="1B0DD30F" w14:textId="66E44DFF"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24. </w:t>
      </w:r>
      <w:r w:rsidRPr="008A7204">
        <w:rPr>
          <w:rFonts w:ascii="Times New Roman" w:hAnsi="Times New Roman" w:cs="Times New Roman"/>
          <w:sz w:val="24"/>
          <w:szCs w:val="24"/>
        </w:rPr>
        <w:tab/>
        <w:t xml:space="preserve">Nakama C, Kamide K, Kawai T, et al. The influence of aging on the diagnosis of primary aldosteronism. </w:t>
      </w:r>
      <w:r w:rsidRPr="008A7204">
        <w:rPr>
          <w:rFonts w:ascii="Times New Roman" w:hAnsi="Times New Roman" w:cs="Times New Roman"/>
          <w:iCs/>
          <w:sz w:val="24"/>
          <w:szCs w:val="24"/>
        </w:rPr>
        <w:t>Hypertens Res</w:t>
      </w:r>
      <w:r w:rsidRPr="008A7204">
        <w:rPr>
          <w:rFonts w:ascii="Times New Roman" w:hAnsi="Times New Roman" w:cs="Times New Roman"/>
          <w:sz w:val="24"/>
          <w:szCs w:val="24"/>
        </w:rPr>
        <w:t>.</w:t>
      </w:r>
      <w:r w:rsidR="00521325" w:rsidRPr="008A7204">
        <w:rPr>
          <w:rFonts w:ascii="Times New Roman" w:hAnsi="Times New Roman" w:cs="Times New Roman"/>
          <w:sz w:val="24"/>
          <w:szCs w:val="24"/>
        </w:rPr>
        <w:t xml:space="preserve"> 2014;37</w:t>
      </w:r>
      <w:r w:rsidRPr="008A7204">
        <w:rPr>
          <w:rFonts w:ascii="Times New Roman" w:hAnsi="Times New Roman" w:cs="Times New Roman"/>
          <w:sz w:val="24"/>
          <w:szCs w:val="24"/>
        </w:rPr>
        <w:t xml:space="preserve">:1062-1067. </w:t>
      </w:r>
    </w:p>
    <w:p w14:paraId="7C669726" w14:textId="7A5468EE"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25. </w:t>
      </w:r>
      <w:r w:rsidRPr="008A7204">
        <w:rPr>
          <w:rFonts w:ascii="Times New Roman" w:hAnsi="Times New Roman" w:cs="Times New Roman"/>
          <w:sz w:val="24"/>
          <w:szCs w:val="24"/>
        </w:rPr>
        <w:tab/>
        <w:t xml:space="preserve">Patel PD, Velazquez JL, Arora RR. Endothelial dysfunction in African-Americans. </w:t>
      </w:r>
      <w:r w:rsidRPr="008A7204">
        <w:rPr>
          <w:rFonts w:ascii="Times New Roman" w:hAnsi="Times New Roman" w:cs="Times New Roman"/>
          <w:iCs/>
          <w:sz w:val="24"/>
          <w:szCs w:val="24"/>
        </w:rPr>
        <w:t>Int J Cardiol</w:t>
      </w:r>
      <w:r w:rsidRPr="008A7204">
        <w:rPr>
          <w:rFonts w:ascii="Times New Roman" w:hAnsi="Times New Roman" w:cs="Times New Roman"/>
          <w:sz w:val="24"/>
          <w:szCs w:val="24"/>
        </w:rPr>
        <w:t>.</w:t>
      </w:r>
      <w:r w:rsidR="00521325" w:rsidRPr="008A7204">
        <w:rPr>
          <w:rFonts w:ascii="Times New Roman" w:hAnsi="Times New Roman" w:cs="Times New Roman"/>
          <w:sz w:val="24"/>
          <w:szCs w:val="24"/>
        </w:rPr>
        <w:t xml:space="preserve"> 2009;132</w:t>
      </w:r>
      <w:r w:rsidRPr="008A7204">
        <w:rPr>
          <w:rFonts w:ascii="Times New Roman" w:hAnsi="Times New Roman" w:cs="Times New Roman"/>
          <w:sz w:val="24"/>
          <w:szCs w:val="24"/>
        </w:rPr>
        <w:t>:157-172.</w:t>
      </w:r>
    </w:p>
    <w:p w14:paraId="06C18F8F" w14:textId="1405AA85"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26. </w:t>
      </w:r>
      <w:r w:rsidRPr="008A7204">
        <w:rPr>
          <w:rFonts w:ascii="Times New Roman" w:hAnsi="Times New Roman" w:cs="Times New Roman"/>
          <w:sz w:val="24"/>
          <w:szCs w:val="24"/>
        </w:rPr>
        <w:tab/>
        <w:t>Cubeddu LX, Alfieri AB, Hoffmann IS, et al. Ni</w:t>
      </w:r>
      <w:r w:rsidR="00521325" w:rsidRPr="008A7204">
        <w:rPr>
          <w:rFonts w:ascii="Times New Roman" w:hAnsi="Times New Roman" w:cs="Times New Roman"/>
          <w:sz w:val="24"/>
          <w:szCs w:val="24"/>
        </w:rPr>
        <w:t>tric oxide and salt sensitivity</w:t>
      </w:r>
      <w:r w:rsidRPr="008A7204">
        <w:rPr>
          <w:rFonts w:ascii="Times New Roman" w:hAnsi="Times New Roman" w:cs="Times New Roman"/>
          <w:sz w:val="24"/>
          <w:szCs w:val="24"/>
        </w:rPr>
        <w:t xml:space="preserve">. </w:t>
      </w:r>
      <w:r w:rsidRPr="008A7204">
        <w:rPr>
          <w:rFonts w:ascii="Times New Roman" w:hAnsi="Times New Roman" w:cs="Times New Roman"/>
          <w:iCs/>
          <w:sz w:val="24"/>
          <w:szCs w:val="24"/>
        </w:rPr>
        <w:t>Am J Hypertens</w:t>
      </w:r>
      <w:r w:rsidRPr="008A7204">
        <w:rPr>
          <w:rFonts w:ascii="Times New Roman" w:hAnsi="Times New Roman" w:cs="Times New Roman"/>
          <w:sz w:val="24"/>
          <w:szCs w:val="24"/>
        </w:rPr>
        <w:t>.</w:t>
      </w:r>
      <w:r w:rsidR="00521325" w:rsidRPr="008A7204">
        <w:rPr>
          <w:rFonts w:ascii="Times New Roman" w:hAnsi="Times New Roman" w:cs="Times New Roman"/>
          <w:sz w:val="24"/>
          <w:szCs w:val="24"/>
        </w:rPr>
        <w:t xml:space="preserve"> 2000;13</w:t>
      </w:r>
      <w:r w:rsidRPr="008A7204">
        <w:rPr>
          <w:rFonts w:ascii="Times New Roman" w:hAnsi="Times New Roman" w:cs="Times New Roman"/>
          <w:sz w:val="24"/>
          <w:szCs w:val="24"/>
        </w:rPr>
        <w:t xml:space="preserve">:973-979. </w:t>
      </w:r>
    </w:p>
    <w:p w14:paraId="4AAD1313" w14:textId="30498773"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27. </w:t>
      </w:r>
      <w:r w:rsidRPr="008A7204">
        <w:rPr>
          <w:rFonts w:ascii="Times New Roman" w:hAnsi="Times New Roman" w:cs="Times New Roman"/>
          <w:sz w:val="24"/>
          <w:szCs w:val="24"/>
        </w:rPr>
        <w:tab/>
      </w:r>
      <w:r w:rsidR="00521325" w:rsidRPr="008A7204">
        <w:rPr>
          <w:rFonts w:ascii="Times New Roman" w:hAnsi="Times New Roman" w:cs="Times New Roman"/>
          <w:sz w:val="24"/>
          <w:szCs w:val="24"/>
        </w:rPr>
        <w:t>Leonard AM, Chafe LL, Montani J</w:t>
      </w:r>
      <w:r w:rsidRPr="008A7204">
        <w:rPr>
          <w:rFonts w:ascii="Times New Roman" w:hAnsi="Times New Roman" w:cs="Times New Roman"/>
          <w:sz w:val="24"/>
          <w:szCs w:val="24"/>
        </w:rPr>
        <w:t xml:space="preserve">P, </w:t>
      </w:r>
      <w:r w:rsidR="00521325"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Increased salt-sensitivity in endothelial nitric oxide synthase-knockout mice. </w:t>
      </w:r>
      <w:r w:rsidRPr="008A7204">
        <w:rPr>
          <w:rFonts w:ascii="Times New Roman" w:hAnsi="Times New Roman" w:cs="Times New Roman"/>
          <w:iCs/>
          <w:sz w:val="24"/>
          <w:szCs w:val="24"/>
        </w:rPr>
        <w:t>Am J Hypertens</w:t>
      </w:r>
      <w:r w:rsidRPr="008A7204">
        <w:rPr>
          <w:rFonts w:ascii="Times New Roman" w:hAnsi="Times New Roman" w:cs="Times New Roman"/>
          <w:sz w:val="24"/>
          <w:szCs w:val="24"/>
        </w:rPr>
        <w:t>.</w:t>
      </w:r>
      <w:r w:rsidR="00521325" w:rsidRPr="008A7204">
        <w:rPr>
          <w:rFonts w:ascii="Times New Roman" w:hAnsi="Times New Roman" w:cs="Times New Roman"/>
          <w:sz w:val="24"/>
          <w:szCs w:val="24"/>
        </w:rPr>
        <w:t xml:space="preserve"> 2006;19</w:t>
      </w:r>
      <w:r w:rsidRPr="008A7204">
        <w:rPr>
          <w:rFonts w:ascii="Times New Roman" w:hAnsi="Times New Roman" w:cs="Times New Roman"/>
          <w:sz w:val="24"/>
          <w:szCs w:val="24"/>
        </w:rPr>
        <w:t xml:space="preserve">:1264-1269. </w:t>
      </w:r>
    </w:p>
    <w:p w14:paraId="6CC1AD98" w14:textId="4C0EFE51" w:rsidR="0012046B" w:rsidRPr="008A7204" w:rsidRDefault="0012046B" w:rsidP="00521325">
      <w:pPr>
        <w:pStyle w:val="Bibliography"/>
        <w:spacing w:line="480" w:lineRule="auto"/>
        <w:rPr>
          <w:rFonts w:ascii="Times New Roman" w:hAnsi="Times New Roman" w:cs="Times New Roman"/>
          <w:i/>
          <w:iCs/>
          <w:sz w:val="24"/>
          <w:szCs w:val="24"/>
        </w:rPr>
      </w:pPr>
      <w:r w:rsidRPr="008A7204">
        <w:rPr>
          <w:rFonts w:ascii="Times New Roman" w:hAnsi="Times New Roman" w:cs="Times New Roman"/>
          <w:sz w:val="24"/>
          <w:szCs w:val="24"/>
        </w:rPr>
        <w:t xml:space="preserve">28. </w:t>
      </w:r>
      <w:r w:rsidRPr="008A7204">
        <w:rPr>
          <w:rFonts w:ascii="Times New Roman" w:hAnsi="Times New Roman" w:cs="Times New Roman"/>
          <w:sz w:val="24"/>
          <w:szCs w:val="24"/>
        </w:rPr>
        <w:tab/>
        <w:t>Schmidt RJ, Beierw</w:t>
      </w:r>
      <w:r w:rsidR="00521325" w:rsidRPr="008A7204">
        <w:rPr>
          <w:rFonts w:ascii="Times New Roman" w:hAnsi="Times New Roman" w:cs="Times New Roman"/>
          <w:sz w:val="24"/>
          <w:szCs w:val="24"/>
        </w:rPr>
        <w:t>altes WH, Baylis C. Effects of aging and alterations in dietary sodium intake on total nitric oxide p</w:t>
      </w:r>
      <w:r w:rsidRPr="008A7204">
        <w:rPr>
          <w:rFonts w:ascii="Times New Roman" w:hAnsi="Times New Roman" w:cs="Times New Roman"/>
          <w:sz w:val="24"/>
          <w:szCs w:val="24"/>
        </w:rPr>
        <w:t xml:space="preserve">roduction. </w:t>
      </w:r>
      <w:r w:rsidRPr="008A7204">
        <w:rPr>
          <w:rFonts w:ascii="Times New Roman" w:hAnsi="Times New Roman" w:cs="Times New Roman"/>
          <w:iCs/>
          <w:sz w:val="24"/>
          <w:szCs w:val="24"/>
        </w:rPr>
        <w:t>Am J Kidney Dis</w:t>
      </w:r>
      <w:r w:rsidR="00521325" w:rsidRPr="008A7204">
        <w:rPr>
          <w:rFonts w:ascii="Times New Roman" w:hAnsi="Times New Roman" w:cs="Times New Roman"/>
          <w:i/>
          <w:iCs/>
          <w:sz w:val="24"/>
          <w:szCs w:val="24"/>
        </w:rPr>
        <w:t>.</w:t>
      </w:r>
      <w:r w:rsidR="00521325" w:rsidRPr="008A7204">
        <w:rPr>
          <w:rFonts w:ascii="Times New Roman" w:hAnsi="Times New Roman" w:cs="Times New Roman"/>
          <w:sz w:val="24"/>
          <w:szCs w:val="24"/>
        </w:rPr>
        <w:t>2001;37</w:t>
      </w:r>
      <w:r w:rsidRPr="008A7204">
        <w:rPr>
          <w:rFonts w:ascii="Times New Roman" w:hAnsi="Times New Roman" w:cs="Times New Roman"/>
          <w:sz w:val="24"/>
          <w:szCs w:val="24"/>
        </w:rPr>
        <w:t>:900-908.</w:t>
      </w:r>
    </w:p>
    <w:p w14:paraId="5D2D9D6C" w14:textId="0C3A5913"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29. </w:t>
      </w:r>
      <w:r w:rsidRPr="008A7204">
        <w:rPr>
          <w:rFonts w:ascii="Times New Roman" w:hAnsi="Times New Roman" w:cs="Times New Roman"/>
          <w:sz w:val="24"/>
          <w:szCs w:val="24"/>
        </w:rPr>
        <w:tab/>
        <w:t xml:space="preserve">Schmidlin O, Forman A, Leone A, </w:t>
      </w:r>
      <w:r w:rsidR="00521325" w:rsidRPr="008A7204">
        <w:rPr>
          <w:rFonts w:ascii="Times New Roman" w:hAnsi="Times New Roman" w:cs="Times New Roman"/>
          <w:sz w:val="24"/>
          <w:szCs w:val="24"/>
        </w:rPr>
        <w:t>et al. Salt sensitivity in blacks: Evidence that the initial pressor effect of NaCl involves inhibition of vasodilatation by asymmetrical d</w:t>
      </w:r>
      <w:r w:rsidRPr="008A7204">
        <w:rPr>
          <w:rFonts w:ascii="Times New Roman" w:hAnsi="Times New Roman" w:cs="Times New Roman"/>
          <w:sz w:val="24"/>
          <w:szCs w:val="24"/>
        </w:rPr>
        <w:t xml:space="preserve">imethylarginine.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521325" w:rsidRPr="008A7204">
        <w:rPr>
          <w:rFonts w:ascii="Times New Roman" w:hAnsi="Times New Roman" w:cs="Times New Roman"/>
          <w:sz w:val="24"/>
          <w:szCs w:val="24"/>
        </w:rPr>
        <w:t xml:space="preserve"> 2011;58</w:t>
      </w:r>
      <w:r w:rsidRPr="008A7204">
        <w:rPr>
          <w:rFonts w:ascii="Times New Roman" w:hAnsi="Times New Roman" w:cs="Times New Roman"/>
          <w:sz w:val="24"/>
          <w:szCs w:val="24"/>
        </w:rPr>
        <w:t xml:space="preserve">:380-385. </w:t>
      </w:r>
    </w:p>
    <w:p w14:paraId="39FD2628" w14:textId="56121A02"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0. </w:t>
      </w:r>
      <w:r w:rsidRPr="008A7204">
        <w:rPr>
          <w:rFonts w:ascii="Times New Roman" w:hAnsi="Times New Roman" w:cs="Times New Roman"/>
          <w:sz w:val="24"/>
          <w:szCs w:val="24"/>
        </w:rPr>
        <w:tab/>
        <w:t xml:space="preserve">Scuteri A, Stuehlinger MC, Cooke JP, et al. Nitric oxide inhibition as a mechanism for blood pressure increase during salt loading in normotensive postmenopausal women. </w:t>
      </w:r>
      <w:r w:rsidRPr="008A7204">
        <w:rPr>
          <w:rFonts w:ascii="Times New Roman" w:hAnsi="Times New Roman" w:cs="Times New Roman"/>
          <w:iCs/>
          <w:sz w:val="24"/>
          <w:szCs w:val="24"/>
        </w:rPr>
        <w:t>J Hypertens</w:t>
      </w:r>
      <w:r w:rsidRPr="008A7204">
        <w:rPr>
          <w:rFonts w:ascii="Times New Roman" w:hAnsi="Times New Roman" w:cs="Times New Roman"/>
          <w:sz w:val="24"/>
          <w:szCs w:val="24"/>
        </w:rPr>
        <w:t xml:space="preserve">. </w:t>
      </w:r>
      <w:r w:rsidR="00521325" w:rsidRPr="008A7204">
        <w:rPr>
          <w:rFonts w:ascii="Times New Roman" w:hAnsi="Times New Roman" w:cs="Times New Roman"/>
          <w:sz w:val="24"/>
          <w:szCs w:val="24"/>
        </w:rPr>
        <w:t>2003;21</w:t>
      </w:r>
      <w:r w:rsidRPr="008A7204">
        <w:rPr>
          <w:rFonts w:ascii="Times New Roman" w:hAnsi="Times New Roman" w:cs="Times New Roman"/>
          <w:sz w:val="24"/>
          <w:szCs w:val="24"/>
        </w:rPr>
        <w:t xml:space="preserve">:1339-1346. </w:t>
      </w:r>
    </w:p>
    <w:p w14:paraId="3FAD91EA" w14:textId="3AAC40C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31. </w:t>
      </w:r>
      <w:r w:rsidRPr="008A7204">
        <w:rPr>
          <w:rFonts w:ascii="Times New Roman" w:hAnsi="Times New Roman" w:cs="Times New Roman"/>
          <w:sz w:val="24"/>
          <w:szCs w:val="24"/>
        </w:rPr>
        <w:tab/>
        <w:t xml:space="preserve">White CR, Shelton J, Chen SJ, et al. Estrogen restores endothelial cell function in an experimental model of vascular injury. </w:t>
      </w:r>
      <w:r w:rsidRPr="008A7204">
        <w:rPr>
          <w:rFonts w:ascii="Times New Roman" w:hAnsi="Times New Roman" w:cs="Times New Roman"/>
          <w:iCs/>
          <w:sz w:val="24"/>
          <w:szCs w:val="24"/>
        </w:rPr>
        <w:t>Circulation</w:t>
      </w:r>
      <w:r w:rsidRPr="008A7204">
        <w:rPr>
          <w:rFonts w:ascii="Times New Roman" w:hAnsi="Times New Roman" w:cs="Times New Roman"/>
          <w:sz w:val="24"/>
          <w:szCs w:val="24"/>
        </w:rPr>
        <w:t>.</w:t>
      </w:r>
      <w:r w:rsidR="00547ADE" w:rsidRPr="008A7204">
        <w:rPr>
          <w:rFonts w:ascii="Times New Roman" w:hAnsi="Times New Roman" w:cs="Times New Roman"/>
          <w:sz w:val="24"/>
          <w:szCs w:val="24"/>
        </w:rPr>
        <w:t xml:space="preserve"> 1997;96</w:t>
      </w:r>
      <w:r w:rsidRPr="008A7204">
        <w:rPr>
          <w:rFonts w:ascii="Times New Roman" w:hAnsi="Times New Roman" w:cs="Times New Roman"/>
          <w:sz w:val="24"/>
          <w:szCs w:val="24"/>
        </w:rPr>
        <w:t>:1624-1630.</w:t>
      </w:r>
    </w:p>
    <w:p w14:paraId="00C39F7E" w14:textId="08DC6F0E"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2. </w:t>
      </w:r>
      <w:r w:rsidRPr="008A7204">
        <w:rPr>
          <w:rFonts w:ascii="Times New Roman" w:hAnsi="Times New Roman" w:cs="Times New Roman"/>
          <w:sz w:val="24"/>
          <w:szCs w:val="24"/>
        </w:rPr>
        <w:tab/>
        <w:t xml:space="preserve">Hernandez Schulman I, Raij L. Salt sensitivity and hypertension after menopause: role of nitric oxide and angiotensin II. </w:t>
      </w:r>
      <w:r w:rsidRPr="008A7204">
        <w:rPr>
          <w:rFonts w:ascii="Times New Roman" w:hAnsi="Times New Roman" w:cs="Times New Roman"/>
          <w:iCs/>
          <w:sz w:val="24"/>
          <w:szCs w:val="24"/>
        </w:rPr>
        <w:t>Am J Nephrol</w:t>
      </w:r>
      <w:r w:rsidRPr="008A7204">
        <w:rPr>
          <w:rFonts w:ascii="Times New Roman" w:hAnsi="Times New Roman" w:cs="Times New Roman"/>
          <w:sz w:val="24"/>
          <w:szCs w:val="24"/>
        </w:rPr>
        <w:t>.</w:t>
      </w:r>
      <w:r w:rsidR="00547ADE" w:rsidRPr="008A7204">
        <w:rPr>
          <w:rFonts w:ascii="Times New Roman" w:hAnsi="Times New Roman" w:cs="Times New Roman"/>
          <w:sz w:val="24"/>
          <w:szCs w:val="24"/>
        </w:rPr>
        <w:t xml:space="preserve"> 2006;26</w:t>
      </w:r>
      <w:r w:rsidRPr="008A7204">
        <w:rPr>
          <w:rFonts w:ascii="Times New Roman" w:hAnsi="Times New Roman" w:cs="Times New Roman"/>
          <w:sz w:val="24"/>
          <w:szCs w:val="24"/>
        </w:rPr>
        <w:t xml:space="preserve">:170-180. </w:t>
      </w:r>
    </w:p>
    <w:p w14:paraId="6BCA644F" w14:textId="183B5CC9"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3. </w:t>
      </w:r>
      <w:r w:rsidRPr="008A7204">
        <w:rPr>
          <w:rFonts w:ascii="Times New Roman" w:hAnsi="Times New Roman" w:cs="Times New Roman"/>
          <w:sz w:val="24"/>
          <w:szCs w:val="24"/>
        </w:rPr>
        <w:tab/>
        <w:t xml:space="preserve">Schulman IH, Aranda P, Raij L, </w:t>
      </w:r>
      <w:r w:rsidR="00547ADE" w:rsidRPr="008A7204">
        <w:rPr>
          <w:rFonts w:ascii="Times New Roman" w:hAnsi="Times New Roman" w:cs="Times New Roman"/>
          <w:sz w:val="24"/>
          <w:szCs w:val="24"/>
        </w:rPr>
        <w:t>et al. Surgical menopause increases salt sensitivity of blood p</w:t>
      </w:r>
      <w:r w:rsidRPr="008A7204">
        <w:rPr>
          <w:rFonts w:ascii="Times New Roman" w:hAnsi="Times New Roman" w:cs="Times New Roman"/>
          <w:sz w:val="24"/>
          <w:szCs w:val="24"/>
        </w:rPr>
        <w:t xml:space="preserve">ressure.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547ADE" w:rsidRPr="008A7204">
        <w:rPr>
          <w:rFonts w:ascii="Times New Roman" w:hAnsi="Times New Roman" w:cs="Times New Roman"/>
          <w:sz w:val="24"/>
          <w:szCs w:val="24"/>
        </w:rPr>
        <w:t xml:space="preserve"> 2006;47</w:t>
      </w:r>
      <w:r w:rsidRPr="008A7204">
        <w:rPr>
          <w:rFonts w:ascii="Times New Roman" w:hAnsi="Times New Roman" w:cs="Times New Roman"/>
          <w:sz w:val="24"/>
          <w:szCs w:val="24"/>
        </w:rPr>
        <w:t xml:space="preserve">:1168-1174. </w:t>
      </w:r>
    </w:p>
    <w:p w14:paraId="4E772C1A" w14:textId="24CEDA39"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4. </w:t>
      </w:r>
      <w:r w:rsidRPr="008A7204">
        <w:rPr>
          <w:rFonts w:ascii="Times New Roman" w:hAnsi="Times New Roman" w:cs="Times New Roman"/>
          <w:sz w:val="24"/>
          <w:szCs w:val="24"/>
        </w:rPr>
        <w:tab/>
        <w:t xml:space="preserve">Levy SB, Lilley JJ, Frigon RP, </w:t>
      </w:r>
      <w:r w:rsidR="00547ADE"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Urinary kallikrein and plasma renin activity as determinants of renal blood flow. The influence of race and dietary sodium intake. </w:t>
      </w:r>
      <w:r w:rsidRPr="008A7204">
        <w:rPr>
          <w:rFonts w:ascii="Times New Roman" w:hAnsi="Times New Roman" w:cs="Times New Roman"/>
          <w:iCs/>
          <w:sz w:val="24"/>
          <w:szCs w:val="24"/>
        </w:rPr>
        <w:t>J Clin Invest</w:t>
      </w:r>
      <w:r w:rsidRPr="008A7204">
        <w:rPr>
          <w:rFonts w:ascii="Times New Roman" w:hAnsi="Times New Roman" w:cs="Times New Roman"/>
          <w:sz w:val="24"/>
          <w:szCs w:val="24"/>
        </w:rPr>
        <w:t>.</w:t>
      </w:r>
      <w:r w:rsidR="00547ADE" w:rsidRPr="008A7204">
        <w:rPr>
          <w:rFonts w:ascii="Times New Roman" w:hAnsi="Times New Roman" w:cs="Times New Roman"/>
          <w:sz w:val="24"/>
          <w:szCs w:val="24"/>
        </w:rPr>
        <w:t xml:space="preserve"> 1977;60</w:t>
      </w:r>
      <w:r w:rsidRPr="008A7204">
        <w:rPr>
          <w:rFonts w:ascii="Times New Roman" w:hAnsi="Times New Roman" w:cs="Times New Roman"/>
          <w:sz w:val="24"/>
          <w:szCs w:val="24"/>
        </w:rPr>
        <w:t>:129-138.</w:t>
      </w:r>
    </w:p>
    <w:p w14:paraId="4CE3BB22" w14:textId="3FF5AE78"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5. </w:t>
      </w:r>
      <w:r w:rsidRPr="008A7204">
        <w:rPr>
          <w:rFonts w:ascii="Times New Roman" w:hAnsi="Times New Roman" w:cs="Times New Roman"/>
          <w:sz w:val="24"/>
          <w:szCs w:val="24"/>
        </w:rPr>
        <w:tab/>
        <w:t xml:space="preserve">Gainer JV, Nadeau JH, Ryder D, </w:t>
      </w:r>
      <w:r w:rsidR="009244DD"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Increased sensitivity to bradykinin among African Americans. </w:t>
      </w:r>
      <w:r w:rsidRPr="008A7204">
        <w:rPr>
          <w:rFonts w:ascii="Times New Roman" w:hAnsi="Times New Roman" w:cs="Times New Roman"/>
          <w:iCs/>
          <w:sz w:val="24"/>
          <w:szCs w:val="24"/>
        </w:rPr>
        <w:t>J Allergy Clin Immunol</w:t>
      </w:r>
      <w:r w:rsidRPr="008A7204">
        <w:rPr>
          <w:rFonts w:ascii="Times New Roman" w:hAnsi="Times New Roman" w:cs="Times New Roman"/>
          <w:sz w:val="24"/>
          <w:szCs w:val="24"/>
        </w:rPr>
        <w:t xml:space="preserve">. </w:t>
      </w:r>
      <w:r w:rsidR="009244DD" w:rsidRPr="008A7204">
        <w:rPr>
          <w:rFonts w:ascii="Times New Roman" w:hAnsi="Times New Roman" w:cs="Times New Roman"/>
          <w:sz w:val="24"/>
          <w:szCs w:val="24"/>
        </w:rPr>
        <w:t>1996;98</w:t>
      </w:r>
      <w:r w:rsidRPr="008A7204">
        <w:rPr>
          <w:rFonts w:ascii="Times New Roman" w:hAnsi="Times New Roman" w:cs="Times New Roman"/>
          <w:sz w:val="24"/>
          <w:szCs w:val="24"/>
        </w:rPr>
        <w:t>:283-287.</w:t>
      </w:r>
    </w:p>
    <w:p w14:paraId="578EF173" w14:textId="002CE913"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6. </w:t>
      </w:r>
      <w:r w:rsidRPr="008A7204">
        <w:rPr>
          <w:rFonts w:ascii="Times New Roman" w:hAnsi="Times New Roman" w:cs="Times New Roman"/>
          <w:sz w:val="24"/>
          <w:szCs w:val="24"/>
        </w:rPr>
        <w:tab/>
        <w:t xml:space="preserve">Fels J, Oberleithner H, Kusche-Vihrog K. Ménage à trois: Aldosterone, sodium and nitric oxide in vascular endothelium. </w:t>
      </w:r>
      <w:r w:rsidRPr="008A7204">
        <w:rPr>
          <w:rFonts w:ascii="Times New Roman" w:hAnsi="Times New Roman" w:cs="Times New Roman"/>
          <w:iCs/>
          <w:sz w:val="24"/>
          <w:szCs w:val="24"/>
        </w:rPr>
        <w:t>Biochim Biophys Acta</w:t>
      </w:r>
      <w:r w:rsidR="009244DD" w:rsidRPr="008A7204">
        <w:rPr>
          <w:rFonts w:ascii="Times New Roman" w:hAnsi="Times New Roman" w:cs="Times New Roman"/>
          <w:sz w:val="24"/>
          <w:szCs w:val="24"/>
        </w:rPr>
        <w:t>. 2010;1802</w:t>
      </w:r>
      <w:r w:rsidRPr="008A7204">
        <w:rPr>
          <w:rFonts w:ascii="Times New Roman" w:hAnsi="Times New Roman" w:cs="Times New Roman"/>
          <w:sz w:val="24"/>
          <w:szCs w:val="24"/>
        </w:rPr>
        <w:t xml:space="preserve">:1193-1202. </w:t>
      </w:r>
    </w:p>
    <w:p w14:paraId="21D1AA69" w14:textId="5E9F4436"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7. </w:t>
      </w:r>
      <w:r w:rsidRPr="008A7204">
        <w:rPr>
          <w:rFonts w:ascii="Times New Roman" w:hAnsi="Times New Roman" w:cs="Times New Roman"/>
          <w:sz w:val="24"/>
          <w:szCs w:val="24"/>
        </w:rPr>
        <w:tab/>
        <w:t>Aviv A, H</w:t>
      </w:r>
      <w:r w:rsidR="009244DD" w:rsidRPr="008A7204">
        <w:rPr>
          <w:rFonts w:ascii="Times New Roman" w:hAnsi="Times New Roman" w:cs="Times New Roman"/>
          <w:sz w:val="24"/>
          <w:szCs w:val="24"/>
        </w:rPr>
        <w:t>ollenberg NK, Weder A. Urinary potassium excretion and sodium s</w:t>
      </w:r>
      <w:r w:rsidRPr="008A7204">
        <w:rPr>
          <w:rFonts w:ascii="Times New Roman" w:hAnsi="Times New Roman" w:cs="Times New Roman"/>
          <w:sz w:val="24"/>
          <w:szCs w:val="24"/>
        </w:rPr>
        <w:t>ensitivity i</w:t>
      </w:r>
      <w:r w:rsidR="009244DD" w:rsidRPr="008A7204">
        <w:rPr>
          <w:rFonts w:ascii="Times New Roman" w:hAnsi="Times New Roman" w:cs="Times New Roman"/>
          <w:sz w:val="24"/>
          <w:szCs w:val="24"/>
        </w:rPr>
        <w:t>n b</w:t>
      </w:r>
      <w:r w:rsidRPr="008A7204">
        <w:rPr>
          <w:rFonts w:ascii="Times New Roman" w:hAnsi="Times New Roman" w:cs="Times New Roman"/>
          <w:sz w:val="24"/>
          <w:szCs w:val="24"/>
        </w:rPr>
        <w:t xml:space="preserve">lack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9244DD" w:rsidRPr="008A7204">
        <w:rPr>
          <w:rFonts w:ascii="Times New Roman" w:hAnsi="Times New Roman" w:cs="Times New Roman"/>
          <w:sz w:val="24"/>
          <w:szCs w:val="24"/>
        </w:rPr>
        <w:t xml:space="preserve"> 2004;43:707-713. </w:t>
      </w:r>
    </w:p>
    <w:p w14:paraId="03834BA0" w14:textId="7CDD241F"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8. </w:t>
      </w:r>
      <w:r w:rsidRPr="008A7204">
        <w:rPr>
          <w:rFonts w:ascii="Times New Roman" w:hAnsi="Times New Roman" w:cs="Times New Roman"/>
          <w:sz w:val="24"/>
          <w:szCs w:val="24"/>
        </w:rPr>
        <w:tab/>
        <w:t xml:space="preserve">Beutler E, Kuhl W, Sacks P. Sodium-potassium-ATPase activity is influenced by ethnic origin and not by obesity. </w:t>
      </w:r>
      <w:r w:rsidRPr="008A7204">
        <w:rPr>
          <w:rFonts w:ascii="Times New Roman" w:hAnsi="Times New Roman" w:cs="Times New Roman"/>
          <w:iCs/>
          <w:sz w:val="24"/>
          <w:szCs w:val="24"/>
        </w:rPr>
        <w:t>N Engl J Med</w:t>
      </w:r>
      <w:r w:rsidRPr="008A7204">
        <w:rPr>
          <w:rFonts w:ascii="Times New Roman" w:hAnsi="Times New Roman" w:cs="Times New Roman"/>
          <w:sz w:val="24"/>
          <w:szCs w:val="24"/>
        </w:rPr>
        <w:t>.</w:t>
      </w:r>
      <w:r w:rsidR="009244DD" w:rsidRPr="008A7204">
        <w:rPr>
          <w:rFonts w:ascii="Times New Roman" w:hAnsi="Times New Roman" w:cs="Times New Roman"/>
          <w:sz w:val="24"/>
          <w:szCs w:val="24"/>
        </w:rPr>
        <w:t xml:space="preserve"> 1983;309</w:t>
      </w:r>
      <w:r w:rsidRPr="008A7204">
        <w:rPr>
          <w:rFonts w:ascii="Times New Roman" w:hAnsi="Times New Roman" w:cs="Times New Roman"/>
          <w:sz w:val="24"/>
          <w:szCs w:val="24"/>
        </w:rPr>
        <w:t xml:space="preserve">:756-760. </w:t>
      </w:r>
    </w:p>
    <w:p w14:paraId="5EF8E58E" w14:textId="7E1E237C"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39. </w:t>
      </w:r>
      <w:r w:rsidRPr="008A7204">
        <w:rPr>
          <w:rFonts w:ascii="Times New Roman" w:hAnsi="Times New Roman" w:cs="Times New Roman"/>
          <w:sz w:val="24"/>
          <w:szCs w:val="24"/>
        </w:rPr>
        <w:tab/>
        <w:t xml:space="preserve">Rygielski D, Reddi A, Kuriyama S, </w:t>
      </w:r>
      <w:r w:rsidR="009244DD"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Erythrocyte ghost Na+,K+-ATPase and blood pressure.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 xml:space="preserve">. </w:t>
      </w:r>
      <w:r w:rsidR="009244DD" w:rsidRPr="008A7204">
        <w:rPr>
          <w:rFonts w:ascii="Times New Roman" w:hAnsi="Times New Roman" w:cs="Times New Roman"/>
          <w:sz w:val="24"/>
          <w:szCs w:val="24"/>
        </w:rPr>
        <w:t>1987;10</w:t>
      </w:r>
      <w:r w:rsidRPr="008A7204">
        <w:rPr>
          <w:rFonts w:ascii="Times New Roman" w:hAnsi="Times New Roman" w:cs="Times New Roman"/>
          <w:sz w:val="24"/>
          <w:szCs w:val="24"/>
        </w:rPr>
        <w:t xml:space="preserve">:259-266. </w:t>
      </w:r>
    </w:p>
    <w:p w14:paraId="0D8B6DC7" w14:textId="29B5185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40. </w:t>
      </w:r>
      <w:r w:rsidRPr="008A7204">
        <w:rPr>
          <w:rFonts w:ascii="Times New Roman" w:hAnsi="Times New Roman" w:cs="Times New Roman"/>
          <w:sz w:val="24"/>
          <w:szCs w:val="24"/>
        </w:rPr>
        <w:tab/>
        <w:t>Wright JT, Rahman M, Sc</w:t>
      </w:r>
      <w:r w:rsidR="00F72F8E" w:rsidRPr="008A7204">
        <w:rPr>
          <w:rFonts w:ascii="Times New Roman" w:hAnsi="Times New Roman" w:cs="Times New Roman"/>
          <w:sz w:val="24"/>
          <w:szCs w:val="24"/>
        </w:rPr>
        <w:t>arpa A, et al. Determinants of salt s</w:t>
      </w:r>
      <w:r w:rsidRPr="008A7204">
        <w:rPr>
          <w:rFonts w:ascii="Times New Roman" w:hAnsi="Times New Roman" w:cs="Times New Roman"/>
          <w:sz w:val="24"/>
          <w:szCs w:val="24"/>
        </w:rPr>
        <w:t>ensit</w:t>
      </w:r>
      <w:r w:rsidR="00F72F8E" w:rsidRPr="008A7204">
        <w:rPr>
          <w:rFonts w:ascii="Times New Roman" w:hAnsi="Times New Roman" w:cs="Times New Roman"/>
          <w:sz w:val="24"/>
          <w:szCs w:val="24"/>
        </w:rPr>
        <w:t>ivity in black and white normotensive and hypertensive w</w:t>
      </w:r>
      <w:r w:rsidRPr="008A7204">
        <w:rPr>
          <w:rFonts w:ascii="Times New Roman" w:hAnsi="Times New Roman" w:cs="Times New Roman"/>
          <w:sz w:val="24"/>
          <w:szCs w:val="24"/>
        </w:rPr>
        <w:t xml:space="preserve">omen.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F72F8E" w:rsidRPr="008A7204">
        <w:rPr>
          <w:rFonts w:ascii="Times New Roman" w:hAnsi="Times New Roman" w:cs="Times New Roman"/>
          <w:sz w:val="24"/>
          <w:szCs w:val="24"/>
        </w:rPr>
        <w:t xml:space="preserve"> 2003;42</w:t>
      </w:r>
      <w:r w:rsidRPr="008A7204">
        <w:rPr>
          <w:rFonts w:ascii="Times New Roman" w:hAnsi="Times New Roman" w:cs="Times New Roman"/>
          <w:sz w:val="24"/>
          <w:szCs w:val="24"/>
        </w:rPr>
        <w:t xml:space="preserve">:1087-1092. </w:t>
      </w:r>
    </w:p>
    <w:p w14:paraId="38FF2211" w14:textId="7C08FCB6"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41. </w:t>
      </w:r>
      <w:r w:rsidRPr="008A7204">
        <w:rPr>
          <w:rFonts w:ascii="Times New Roman" w:hAnsi="Times New Roman" w:cs="Times New Roman"/>
          <w:sz w:val="24"/>
          <w:szCs w:val="24"/>
        </w:rPr>
        <w:tab/>
        <w:t xml:space="preserve">Parmer RJ, Stone RA, Cervenka JH. Renal hemodynamics in essential hypertension. Racial differences in response to changes in dietary sodium. </w:t>
      </w:r>
      <w:r w:rsidRPr="008A7204">
        <w:rPr>
          <w:rFonts w:ascii="Times New Roman" w:hAnsi="Times New Roman" w:cs="Times New Roman"/>
          <w:iCs/>
          <w:sz w:val="24"/>
          <w:szCs w:val="24"/>
        </w:rPr>
        <w:t>Hypertension</w:t>
      </w:r>
      <w:r w:rsidR="00F72F8E" w:rsidRPr="008A7204">
        <w:rPr>
          <w:rFonts w:ascii="Times New Roman" w:hAnsi="Times New Roman" w:cs="Times New Roman"/>
          <w:sz w:val="24"/>
          <w:szCs w:val="24"/>
        </w:rPr>
        <w:t>. 1994;24</w:t>
      </w:r>
      <w:r w:rsidRPr="008A7204">
        <w:rPr>
          <w:rFonts w:ascii="Times New Roman" w:hAnsi="Times New Roman" w:cs="Times New Roman"/>
          <w:sz w:val="24"/>
          <w:szCs w:val="24"/>
        </w:rPr>
        <w:t xml:space="preserve">:752-757. </w:t>
      </w:r>
    </w:p>
    <w:p w14:paraId="2ECAB78D" w14:textId="56F17FE3"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42. </w:t>
      </w:r>
      <w:r w:rsidRPr="008A7204">
        <w:rPr>
          <w:rFonts w:ascii="Times New Roman" w:hAnsi="Times New Roman" w:cs="Times New Roman"/>
          <w:sz w:val="24"/>
          <w:szCs w:val="24"/>
        </w:rPr>
        <w:tab/>
        <w:t xml:space="preserve">Campese VM, Parise M, Karubian F, </w:t>
      </w:r>
      <w:r w:rsidR="00F72F8E"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Abnormal renal hemodynamics in black salt-sensitive patients with hypertension.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F72F8E" w:rsidRPr="008A7204">
        <w:rPr>
          <w:rFonts w:ascii="Times New Roman" w:hAnsi="Times New Roman" w:cs="Times New Roman"/>
          <w:sz w:val="24"/>
          <w:szCs w:val="24"/>
        </w:rPr>
        <w:t xml:space="preserve"> 1991;18</w:t>
      </w:r>
      <w:r w:rsidRPr="008A7204">
        <w:rPr>
          <w:rFonts w:ascii="Times New Roman" w:hAnsi="Times New Roman" w:cs="Times New Roman"/>
          <w:sz w:val="24"/>
          <w:szCs w:val="24"/>
        </w:rPr>
        <w:t xml:space="preserve">:805-812. </w:t>
      </w:r>
    </w:p>
    <w:p w14:paraId="31F059BD" w14:textId="5E7A52FC"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43. </w:t>
      </w:r>
      <w:r w:rsidRPr="008A7204">
        <w:rPr>
          <w:rFonts w:ascii="Times New Roman" w:hAnsi="Times New Roman" w:cs="Times New Roman"/>
          <w:sz w:val="24"/>
          <w:szCs w:val="24"/>
        </w:rPr>
        <w:tab/>
        <w:t xml:space="preserve">Saito Y. Roles of atrial natriuretic peptide and its therapeutic use. </w:t>
      </w:r>
      <w:r w:rsidRPr="008A7204">
        <w:rPr>
          <w:rFonts w:ascii="Times New Roman" w:hAnsi="Times New Roman" w:cs="Times New Roman"/>
          <w:iCs/>
          <w:sz w:val="24"/>
          <w:szCs w:val="24"/>
        </w:rPr>
        <w:t>J Cardiol</w:t>
      </w:r>
      <w:r w:rsidRPr="008A7204">
        <w:rPr>
          <w:rFonts w:ascii="Times New Roman" w:hAnsi="Times New Roman" w:cs="Times New Roman"/>
          <w:sz w:val="24"/>
          <w:szCs w:val="24"/>
        </w:rPr>
        <w:t>.</w:t>
      </w:r>
      <w:r w:rsidR="005A490C" w:rsidRPr="008A7204">
        <w:rPr>
          <w:rFonts w:ascii="Times New Roman" w:hAnsi="Times New Roman" w:cs="Times New Roman"/>
          <w:sz w:val="24"/>
          <w:szCs w:val="24"/>
        </w:rPr>
        <w:t xml:space="preserve"> 2010;56</w:t>
      </w:r>
      <w:r w:rsidRPr="008A7204">
        <w:rPr>
          <w:rFonts w:ascii="Times New Roman" w:hAnsi="Times New Roman" w:cs="Times New Roman"/>
          <w:sz w:val="24"/>
          <w:szCs w:val="24"/>
        </w:rPr>
        <w:t xml:space="preserve">:262-270. </w:t>
      </w:r>
    </w:p>
    <w:p w14:paraId="6CAF865E" w14:textId="31ED5A71"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44. </w:t>
      </w:r>
      <w:r w:rsidRPr="008A7204">
        <w:rPr>
          <w:rFonts w:ascii="Times New Roman" w:hAnsi="Times New Roman" w:cs="Times New Roman"/>
          <w:sz w:val="24"/>
          <w:szCs w:val="24"/>
        </w:rPr>
        <w:tab/>
        <w:t xml:space="preserve">Campese VM, Tawadrous M, Bigazzi R, et al. Salt intake and plasma atrial natriuretic peptide and nitric oxide in hypertension.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5A490C" w:rsidRPr="008A7204">
        <w:rPr>
          <w:rFonts w:ascii="Times New Roman" w:hAnsi="Times New Roman" w:cs="Times New Roman"/>
          <w:sz w:val="24"/>
          <w:szCs w:val="24"/>
        </w:rPr>
        <w:t xml:space="preserve"> 1996;28</w:t>
      </w:r>
      <w:r w:rsidRPr="008A7204">
        <w:rPr>
          <w:rFonts w:ascii="Times New Roman" w:hAnsi="Times New Roman" w:cs="Times New Roman"/>
          <w:sz w:val="24"/>
          <w:szCs w:val="24"/>
        </w:rPr>
        <w:t>:335-340.</w:t>
      </w:r>
    </w:p>
    <w:p w14:paraId="24C2B4C5" w14:textId="0A7FB031"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45. </w:t>
      </w:r>
      <w:r w:rsidRPr="008A7204">
        <w:rPr>
          <w:rFonts w:ascii="Times New Roman" w:hAnsi="Times New Roman" w:cs="Times New Roman"/>
          <w:sz w:val="24"/>
          <w:szCs w:val="24"/>
        </w:rPr>
        <w:tab/>
        <w:t xml:space="preserve">Esler M, Jennings G, Korner P, et al. Assessment of human sympathetic nervous system activity from measurements of norepinephrine turnover.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5A490C" w:rsidRPr="008A7204">
        <w:rPr>
          <w:rFonts w:ascii="Times New Roman" w:hAnsi="Times New Roman" w:cs="Times New Roman"/>
          <w:sz w:val="24"/>
          <w:szCs w:val="24"/>
        </w:rPr>
        <w:t xml:space="preserve"> 1988;11</w:t>
      </w:r>
      <w:r w:rsidRPr="008A7204">
        <w:rPr>
          <w:rFonts w:ascii="Times New Roman" w:hAnsi="Times New Roman" w:cs="Times New Roman"/>
          <w:sz w:val="24"/>
          <w:szCs w:val="24"/>
        </w:rPr>
        <w:t>:3-20.</w:t>
      </w:r>
    </w:p>
    <w:p w14:paraId="5C9D9D57" w14:textId="21C9EEE6"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46. </w:t>
      </w:r>
      <w:r w:rsidRPr="008A7204">
        <w:rPr>
          <w:rFonts w:ascii="Times New Roman" w:hAnsi="Times New Roman" w:cs="Times New Roman"/>
          <w:sz w:val="24"/>
          <w:szCs w:val="24"/>
        </w:rPr>
        <w:tab/>
        <w:t xml:space="preserve">Huang BS, Amin MS, Leenen FHH. The central role of the brain in salt-sensitive hypertension. </w:t>
      </w:r>
      <w:r w:rsidRPr="008A7204">
        <w:rPr>
          <w:rFonts w:ascii="Times New Roman" w:hAnsi="Times New Roman" w:cs="Times New Roman"/>
          <w:iCs/>
          <w:sz w:val="24"/>
          <w:szCs w:val="24"/>
        </w:rPr>
        <w:t>Curr Opin Cardiol</w:t>
      </w:r>
      <w:r w:rsidRPr="008A7204">
        <w:rPr>
          <w:rFonts w:ascii="Times New Roman" w:hAnsi="Times New Roman" w:cs="Times New Roman"/>
          <w:sz w:val="24"/>
          <w:szCs w:val="24"/>
        </w:rPr>
        <w:t>.</w:t>
      </w:r>
      <w:r w:rsidR="005A490C" w:rsidRPr="008A7204">
        <w:rPr>
          <w:rFonts w:ascii="Times New Roman" w:hAnsi="Times New Roman" w:cs="Times New Roman"/>
          <w:sz w:val="24"/>
          <w:szCs w:val="24"/>
        </w:rPr>
        <w:t xml:space="preserve"> 2006;21:295-304</w:t>
      </w:r>
      <w:r w:rsidRPr="008A7204">
        <w:rPr>
          <w:rFonts w:ascii="Times New Roman" w:hAnsi="Times New Roman" w:cs="Times New Roman"/>
          <w:sz w:val="24"/>
          <w:szCs w:val="24"/>
        </w:rPr>
        <w:t>.</w:t>
      </w:r>
    </w:p>
    <w:p w14:paraId="25AA0027" w14:textId="51DAFB9E"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47. </w:t>
      </w:r>
      <w:r w:rsidRPr="008A7204">
        <w:rPr>
          <w:rFonts w:ascii="Times New Roman" w:hAnsi="Times New Roman" w:cs="Times New Roman"/>
          <w:sz w:val="24"/>
          <w:szCs w:val="24"/>
        </w:rPr>
        <w:tab/>
        <w:t xml:space="preserve">Campese VM, Ye S, Zhong H, </w:t>
      </w:r>
      <w:r w:rsidR="005A490C"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Reactive oxygen species stimulate central and peripheral sympathetic nervous system activity. </w:t>
      </w:r>
      <w:r w:rsidRPr="008A7204">
        <w:rPr>
          <w:rFonts w:ascii="Times New Roman" w:hAnsi="Times New Roman" w:cs="Times New Roman"/>
          <w:iCs/>
          <w:sz w:val="24"/>
          <w:szCs w:val="24"/>
        </w:rPr>
        <w:t xml:space="preserve">Am J Physiol </w:t>
      </w:r>
      <w:r w:rsidRPr="008A7204">
        <w:rPr>
          <w:rFonts w:ascii="Times New Roman" w:hAnsi="Times New Roman" w:cs="Times New Roman"/>
          <w:i/>
          <w:iCs/>
          <w:sz w:val="24"/>
          <w:szCs w:val="24"/>
        </w:rPr>
        <w:t xml:space="preserve">- </w:t>
      </w:r>
      <w:r w:rsidRPr="008A7204">
        <w:rPr>
          <w:rFonts w:ascii="Times New Roman" w:hAnsi="Times New Roman" w:cs="Times New Roman"/>
          <w:iCs/>
          <w:sz w:val="24"/>
          <w:szCs w:val="24"/>
        </w:rPr>
        <w:t>Heart Circ Physiol</w:t>
      </w:r>
      <w:r w:rsidRPr="008A7204">
        <w:rPr>
          <w:rFonts w:ascii="Times New Roman" w:hAnsi="Times New Roman" w:cs="Times New Roman"/>
          <w:sz w:val="24"/>
          <w:szCs w:val="24"/>
        </w:rPr>
        <w:t>.</w:t>
      </w:r>
      <w:r w:rsidR="005A490C" w:rsidRPr="008A7204">
        <w:rPr>
          <w:rFonts w:ascii="Times New Roman" w:hAnsi="Times New Roman" w:cs="Times New Roman"/>
          <w:sz w:val="24"/>
          <w:szCs w:val="24"/>
        </w:rPr>
        <w:t xml:space="preserve"> 2004;287:695-</w:t>
      </w:r>
      <w:r w:rsidRPr="008A7204">
        <w:rPr>
          <w:rFonts w:ascii="Times New Roman" w:hAnsi="Times New Roman" w:cs="Times New Roman"/>
          <w:sz w:val="24"/>
          <w:szCs w:val="24"/>
        </w:rPr>
        <w:t xml:space="preserve">703. </w:t>
      </w:r>
    </w:p>
    <w:p w14:paraId="05D4A114" w14:textId="74CF27EE"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48. </w:t>
      </w:r>
      <w:r w:rsidRPr="008A7204">
        <w:rPr>
          <w:rFonts w:ascii="Times New Roman" w:hAnsi="Times New Roman" w:cs="Times New Roman"/>
          <w:sz w:val="24"/>
          <w:szCs w:val="24"/>
        </w:rPr>
        <w:tab/>
        <w:t xml:space="preserve">Sowers JR, Zemel MB, Zemel P, </w:t>
      </w:r>
      <w:r w:rsidR="005A490C"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Salt sensitivity in blacks. Salt intake and natriuretic substance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 xml:space="preserve">. </w:t>
      </w:r>
      <w:r w:rsidR="005A490C" w:rsidRPr="008A7204">
        <w:rPr>
          <w:rFonts w:ascii="Times New Roman" w:hAnsi="Times New Roman" w:cs="Times New Roman"/>
          <w:sz w:val="24"/>
          <w:szCs w:val="24"/>
        </w:rPr>
        <w:t>1988;12</w:t>
      </w:r>
      <w:r w:rsidRPr="008A7204">
        <w:rPr>
          <w:rFonts w:ascii="Times New Roman" w:hAnsi="Times New Roman" w:cs="Times New Roman"/>
          <w:sz w:val="24"/>
          <w:szCs w:val="24"/>
        </w:rPr>
        <w:t xml:space="preserve">:485-490. </w:t>
      </w:r>
    </w:p>
    <w:p w14:paraId="493425A0" w14:textId="6C4D21E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49. </w:t>
      </w:r>
      <w:r w:rsidRPr="008A7204">
        <w:rPr>
          <w:rFonts w:ascii="Times New Roman" w:hAnsi="Times New Roman" w:cs="Times New Roman"/>
          <w:sz w:val="24"/>
          <w:szCs w:val="24"/>
        </w:rPr>
        <w:tab/>
        <w:t xml:space="preserve">Dustan HP. Relationship of sodium sensitivity and the sympathetic nervous system. </w:t>
      </w:r>
      <w:r w:rsidRPr="008A7204">
        <w:rPr>
          <w:rFonts w:ascii="Times New Roman" w:hAnsi="Times New Roman" w:cs="Times New Roman"/>
          <w:iCs/>
          <w:sz w:val="24"/>
          <w:szCs w:val="24"/>
        </w:rPr>
        <w:t>J Cardiovasc Pharmacol</w:t>
      </w:r>
      <w:r w:rsidRPr="008A7204">
        <w:rPr>
          <w:rFonts w:ascii="Times New Roman" w:hAnsi="Times New Roman" w:cs="Times New Roman"/>
          <w:sz w:val="24"/>
          <w:szCs w:val="24"/>
        </w:rPr>
        <w:t xml:space="preserve">. </w:t>
      </w:r>
      <w:r w:rsidR="00343AE0" w:rsidRPr="008A7204">
        <w:rPr>
          <w:rFonts w:ascii="Times New Roman" w:hAnsi="Times New Roman" w:cs="Times New Roman"/>
          <w:sz w:val="24"/>
          <w:szCs w:val="24"/>
        </w:rPr>
        <w:t>1985;7:56-</w:t>
      </w:r>
      <w:r w:rsidRPr="008A7204">
        <w:rPr>
          <w:rFonts w:ascii="Times New Roman" w:hAnsi="Times New Roman" w:cs="Times New Roman"/>
          <w:sz w:val="24"/>
          <w:szCs w:val="24"/>
        </w:rPr>
        <w:t>63.</w:t>
      </w:r>
    </w:p>
    <w:p w14:paraId="70944F27" w14:textId="51222C4C"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50. </w:t>
      </w:r>
      <w:r w:rsidRPr="008A7204">
        <w:rPr>
          <w:rFonts w:ascii="Times New Roman" w:hAnsi="Times New Roman" w:cs="Times New Roman"/>
          <w:sz w:val="24"/>
          <w:szCs w:val="24"/>
        </w:rPr>
        <w:tab/>
        <w:t xml:space="preserve">Saxena AR, Chamarthi B, Williams GH, </w:t>
      </w:r>
      <w:r w:rsidR="00594D83" w:rsidRPr="008A7204">
        <w:rPr>
          <w:rFonts w:ascii="Times New Roman" w:hAnsi="Times New Roman" w:cs="Times New Roman"/>
          <w:sz w:val="24"/>
          <w:szCs w:val="24"/>
        </w:rPr>
        <w:t>et al</w:t>
      </w:r>
      <w:r w:rsidRPr="008A7204">
        <w:rPr>
          <w:rFonts w:ascii="Times New Roman" w:hAnsi="Times New Roman" w:cs="Times New Roman"/>
          <w:sz w:val="24"/>
          <w:szCs w:val="24"/>
        </w:rPr>
        <w:t>. P</w:t>
      </w:r>
      <w:r w:rsidR="00594D83" w:rsidRPr="008A7204">
        <w:rPr>
          <w:rFonts w:ascii="Times New Roman" w:hAnsi="Times New Roman" w:cs="Times New Roman"/>
          <w:sz w:val="24"/>
          <w:szCs w:val="24"/>
        </w:rPr>
        <w:t>redictors of plasma and urinary catecholamine levels in normotensive and hypertensive men and women</w:t>
      </w:r>
      <w:r w:rsidRPr="008A7204">
        <w:rPr>
          <w:rFonts w:ascii="Times New Roman" w:hAnsi="Times New Roman" w:cs="Times New Roman"/>
          <w:sz w:val="24"/>
          <w:szCs w:val="24"/>
        </w:rPr>
        <w:t xml:space="preserve">. </w:t>
      </w:r>
      <w:r w:rsidRPr="008A7204">
        <w:rPr>
          <w:rFonts w:ascii="Times New Roman" w:hAnsi="Times New Roman" w:cs="Times New Roman"/>
          <w:iCs/>
          <w:sz w:val="24"/>
          <w:szCs w:val="24"/>
        </w:rPr>
        <w:t>J Hum Hypertens</w:t>
      </w:r>
      <w:r w:rsidRPr="008A7204">
        <w:rPr>
          <w:rFonts w:ascii="Times New Roman" w:hAnsi="Times New Roman" w:cs="Times New Roman"/>
          <w:sz w:val="24"/>
          <w:szCs w:val="24"/>
        </w:rPr>
        <w:t>.</w:t>
      </w:r>
      <w:r w:rsidR="00594D83" w:rsidRPr="008A7204">
        <w:rPr>
          <w:rFonts w:ascii="Times New Roman" w:hAnsi="Times New Roman" w:cs="Times New Roman"/>
          <w:sz w:val="24"/>
          <w:szCs w:val="24"/>
        </w:rPr>
        <w:t xml:space="preserve"> 2014;28</w:t>
      </w:r>
      <w:r w:rsidRPr="008A7204">
        <w:rPr>
          <w:rFonts w:ascii="Times New Roman" w:hAnsi="Times New Roman" w:cs="Times New Roman"/>
          <w:sz w:val="24"/>
          <w:szCs w:val="24"/>
        </w:rPr>
        <w:t xml:space="preserve">:292-297. </w:t>
      </w:r>
    </w:p>
    <w:p w14:paraId="04AD77D1" w14:textId="45F09D10"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51. </w:t>
      </w:r>
      <w:r w:rsidRPr="008A7204">
        <w:rPr>
          <w:rFonts w:ascii="Times New Roman" w:hAnsi="Times New Roman" w:cs="Times New Roman"/>
          <w:sz w:val="24"/>
          <w:szCs w:val="24"/>
        </w:rPr>
        <w:tab/>
        <w:t xml:space="preserve">Strazzullo P, Barbato A, Vuotto P, </w:t>
      </w:r>
      <w:r w:rsidR="00785092"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Relationships between salt sensitivity of blood pressure and sympathetic nervous system activity: a short review of evidence. </w:t>
      </w:r>
      <w:r w:rsidRPr="008A7204">
        <w:rPr>
          <w:rFonts w:ascii="Times New Roman" w:hAnsi="Times New Roman" w:cs="Times New Roman"/>
          <w:iCs/>
          <w:sz w:val="24"/>
          <w:szCs w:val="24"/>
        </w:rPr>
        <w:t>Clin Exp Hypertens</w:t>
      </w:r>
      <w:r w:rsidR="00785092" w:rsidRPr="008A7204">
        <w:rPr>
          <w:rFonts w:ascii="Times New Roman" w:hAnsi="Times New Roman" w:cs="Times New Roman"/>
          <w:sz w:val="24"/>
          <w:szCs w:val="24"/>
        </w:rPr>
        <w:t>. 2001;23</w:t>
      </w:r>
      <w:r w:rsidRPr="008A7204">
        <w:rPr>
          <w:rFonts w:ascii="Times New Roman" w:hAnsi="Times New Roman" w:cs="Times New Roman"/>
          <w:sz w:val="24"/>
          <w:szCs w:val="24"/>
        </w:rPr>
        <w:t>:25-33.</w:t>
      </w:r>
    </w:p>
    <w:p w14:paraId="0DDA4F17" w14:textId="2922000F"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52. </w:t>
      </w:r>
      <w:r w:rsidRPr="008A7204">
        <w:rPr>
          <w:rFonts w:ascii="Times New Roman" w:hAnsi="Times New Roman" w:cs="Times New Roman"/>
          <w:sz w:val="24"/>
          <w:szCs w:val="24"/>
        </w:rPr>
        <w:tab/>
        <w:t xml:space="preserve">Brown MD, Hogikyan RV, Dengel DR, </w:t>
      </w:r>
      <w:r w:rsidR="00785092"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Sodium-sensitive hypertension is not associated with higher sympathetic nervous system activity in older hypertensive humans. </w:t>
      </w:r>
      <w:r w:rsidRPr="008A7204">
        <w:rPr>
          <w:rFonts w:ascii="Times New Roman" w:hAnsi="Times New Roman" w:cs="Times New Roman"/>
          <w:iCs/>
          <w:sz w:val="24"/>
          <w:szCs w:val="24"/>
        </w:rPr>
        <w:t>Am J Hypertens</w:t>
      </w:r>
      <w:r w:rsidRPr="008A7204">
        <w:rPr>
          <w:rFonts w:ascii="Times New Roman" w:hAnsi="Times New Roman" w:cs="Times New Roman"/>
          <w:sz w:val="24"/>
          <w:szCs w:val="24"/>
        </w:rPr>
        <w:t>.</w:t>
      </w:r>
      <w:r w:rsidR="00785092" w:rsidRPr="008A7204">
        <w:rPr>
          <w:rFonts w:ascii="Times New Roman" w:hAnsi="Times New Roman" w:cs="Times New Roman"/>
          <w:sz w:val="24"/>
          <w:szCs w:val="24"/>
        </w:rPr>
        <w:t xml:space="preserve"> 2000;13</w:t>
      </w:r>
      <w:r w:rsidRPr="008A7204">
        <w:rPr>
          <w:rFonts w:ascii="Times New Roman" w:hAnsi="Times New Roman" w:cs="Times New Roman"/>
          <w:sz w:val="24"/>
          <w:szCs w:val="24"/>
        </w:rPr>
        <w:t>:873-883.</w:t>
      </w:r>
    </w:p>
    <w:p w14:paraId="0B18E7BF" w14:textId="28EDA299"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53. </w:t>
      </w:r>
      <w:r w:rsidRPr="008A7204">
        <w:rPr>
          <w:rFonts w:ascii="Times New Roman" w:hAnsi="Times New Roman" w:cs="Times New Roman"/>
          <w:sz w:val="24"/>
          <w:szCs w:val="24"/>
        </w:rPr>
        <w:tab/>
        <w:t xml:space="preserve">Piccirillo G, Fimognari FL, Munizzi MR, </w:t>
      </w:r>
      <w:r w:rsidR="00C01252"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Age-dependent influence on heart rate variability in salt-sensitive hypertensive subjects. </w:t>
      </w:r>
      <w:r w:rsidRPr="008A7204">
        <w:rPr>
          <w:rFonts w:ascii="Times New Roman" w:hAnsi="Times New Roman" w:cs="Times New Roman"/>
          <w:iCs/>
          <w:sz w:val="24"/>
          <w:szCs w:val="24"/>
        </w:rPr>
        <w:t>J Am Geriatr Soc</w:t>
      </w:r>
      <w:r w:rsidR="00C01252" w:rsidRPr="008A7204">
        <w:rPr>
          <w:rFonts w:ascii="Times New Roman" w:hAnsi="Times New Roman" w:cs="Times New Roman"/>
          <w:sz w:val="24"/>
          <w:szCs w:val="24"/>
        </w:rPr>
        <w:t>. 1996;44</w:t>
      </w:r>
      <w:r w:rsidRPr="008A7204">
        <w:rPr>
          <w:rFonts w:ascii="Times New Roman" w:hAnsi="Times New Roman" w:cs="Times New Roman"/>
          <w:sz w:val="24"/>
          <w:szCs w:val="24"/>
        </w:rPr>
        <w:t>:530-538.</w:t>
      </w:r>
    </w:p>
    <w:p w14:paraId="557F3B50" w14:textId="7AF14A50"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54. </w:t>
      </w:r>
      <w:r w:rsidRPr="008A7204">
        <w:rPr>
          <w:rFonts w:ascii="Times New Roman" w:hAnsi="Times New Roman" w:cs="Times New Roman"/>
          <w:sz w:val="24"/>
          <w:szCs w:val="24"/>
        </w:rPr>
        <w:tab/>
        <w:t xml:space="preserve">Svetkey LP, McKeown </w:t>
      </w:r>
      <w:r w:rsidR="00C01252" w:rsidRPr="008A7204">
        <w:rPr>
          <w:rFonts w:ascii="Times New Roman" w:hAnsi="Times New Roman" w:cs="Times New Roman"/>
          <w:sz w:val="24"/>
          <w:szCs w:val="24"/>
        </w:rPr>
        <w:t>SP, Wilson AF. Heritability of salt sensitivity in b</w:t>
      </w:r>
      <w:r w:rsidRPr="008A7204">
        <w:rPr>
          <w:rFonts w:ascii="Times New Roman" w:hAnsi="Times New Roman" w:cs="Times New Roman"/>
          <w:sz w:val="24"/>
          <w:szCs w:val="24"/>
        </w:rPr>
        <w:t xml:space="preserve">lack Americans. </w:t>
      </w:r>
      <w:r w:rsidRPr="008A7204">
        <w:rPr>
          <w:rFonts w:ascii="Times New Roman" w:hAnsi="Times New Roman" w:cs="Times New Roman"/>
          <w:iCs/>
          <w:sz w:val="24"/>
          <w:szCs w:val="24"/>
        </w:rPr>
        <w:t>Hypertension</w:t>
      </w:r>
      <w:r w:rsidR="00C01252" w:rsidRPr="008A7204">
        <w:rPr>
          <w:rFonts w:ascii="Times New Roman" w:hAnsi="Times New Roman" w:cs="Times New Roman"/>
          <w:sz w:val="24"/>
          <w:szCs w:val="24"/>
        </w:rPr>
        <w:t>. 1996;28</w:t>
      </w:r>
      <w:r w:rsidRPr="008A7204">
        <w:rPr>
          <w:rFonts w:ascii="Times New Roman" w:hAnsi="Times New Roman" w:cs="Times New Roman"/>
          <w:sz w:val="24"/>
          <w:szCs w:val="24"/>
        </w:rPr>
        <w:t xml:space="preserve">:854-858. </w:t>
      </w:r>
    </w:p>
    <w:p w14:paraId="0D135D5C" w14:textId="7C56812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55. </w:t>
      </w:r>
      <w:r w:rsidRPr="008A7204">
        <w:rPr>
          <w:rFonts w:ascii="Times New Roman" w:hAnsi="Times New Roman" w:cs="Times New Roman"/>
          <w:sz w:val="24"/>
          <w:szCs w:val="24"/>
        </w:rPr>
        <w:tab/>
        <w:t xml:space="preserve">Tiffin N, Meintjes A, Ramesar R, </w:t>
      </w:r>
      <w:r w:rsidR="00636170" w:rsidRPr="008A7204">
        <w:rPr>
          <w:rFonts w:ascii="Times New Roman" w:hAnsi="Times New Roman" w:cs="Times New Roman"/>
          <w:sz w:val="24"/>
          <w:szCs w:val="24"/>
        </w:rPr>
        <w:t>et al. Computational analysis of candidate disease genes and variants for salt-sensitive hypertension in i</w:t>
      </w:r>
      <w:r w:rsidRPr="008A7204">
        <w:rPr>
          <w:rFonts w:ascii="Times New Roman" w:hAnsi="Times New Roman" w:cs="Times New Roman"/>
          <w:sz w:val="24"/>
          <w:szCs w:val="24"/>
        </w:rPr>
        <w:t xml:space="preserve">ndigenous Southern Africans. </w:t>
      </w:r>
      <w:r w:rsidRPr="008A7204">
        <w:rPr>
          <w:rFonts w:ascii="Times New Roman" w:hAnsi="Times New Roman" w:cs="Times New Roman"/>
          <w:iCs/>
          <w:sz w:val="24"/>
          <w:szCs w:val="24"/>
        </w:rPr>
        <w:t>PLoS ONE</w:t>
      </w:r>
      <w:r w:rsidRPr="008A7204">
        <w:rPr>
          <w:rFonts w:ascii="Times New Roman" w:hAnsi="Times New Roman" w:cs="Times New Roman"/>
          <w:sz w:val="24"/>
          <w:szCs w:val="24"/>
        </w:rPr>
        <w:t>.</w:t>
      </w:r>
      <w:r w:rsidR="00636170" w:rsidRPr="008A7204">
        <w:rPr>
          <w:rFonts w:ascii="Times New Roman" w:hAnsi="Times New Roman" w:cs="Times New Roman"/>
          <w:sz w:val="24"/>
          <w:szCs w:val="24"/>
        </w:rPr>
        <w:t xml:space="preserve"> 2010;5</w:t>
      </w:r>
      <w:r w:rsidR="00AE64C5" w:rsidRPr="008A7204">
        <w:rPr>
          <w:rFonts w:ascii="Times New Roman" w:hAnsi="Times New Roman" w:cs="Times New Roman"/>
          <w:sz w:val="24"/>
          <w:szCs w:val="24"/>
        </w:rPr>
        <w:t xml:space="preserve">:e12989. </w:t>
      </w:r>
    </w:p>
    <w:p w14:paraId="3AF1381D" w14:textId="4A06BE10" w:rsidR="0012046B" w:rsidRPr="008A7204" w:rsidRDefault="00636170"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56. </w:t>
      </w:r>
      <w:r w:rsidRPr="008A7204">
        <w:rPr>
          <w:rFonts w:ascii="Times New Roman" w:hAnsi="Times New Roman" w:cs="Times New Roman"/>
          <w:sz w:val="24"/>
          <w:szCs w:val="24"/>
        </w:rPr>
        <w:tab/>
        <w:t>Duru K, Farrow S, Wang J</w:t>
      </w:r>
      <w:r w:rsidR="0012046B" w:rsidRPr="008A7204">
        <w:rPr>
          <w:rFonts w:ascii="Times New Roman" w:hAnsi="Times New Roman" w:cs="Times New Roman"/>
          <w:sz w:val="24"/>
          <w:szCs w:val="24"/>
        </w:rPr>
        <w:t>M,</w:t>
      </w:r>
      <w:r w:rsidRPr="008A7204">
        <w:rPr>
          <w:rFonts w:ascii="Times New Roman" w:hAnsi="Times New Roman" w:cs="Times New Roman"/>
          <w:sz w:val="24"/>
          <w:szCs w:val="24"/>
        </w:rPr>
        <w:t>. Frequency of a deletion polymorphism in the gene for angiotensin converting enzyme is increased in African-Americans w</w:t>
      </w:r>
      <w:r w:rsidR="0012046B" w:rsidRPr="008A7204">
        <w:rPr>
          <w:rFonts w:ascii="Times New Roman" w:hAnsi="Times New Roman" w:cs="Times New Roman"/>
          <w:sz w:val="24"/>
          <w:szCs w:val="24"/>
        </w:rPr>
        <w:t xml:space="preserve">ith </w:t>
      </w:r>
      <w:r w:rsidRPr="008A7204">
        <w:rPr>
          <w:rFonts w:ascii="Times New Roman" w:hAnsi="Times New Roman" w:cs="Times New Roman"/>
          <w:sz w:val="24"/>
          <w:szCs w:val="24"/>
        </w:rPr>
        <w:t>h</w:t>
      </w:r>
      <w:r w:rsidR="0012046B" w:rsidRPr="008A7204">
        <w:rPr>
          <w:rFonts w:ascii="Times New Roman" w:hAnsi="Times New Roman" w:cs="Times New Roman"/>
          <w:sz w:val="24"/>
          <w:szCs w:val="24"/>
        </w:rPr>
        <w:t xml:space="preserve">ypertension. </w:t>
      </w:r>
      <w:r w:rsidR="0012046B" w:rsidRPr="008A7204">
        <w:rPr>
          <w:rFonts w:ascii="Times New Roman" w:hAnsi="Times New Roman" w:cs="Times New Roman"/>
          <w:iCs/>
          <w:sz w:val="24"/>
          <w:szCs w:val="24"/>
        </w:rPr>
        <w:t>Am J Hypertens</w:t>
      </w:r>
      <w:r w:rsidR="0012046B" w:rsidRPr="008A7204">
        <w:rPr>
          <w:rFonts w:ascii="Times New Roman" w:hAnsi="Times New Roman" w:cs="Times New Roman"/>
          <w:sz w:val="24"/>
          <w:szCs w:val="24"/>
        </w:rPr>
        <w:t>.</w:t>
      </w:r>
      <w:r w:rsidRPr="008A7204">
        <w:rPr>
          <w:rFonts w:ascii="Times New Roman" w:hAnsi="Times New Roman" w:cs="Times New Roman"/>
          <w:sz w:val="24"/>
          <w:szCs w:val="24"/>
        </w:rPr>
        <w:t xml:space="preserve"> 1994;7</w:t>
      </w:r>
      <w:r w:rsidR="0012046B" w:rsidRPr="008A7204">
        <w:rPr>
          <w:rFonts w:ascii="Times New Roman" w:hAnsi="Times New Roman" w:cs="Times New Roman"/>
          <w:sz w:val="24"/>
          <w:szCs w:val="24"/>
        </w:rPr>
        <w:t xml:space="preserve">:759-762. </w:t>
      </w:r>
    </w:p>
    <w:p w14:paraId="53027206" w14:textId="48DC0731"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57. </w:t>
      </w:r>
      <w:r w:rsidRPr="008A7204">
        <w:rPr>
          <w:rFonts w:ascii="Times New Roman" w:hAnsi="Times New Roman" w:cs="Times New Roman"/>
          <w:sz w:val="24"/>
          <w:szCs w:val="24"/>
        </w:rPr>
        <w:tab/>
        <w:t xml:space="preserve">Williams SM, Ritchie MD, Phillips JA, et al. Multilocus analysis of hypertension: a hierarchical approach. </w:t>
      </w:r>
      <w:r w:rsidRPr="008A7204">
        <w:rPr>
          <w:rFonts w:ascii="Times New Roman" w:hAnsi="Times New Roman" w:cs="Times New Roman"/>
          <w:iCs/>
          <w:sz w:val="24"/>
          <w:szCs w:val="24"/>
        </w:rPr>
        <w:t>Hum Hered</w:t>
      </w:r>
      <w:r w:rsidRPr="008A7204">
        <w:rPr>
          <w:rFonts w:ascii="Times New Roman" w:hAnsi="Times New Roman" w:cs="Times New Roman"/>
          <w:sz w:val="24"/>
          <w:szCs w:val="24"/>
        </w:rPr>
        <w:t xml:space="preserve">. </w:t>
      </w:r>
      <w:r w:rsidR="00636170" w:rsidRPr="008A7204">
        <w:rPr>
          <w:rFonts w:ascii="Times New Roman" w:hAnsi="Times New Roman" w:cs="Times New Roman"/>
          <w:sz w:val="24"/>
          <w:szCs w:val="24"/>
        </w:rPr>
        <w:t>2004;57</w:t>
      </w:r>
      <w:r w:rsidRPr="008A7204">
        <w:rPr>
          <w:rFonts w:ascii="Times New Roman" w:hAnsi="Times New Roman" w:cs="Times New Roman"/>
          <w:sz w:val="24"/>
          <w:szCs w:val="24"/>
        </w:rPr>
        <w:t xml:space="preserve">:28-38. </w:t>
      </w:r>
    </w:p>
    <w:p w14:paraId="1FDD2094" w14:textId="46B5D70D"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58. </w:t>
      </w:r>
      <w:r w:rsidRPr="008A7204">
        <w:rPr>
          <w:rFonts w:ascii="Times New Roman" w:hAnsi="Times New Roman" w:cs="Times New Roman"/>
          <w:sz w:val="24"/>
          <w:szCs w:val="24"/>
        </w:rPr>
        <w:tab/>
        <w:t xml:space="preserve">Jose PA, Eisner GM, Felder RA. Role of dopamine receptors in the kidney in the regulation of blood pressure. </w:t>
      </w:r>
      <w:r w:rsidRPr="008A7204">
        <w:rPr>
          <w:rFonts w:ascii="Times New Roman" w:hAnsi="Times New Roman" w:cs="Times New Roman"/>
          <w:iCs/>
          <w:sz w:val="24"/>
          <w:szCs w:val="24"/>
        </w:rPr>
        <w:t>Curr Opin Nephrol Hypertens</w:t>
      </w:r>
      <w:r w:rsidR="00927720" w:rsidRPr="008A7204">
        <w:rPr>
          <w:rFonts w:ascii="Times New Roman" w:hAnsi="Times New Roman" w:cs="Times New Roman"/>
          <w:sz w:val="24"/>
          <w:szCs w:val="24"/>
        </w:rPr>
        <w:t>. 2002;11</w:t>
      </w:r>
      <w:r w:rsidRPr="008A7204">
        <w:rPr>
          <w:rFonts w:ascii="Times New Roman" w:hAnsi="Times New Roman" w:cs="Times New Roman"/>
          <w:sz w:val="24"/>
          <w:szCs w:val="24"/>
        </w:rPr>
        <w:t>:87-92.</w:t>
      </w:r>
    </w:p>
    <w:p w14:paraId="0137A3CA" w14:textId="2C9F1BB2"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59. </w:t>
      </w:r>
      <w:r w:rsidRPr="008A7204">
        <w:rPr>
          <w:rFonts w:ascii="Times New Roman" w:hAnsi="Times New Roman" w:cs="Times New Roman"/>
          <w:sz w:val="24"/>
          <w:szCs w:val="24"/>
        </w:rPr>
        <w:tab/>
        <w:t>Lohmueller KE, Wong LJC,</w:t>
      </w:r>
      <w:r w:rsidR="00927720" w:rsidRPr="008A7204">
        <w:rPr>
          <w:rFonts w:ascii="Times New Roman" w:hAnsi="Times New Roman" w:cs="Times New Roman"/>
          <w:sz w:val="24"/>
          <w:szCs w:val="24"/>
        </w:rPr>
        <w:t xml:space="preserve"> Mauney MM, et al. Patterns of genetic variation in the hypertension c</w:t>
      </w:r>
      <w:r w:rsidRPr="008A7204">
        <w:rPr>
          <w:rFonts w:ascii="Times New Roman" w:hAnsi="Times New Roman" w:cs="Times New Roman"/>
          <w:sz w:val="24"/>
          <w:szCs w:val="24"/>
        </w:rPr>
        <w:t>a</w:t>
      </w:r>
      <w:r w:rsidR="00927720" w:rsidRPr="008A7204">
        <w:rPr>
          <w:rFonts w:ascii="Times New Roman" w:hAnsi="Times New Roman" w:cs="Times New Roman"/>
          <w:sz w:val="24"/>
          <w:szCs w:val="24"/>
        </w:rPr>
        <w:t>ndidate gene GRK4: ethnic variation and haplotype s</w:t>
      </w:r>
      <w:r w:rsidRPr="008A7204">
        <w:rPr>
          <w:rFonts w:ascii="Times New Roman" w:hAnsi="Times New Roman" w:cs="Times New Roman"/>
          <w:sz w:val="24"/>
          <w:szCs w:val="24"/>
        </w:rPr>
        <w:t xml:space="preserve">tructure. </w:t>
      </w:r>
      <w:r w:rsidRPr="008A7204">
        <w:rPr>
          <w:rFonts w:ascii="Times New Roman" w:hAnsi="Times New Roman" w:cs="Times New Roman"/>
          <w:iCs/>
          <w:sz w:val="24"/>
          <w:szCs w:val="24"/>
        </w:rPr>
        <w:t>Ann Hum Genet</w:t>
      </w:r>
      <w:r w:rsidRPr="008A7204">
        <w:rPr>
          <w:rFonts w:ascii="Times New Roman" w:hAnsi="Times New Roman" w:cs="Times New Roman"/>
          <w:sz w:val="24"/>
          <w:szCs w:val="24"/>
        </w:rPr>
        <w:t>.</w:t>
      </w:r>
      <w:r w:rsidR="00927720" w:rsidRPr="008A7204">
        <w:rPr>
          <w:rFonts w:ascii="Times New Roman" w:hAnsi="Times New Roman" w:cs="Times New Roman"/>
          <w:sz w:val="24"/>
          <w:szCs w:val="24"/>
        </w:rPr>
        <w:t xml:space="preserve"> 2006;70</w:t>
      </w:r>
      <w:r w:rsidRPr="008A7204">
        <w:rPr>
          <w:rFonts w:ascii="Times New Roman" w:hAnsi="Times New Roman" w:cs="Times New Roman"/>
          <w:sz w:val="24"/>
          <w:szCs w:val="24"/>
        </w:rPr>
        <w:t xml:space="preserve">:27-41. </w:t>
      </w:r>
    </w:p>
    <w:p w14:paraId="4E931D93" w14:textId="16F83577"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0. </w:t>
      </w:r>
      <w:r w:rsidRPr="008A7204">
        <w:rPr>
          <w:rFonts w:ascii="Times New Roman" w:hAnsi="Times New Roman" w:cs="Times New Roman"/>
          <w:sz w:val="24"/>
          <w:szCs w:val="24"/>
        </w:rPr>
        <w:tab/>
        <w:t xml:space="preserve">Rayner B, Musekiwa A, Lombard C, </w:t>
      </w:r>
      <w:r w:rsidR="00927720"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The A142V polymorphism of the G protein coupled receptor kinase 4 gene predicts natriuretic response to saline challenge in young normotensive lean black and white South African men. </w:t>
      </w:r>
      <w:r w:rsidRPr="008A7204">
        <w:rPr>
          <w:rFonts w:ascii="Times New Roman" w:hAnsi="Times New Roman" w:cs="Times New Roman"/>
          <w:iCs/>
          <w:sz w:val="24"/>
          <w:szCs w:val="24"/>
        </w:rPr>
        <w:t>Nephrol Rev</w:t>
      </w:r>
      <w:r w:rsidR="00927720" w:rsidRPr="008A7204">
        <w:rPr>
          <w:rFonts w:ascii="Times New Roman" w:hAnsi="Times New Roman" w:cs="Times New Roman"/>
          <w:sz w:val="24"/>
          <w:szCs w:val="24"/>
        </w:rPr>
        <w:t>. 2011;3:49-53.</w:t>
      </w:r>
    </w:p>
    <w:p w14:paraId="05FC2F38" w14:textId="77777777" w:rsidR="00927720"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1. </w:t>
      </w:r>
      <w:r w:rsidRPr="008A7204">
        <w:rPr>
          <w:rFonts w:ascii="Times New Roman" w:hAnsi="Times New Roman" w:cs="Times New Roman"/>
          <w:sz w:val="24"/>
          <w:szCs w:val="24"/>
        </w:rPr>
        <w:tab/>
        <w:t xml:space="preserve">Rayner B, Ramesar R, Steyn K, </w:t>
      </w:r>
      <w:r w:rsidR="00927720"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G-protein-coupled receptor kinase 4 polymorphisms predict blood pressure response to dietary modification in Black patients with mild-to-moderate hypertension. </w:t>
      </w:r>
      <w:r w:rsidRPr="008A7204">
        <w:rPr>
          <w:rFonts w:ascii="Times New Roman" w:hAnsi="Times New Roman" w:cs="Times New Roman"/>
          <w:iCs/>
          <w:sz w:val="24"/>
          <w:szCs w:val="24"/>
        </w:rPr>
        <w:t>J Hum Hypertens</w:t>
      </w:r>
      <w:r w:rsidRPr="008A7204">
        <w:rPr>
          <w:rFonts w:ascii="Times New Roman" w:hAnsi="Times New Roman" w:cs="Times New Roman"/>
          <w:sz w:val="24"/>
          <w:szCs w:val="24"/>
        </w:rPr>
        <w:t>.</w:t>
      </w:r>
      <w:r w:rsidR="00927720" w:rsidRPr="008A7204">
        <w:rPr>
          <w:rFonts w:ascii="Times New Roman" w:hAnsi="Times New Roman" w:cs="Times New Roman"/>
          <w:sz w:val="24"/>
          <w:szCs w:val="24"/>
        </w:rPr>
        <w:t xml:space="preserve"> 2012;26</w:t>
      </w:r>
      <w:r w:rsidRPr="008A7204">
        <w:rPr>
          <w:rFonts w:ascii="Times New Roman" w:hAnsi="Times New Roman" w:cs="Times New Roman"/>
          <w:sz w:val="24"/>
          <w:szCs w:val="24"/>
        </w:rPr>
        <w:t xml:space="preserve">:334-339. </w:t>
      </w:r>
    </w:p>
    <w:p w14:paraId="17C1AAC1" w14:textId="503C27F2"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2. </w:t>
      </w:r>
      <w:r w:rsidRPr="008A7204">
        <w:rPr>
          <w:rFonts w:ascii="Times New Roman" w:hAnsi="Times New Roman" w:cs="Times New Roman"/>
          <w:sz w:val="24"/>
          <w:szCs w:val="24"/>
        </w:rPr>
        <w:tab/>
        <w:t xml:space="preserve">Zhu H, Lu Y, Wang X, et al. The G protein-coupled receptor kinase 4 gene modulates stress-induced sodium excretion in black normotensive adolescents. </w:t>
      </w:r>
      <w:r w:rsidRPr="008A7204">
        <w:rPr>
          <w:rFonts w:ascii="Times New Roman" w:hAnsi="Times New Roman" w:cs="Times New Roman"/>
          <w:iCs/>
          <w:sz w:val="24"/>
          <w:szCs w:val="24"/>
        </w:rPr>
        <w:t>Pediatr Res</w:t>
      </w:r>
      <w:r w:rsidR="00927720" w:rsidRPr="008A7204">
        <w:rPr>
          <w:rFonts w:ascii="Times New Roman" w:hAnsi="Times New Roman" w:cs="Times New Roman"/>
          <w:sz w:val="24"/>
          <w:szCs w:val="24"/>
        </w:rPr>
        <w:t>. 2006;60</w:t>
      </w:r>
      <w:r w:rsidRPr="008A7204">
        <w:rPr>
          <w:rFonts w:ascii="Times New Roman" w:hAnsi="Times New Roman" w:cs="Times New Roman"/>
          <w:sz w:val="24"/>
          <w:szCs w:val="24"/>
        </w:rPr>
        <w:t xml:space="preserve">:440-442. </w:t>
      </w:r>
    </w:p>
    <w:p w14:paraId="7BC065C8" w14:textId="7655207A" w:rsidR="0012046B" w:rsidRPr="008A7204" w:rsidRDefault="00927720"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3. </w:t>
      </w:r>
      <w:r w:rsidRPr="008A7204">
        <w:rPr>
          <w:rFonts w:ascii="Times New Roman" w:hAnsi="Times New Roman" w:cs="Times New Roman"/>
          <w:sz w:val="24"/>
          <w:szCs w:val="24"/>
        </w:rPr>
        <w:tab/>
        <w:t>Svetkey LP, Chen Y</w:t>
      </w:r>
      <w:r w:rsidR="0012046B" w:rsidRPr="008A7204">
        <w:rPr>
          <w:rFonts w:ascii="Times New Roman" w:hAnsi="Times New Roman" w:cs="Times New Roman"/>
          <w:sz w:val="24"/>
          <w:szCs w:val="24"/>
        </w:rPr>
        <w:t xml:space="preserve">T, McKeown SP, </w:t>
      </w:r>
      <w:r w:rsidRPr="008A7204">
        <w:rPr>
          <w:rFonts w:ascii="Times New Roman" w:hAnsi="Times New Roman" w:cs="Times New Roman"/>
          <w:sz w:val="24"/>
          <w:szCs w:val="24"/>
        </w:rPr>
        <w:t>et al. Preliminary evidence of l</w:t>
      </w:r>
      <w:r w:rsidR="0012046B" w:rsidRPr="008A7204">
        <w:rPr>
          <w:rFonts w:ascii="Times New Roman" w:hAnsi="Times New Roman" w:cs="Times New Roman"/>
          <w:sz w:val="24"/>
          <w:szCs w:val="24"/>
        </w:rPr>
        <w:t xml:space="preserve">inkage of </w:t>
      </w:r>
      <w:r w:rsidRPr="008A7204">
        <w:rPr>
          <w:rFonts w:ascii="Times New Roman" w:hAnsi="Times New Roman" w:cs="Times New Roman"/>
          <w:sz w:val="24"/>
          <w:szCs w:val="24"/>
        </w:rPr>
        <w:t>salt sensitivity in b</w:t>
      </w:r>
      <w:r w:rsidR="0012046B" w:rsidRPr="008A7204">
        <w:rPr>
          <w:rFonts w:ascii="Times New Roman" w:hAnsi="Times New Roman" w:cs="Times New Roman"/>
          <w:sz w:val="24"/>
          <w:szCs w:val="24"/>
        </w:rPr>
        <w:t xml:space="preserve">lack </w:t>
      </w:r>
      <w:r w:rsidRPr="008A7204">
        <w:rPr>
          <w:rFonts w:ascii="Times New Roman" w:hAnsi="Times New Roman" w:cs="Times New Roman"/>
          <w:sz w:val="24"/>
          <w:szCs w:val="24"/>
        </w:rPr>
        <w:t>Americans at the β2-adrenergic receptor l</w:t>
      </w:r>
      <w:r w:rsidR="0012046B" w:rsidRPr="008A7204">
        <w:rPr>
          <w:rFonts w:ascii="Times New Roman" w:hAnsi="Times New Roman" w:cs="Times New Roman"/>
          <w:sz w:val="24"/>
          <w:szCs w:val="24"/>
        </w:rPr>
        <w:t xml:space="preserve">ocus. </w:t>
      </w:r>
      <w:r w:rsidR="0012046B" w:rsidRPr="008A7204">
        <w:rPr>
          <w:rFonts w:ascii="Times New Roman" w:hAnsi="Times New Roman" w:cs="Times New Roman"/>
          <w:iCs/>
          <w:sz w:val="24"/>
          <w:szCs w:val="24"/>
        </w:rPr>
        <w:t>Hypertension</w:t>
      </w:r>
      <w:r w:rsidR="0012046B" w:rsidRPr="008A7204">
        <w:rPr>
          <w:rFonts w:ascii="Times New Roman" w:hAnsi="Times New Roman" w:cs="Times New Roman"/>
          <w:sz w:val="24"/>
          <w:szCs w:val="24"/>
        </w:rPr>
        <w:t xml:space="preserve">. </w:t>
      </w:r>
      <w:r w:rsidRPr="008A7204">
        <w:rPr>
          <w:rFonts w:ascii="Times New Roman" w:hAnsi="Times New Roman" w:cs="Times New Roman"/>
          <w:sz w:val="24"/>
          <w:szCs w:val="24"/>
        </w:rPr>
        <w:t>1997;29</w:t>
      </w:r>
      <w:r w:rsidR="0012046B" w:rsidRPr="008A7204">
        <w:rPr>
          <w:rFonts w:ascii="Times New Roman" w:hAnsi="Times New Roman" w:cs="Times New Roman"/>
          <w:sz w:val="24"/>
          <w:szCs w:val="24"/>
        </w:rPr>
        <w:t xml:space="preserve">:918-922. </w:t>
      </w:r>
    </w:p>
    <w:p w14:paraId="1F0DA84A" w14:textId="39DE3DAF"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4. </w:t>
      </w:r>
      <w:r w:rsidRPr="008A7204">
        <w:rPr>
          <w:rFonts w:ascii="Times New Roman" w:hAnsi="Times New Roman" w:cs="Times New Roman"/>
          <w:sz w:val="24"/>
          <w:szCs w:val="24"/>
        </w:rPr>
        <w:tab/>
        <w:t xml:space="preserve">Appel LJ, Moore TJ, Obarzanek E, et al. A clinical trial of the effects of dietary patterns on blood pressure. </w:t>
      </w:r>
      <w:r w:rsidRPr="008A7204">
        <w:rPr>
          <w:rFonts w:ascii="Times New Roman" w:hAnsi="Times New Roman" w:cs="Times New Roman"/>
          <w:iCs/>
          <w:sz w:val="24"/>
          <w:szCs w:val="24"/>
        </w:rPr>
        <w:t>N Engl J Med</w:t>
      </w:r>
      <w:r w:rsidRPr="008A7204">
        <w:rPr>
          <w:rFonts w:ascii="Times New Roman" w:hAnsi="Times New Roman" w:cs="Times New Roman"/>
          <w:sz w:val="24"/>
          <w:szCs w:val="24"/>
        </w:rPr>
        <w:t xml:space="preserve">. </w:t>
      </w:r>
      <w:r w:rsidR="00047C7E" w:rsidRPr="008A7204">
        <w:rPr>
          <w:rFonts w:ascii="Times New Roman" w:hAnsi="Times New Roman" w:cs="Times New Roman"/>
          <w:sz w:val="24"/>
          <w:szCs w:val="24"/>
        </w:rPr>
        <w:t>1997;336</w:t>
      </w:r>
      <w:r w:rsidRPr="008A7204">
        <w:rPr>
          <w:rFonts w:ascii="Times New Roman" w:hAnsi="Times New Roman" w:cs="Times New Roman"/>
          <w:sz w:val="24"/>
          <w:szCs w:val="24"/>
        </w:rPr>
        <w:t>:1117-1124.</w:t>
      </w:r>
    </w:p>
    <w:p w14:paraId="69FDD175" w14:textId="44CEEAC5"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5. </w:t>
      </w:r>
      <w:r w:rsidRPr="008A7204">
        <w:rPr>
          <w:rFonts w:ascii="Times New Roman" w:hAnsi="Times New Roman" w:cs="Times New Roman"/>
          <w:sz w:val="24"/>
          <w:szCs w:val="24"/>
        </w:rPr>
        <w:tab/>
        <w:t xml:space="preserve">Sun B, Williams JS, Svetkey LP, </w:t>
      </w:r>
      <w:r w:rsidR="00047C7E"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2-Adrenergic receptor genotype affects the renin-angiotensin-aldosterone system response to the Dietary Approaches to Stop Hypertension (DASH) dietary pattern. </w:t>
      </w:r>
      <w:r w:rsidRPr="008A7204">
        <w:rPr>
          <w:rFonts w:ascii="Times New Roman" w:hAnsi="Times New Roman" w:cs="Times New Roman"/>
          <w:iCs/>
          <w:sz w:val="24"/>
          <w:szCs w:val="24"/>
        </w:rPr>
        <w:t>Am J Clin Nutr</w:t>
      </w:r>
      <w:r w:rsidRPr="008A7204">
        <w:rPr>
          <w:rFonts w:ascii="Times New Roman" w:hAnsi="Times New Roman" w:cs="Times New Roman"/>
          <w:sz w:val="24"/>
          <w:szCs w:val="24"/>
        </w:rPr>
        <w:t>.</w:t>
      </w:r>
      <w:r w:rsidR="00047C7E" w:rsidRPr="008A7204">
        <w:rPr>
          <w:rFonts w:ascii="Times New Roman" w:hAnsi="Times New Roman" w:cs="Times New Roman"/>
          <w:sz w:val="24"/>
          <w:szCs w:val="24"/>
        </w:rPr>
        <w:t xml:space="preserve"> 2010;92</w:t>
      </w:r>
      <w:r w:rsidRPr="008A7204">
        <w:rPr>
          <w:rFonts w:ascii="Times New Roman" w:hAnsi="Times New Roman" w:cs="Times New Roman"/>
          <w:sz w:val="24"/>
          <w:szCs w:val="24"/>
        </w:rPr>
        <w:t xml:space="preserve">:444-449. </w:t>
      </w:r>
    </w:p>
    <w:p w14:paraId="495966A5" w14:textId="02E68C18"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66. </w:t>
      </w:r>
      <w:r w:rsidRPr="008A7204">
        <w:rPr>
          <w:rFonts w:ascii="Times New Roman" w:hAnsi="Times New Roman" w:cs="Times New Roman"/>
          <w:sz w:val="24"/>
          <w:szCs w:val="24"/>
        </w:rPr>
        <w:tab/>
        <w:t>Williams JS, Chamarthi B, Goodarzi MO, et al. L</w:t>
      </w:r>
      <w:r w:rsidR="00047C7E" w:rsidRPr="008A7204">
        <w:rPr>
          <w:rFonts w:ascii="Times New Roman" w:hAnsi="Times New Roman" w:cs="Times New Roman"/>
          <w:sz w:val="24"/>
          <w:szCs w:val="24"/>
        </w:rPr>
        <w:t>ysine-specific demethylase 1: an epigenetic regulator of salt-sensitive hypertension</w:t>
      </w:r>
      <w:r w:rsidRPr="008A7204">
        <w:rPr>
          <w:rFonts w:ascii="Times New Roman" w:hAnsi="Times New Roman" w:cs="Times New Roman"/>
          <w:sz w:val="24"/>
          <w:szCs w:val="24"/>
        </w:rPr>
        <w:t xml:space="preserve">. </w:t>
      </w:r>
      <w:r w:rsidRPr="008A7204">
        <w:rPr>
          <w:rFonts w:ascii="Times New Roman" w:hAnsi="Times New Roman" w:cs="Times New Roman"/>
          <w:iCs/>
          <w:sz w:val="24"/>
          <w:szCs w:val="24"/>
        </w:rPr>
        <w:t>Am J Hypertens</w:t>
      </w:r>
      <w:r w:rsidR="00047C7E" w:rsidRPr="008A7204">
        <w:rPr>
          <w:rFonts w:ascii="Times New Roman" w:hAnsi="Times New Roman" w:cs="Times New Roman"/>
          <w:sz w:val="24"/>
          <w:szCs w:val="24"/>
        </w:rPr>
        <w:t>. 2012;25</w:t>
      </w:r>
      <w:r w:rsidRPr="008A7204">
        <w:rPr>
          <w:rFonts w:ascii="Times New Roman" w:hAnsi="Times New Roman" w:cs="Times New Roman"/>
          <w:sz w:val="24"/>
          <w:szCs w:val="24"/>
        </w:rPr>
        <w:t xml:space="preserve">:812-817. </w:t>
      </w:r>
    </w:p>
    <w:p w14:paraId="05C3AC6D" w14:textId="00CDDC3E"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7. </w:t>
      </w:r>
      <w:r w:rsidRPr="008A7204">
        <w:rPr>
          <w:rFonts w:ascii="Times New Roman" w:hAnsi="Times New Roman" w:cs="Times New Roman"/>
          <w:sz w:val="24"/>
          <w:szCs w:val="24"/>
        </w:rPr>
        <w:tab/>
        <w:t xml:space="preserve">Pojoga LH, Williams JS, Yao TM, et al. Histone demethylase LSD1 deficiency during high-salt diet is associated with enhanced vascular contraction, altered NO-cGMP relaxation pathway, and hypertension. </w:t>
      </w:r>
      <w:r w:rsidRPr="008A7204">
        <w:rPr>
          <w:rFonts w:ascii="Times New Roman" w:hAnsi="Times New Roman" w:cs="Times New Roman"/>
          <w:iCs/>
          <w:sz w:val="24"/>
          <w:szCs w:val="24"/>
        </w:rPr>
        <w:t>Am J Physiol Heart Circ Physiol</w:t>
      </w:r>
      <w:r w:rsidRPr="008A7204">
        <w:rPr>
          <w:rFonts w:ascii="Times New Roman" w:hAnsi="Times New Roman" w:cs="Times New Roman"/>
          <w:sz w:val="24"/>
          <w:szCs w:val="24"/>
        </w:rPr>
        <w:t>.</w:t>
      </w:r>
      <w:r w:rsidR="00047C7E" w:rsidRPr="008A7204">
        <w:rPr>
          <w:rFonts w:ascii="Times New Roman" w:hAnsi="Times New Roman" w:cs="Times New Roman"/>
          <w:sz w:val="24"/>
          <w:szCs w:val="24"/>
        </w:rPr>
        <w:t xml:space="preserve"> 2011;301:</w:t>
      </w:r>
      <w:r w:rsidRPr="008A7204">
        <w:rPr>
          <w:rFonts w:ascii="Times New Roman" w:hAnsi="Times New Roman" w:cs="Times New Roman"/>
          <w:sz w:val="24"/>
          <w:szCs w:val="24"/>
        </w:rPr>
        <w:t xml:space="preserve">1862-1871. </w:t>
      </w:r>
    </w:p>
    <w:p w14:paraId="3EBA74F7" w14:textId="4CD1E0D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8. </w:t>
      </w:r>
      <w:r w:rsidRPr="008A7204">
        <w:rPr>
          <w:rFonts w:ascii="Times New Roman" w:hAnsi="Times New Roman" w:cs="Times New Roman"/>
          <w:sz w:val="24"/>
          <w:szCs w:val="24"/>
        </w:rPr>
        <w:tab/>
        <w:t>Kelly TN, Rebhol</w:t>
      </w:r>
      <w:r w:rsidR="00047C7E" w:rsidRPr="008A7204">
        <w:rPr>
          <w:rFonts w:ascii="Times New Roman" w:hAnsi="Times New Roman" w:cs="Times New Roman"/>
          <w:sz w:val="24"/>
          <w:szCs w:val="24"/>
        </w:rPr>
        <w:t>z CM, Gu D, et al. Analysis of sex hormone genes reveals gender differences in the genetic etiology of blood pressure salt s</w:t>
      </w:r>
      <w:r w:rsidRPr="008A7204">
        <w:rPr>
          <w:rFonts w:ascii="Times New Roman" w:hAnsi="Times New Roman" w:cs="Times New Roman"/>
          <w:sz w:val="24"/>
          <w:szCs w:val="24"/>
        </w:rPr>
        <w:t xml:space="preserve">ensitivity: The GenSalt Study. </w:t>
      </w:r>
      <w:r w:rsidRPr="008A7204">
        <w:rPr>
          <w:rFonts w:ascii="Times New Roman" w:hAnsi="Times New Roman" w:cs="Times New Roman"/>
          <w:iCs/>
          <w:sz w:val="24"/>
          <w:szCs w:val="24"/>
        </w:rPr>
        <w:t>Am J Hypertens</w:t>
      </w:r>
      <w:r w:rsidRPr="008A7204">
        <w:rPr>
          <w:rFonts w:ascii="Times New Roman" w:hAnsi="Times New Roman" w:cs="Times New Roman"/>
          <w:sz w:val="24"/>
          <w:szCs w:val="24"/>
        </w:rPr>
        <w:t>.</w:t>
      </w:r>
      <w:r w:rsidR="00047C7E" w:rsidRPr="008A7204">
        <w:rPr>
          <w:rFonts w:ascii="Times New Roman" w:hAnsi="Times New Roman" w:cs="Times New Roman"/>
          <w:sz w:val="24"/>
          <w:szCs w:val="24"/>
        </w:rPr>
        <w:t xml:space="preserve"> 2013;26</w:t>
      </w:r>
      <w:r w:rsidRPr="008A7204">
        <w:rPr>
          <w:rFonts w:ascii="Times New Roman" w:hAnsi="Times New Roman" w:cs="Times New Roman"/>
          <w:sz w:val="24"/>
          <w:szCs w:val="24"/>
        </w:rPr>
        <w:t xml:space="preserve">:191-200. </w:t>
      </w:r>
    </w:p>
    <w:p w14:paraId="1225F762" w14:textId="23B604C2"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69. </w:t>
      </w:r>
      <w:r w:rsidRPr="008A7204">
        <w:rPr>
          <w:rFonts w:ascii="Times New Roman" w:hAnsi="Times New Roman" w:cs="Times New Roman"/>
          <w:sz w:val="24"/>
          <w:szCs w:val="24"/>
        </w:rPr>
        <w:tab/>
        <w:t>Fava C, Danese E, Montagnana M, et al. Serine/threonine kinase 39 is a candidate gene for primary hypertension especially in women: results from two cohort studies in Swedes.</w:t>
      </w:r>
      <w:r w:rsidRPr="008A7204">
        <w:rPr>
          <w:rFonts w:ascii="Times New Roman" w:hAnsi="Times New Roman" w:cs="Times New Roman"/>
          <w:i/>
          <w:sz w:val="24"/>
          <w:szCs w:val="24"/>
        </w:rPr>
        <w:t xml:space="preserve"> </w:t>
      </w:r>
      <w:r w:rsidRPr="008A7204">
        <w:rPr>
          <w:rFonts w:ascii="Times New Roman" w:hAnsi="Times New Roman" w:cs="Times New Roman"/>
          <w:iCs/>
          <w:sz w:val="24"/>
          <w:szCs w:val="24"/>
        </w:rPr>
        <w:t>J Hypertens</w:t>
      </w:r>
      <w:r w:rsidRPr="008A7204">
        <w:rPr>
          <w:rFonts w:ascii="Times New Roman" w:hAnsi="Times New Roman" w:cs="Times New Roman"/>
          <w:i/>
          <w:sz w:val="24"/>
          <w:szCs w:val="24"/>
        </w:rPr>
        <w:t>.</w:t>
      </w:r>
      <w:r w:rsidR="00047C7E" w:rsidRPr="008A7204">
        <w:rPr>
          <w:rFonts w:ascii="Times New Roman" w:hAnsi="Times New Roman" w:cs="Times New Roman"/>
          <w:sz w:val="24"/>
          <w:szCs w:val="24"/>
        </w:rPr>
        <w:t xml:space="preserve"> 2011;29</w:t>
      </w:r>
      <w:r w:rsidRPr="008A7204">
        <w:rPr>
          <w:rFonts w:ascii="Times New Roman" w:hAnsi="Times New Roman" w:cs="Times New Roman"/>
          <w:sz w:val="24"/>
          <w:szCs w:val="24"/>
        </w:rPr>
        <w:t xml:space="preserve">:484-491. </w:t>
      </w:r>
    </w:p>
    <w:p w14:paraId="5590214C" w14:textId="54101E8F"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0. </w:t>
      </w:r>
      <w:r w:rsidRPr="008A7204">
        <w:rPr>
          <w:rFonts w:ascii="Times New Roman" w:hAnsi="Times New Roman" w:cs="Times New Roman"/>
          <w:sz w:val="24"/>
          <w:szCs w:val="24"/>
        </w:rPr>
        <w:tab/>
        <w:t xml:space="preserve">Brunner HR, Baer L, Sealey JE, </w:t>
      </w:r>
      <w:r w:rsidR="00047C7E"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The influence of potassium administration and of potassium deprivation on plasma renin in normal and hypertensive subjects. </w:t>
      </w:r>
      <w:r w:rsidRPr="008A7204">
        <w:rPr>
          <w:rFonts w:ascii="Times New Roman" w:hAnsi="Times New Roman" w:cs="Times New Roman"/>
          <w:iCs/>
          <w:sz w:val="24"/>
          <w:szCs w:val="24"/>
        </w:rPr>
        <w:t>J Clin Invest</w:t>
      </w:r>
      <w:r w:rsidR="002F23E8" w:rsidRPr="008A7204">
        <w:rPr>
          <w:rFonts w:ascii="Times New Roman" w:hAnsi="Times New Roman" w:cs="Times New Roman"/>
          <w:sz w:val="24"/>
          <w:szCs w:val="24"/>
        </w:rPr>
        <w:t>.</w:t>
      </w:r>
      <w:r w:rsidR="00047C7E" w:rsidRPr="008A7204">
        <w:rPr>
          <w:rFonts w:ascii="Times New Roman" w:hAnsi="Times New Roman" w:cs="Times New Roman"/>
          <w:sz w:val="24"/>
          <w:szCs w:val="24"/>
        </w:rPr>
        <w:t xml:space="preserve"> 1970;49</w:t>
      </w:r>
      <w:r w:rsidR="002F23E8" w:rsidRPr="008A7204">
        <w:rPr>
          <w:rFonts w:ascii="Times New Roman" w:hAnsi="Times New Roman" w:cs="Times New Roman"/>
          <w:sz w:val="24"/>
          <w:szCs w:val="24"/>
        </w:rPr>
        <w:t>:2128-38</w:t>
      </w:r>
      <w:r w:rsidR="005C055E" w:rsidRPr="008A7204">
        <w:rPr>
          <w:rFonts w:ascii="Times New Roman" w:hAnsi="Times New Roman" w:cs="Times New Roman"/>
          <w:sz w:val="24"/>
          <w:szCs w:val="24"/>
        </w:rPr>
        <w:t>.</w:t>
      </w:r>
    </w:p>
    <w:p w14:paraId="155A5161" w14:textId="7A86D62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1. </w:t>
      </w:r>
      <w:r w:rsidRPr="008A7204">
        <w:rPr>
          <w:rFonts w:ascii="Times New Roman" w:hAnsi="Times New Roman" w:cs="Times New Roman"/>
          <w:sz w:val="24"/>
          <w:szCs w:val="24"/>
        </w:rPr>
        <w:tab/>
        <w:t>Ray PE, Suga</w:t>
      </w:r>
      <w:r w:rsidR="00047C7E" w:rsidRPr="008A7204">
        <w:rPr>
          <w:rFonts w:ascii="Times New Roman" w:hAnsi="Times New Roman" w:cs="Times New Roman"/>
          <w:sz w:val="24"/>
          <w:szCs w:val="24"/>
        </w:rPr>
        <w:t xml:space="preserve"> SI, Liu X</w:t>
      </w:r>
      <w:r w:rsidRPr="008A7204">
        <w:rPr>
          <w:rFonts w:ascii="Times New Roman" w:hAnsi="Times New Roman" w:cs="Times New Roman"/>
          <w:sz w:val="24"/>
          <w:szCs w:val="24"/>
        </w:rPr>
        <w:t xml:space="preserve">H, </w:t>
      </w:r>
      <w:r w:rsidR="00047C7E"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Chronic potassium depletion induces renal injury, salt sensitivity, and hypertension in young rats. </w:t>
      </w:r>
      <w:r w:rsidRPr="008A7204">
        <w:rPr>
          <w:rFonts w:ascii="Times New Roman" w:hAnsi="Times New Roman" w:cs="Times New Roman"/>
          <w:iCs/>
          <w:sz w:val="24"/>
          <w:szCs w:val="24"/>
        </w:rPr>
        <w:t>Kidney Int</w:t>
      </w:r>
      <w:r w:rsidRPr="008A7204">
        <w:rPr>
          <w:rFonts w:ascii="Times New Roman" w:hAnsi="Times New Roman" w:cs="Times New Roman"/>
          <w:sz w:val="24"/>
          <w:szCs w:val="24"/>
        </w:rPr>
        <w:t>.</w:t>
      </w:r>
      <w:r w:rsidR="00047C7E" w:rsidRPr="008A7204">
        <w:rPr>
          <w:rFonts w:ascii="Times New Roman" w:hAnsi="Times New Roman" w:cs="Times New Roman"/>
          <w:sz w:val="24"/>
          <w:szCs w:val="24"/>
        </w:rPr>
        <w:t xml:space="preserve"> 2001;59</w:t>
      </w:r>
      <w:r w:rsidRPr="008A7204">
        <w:rPr>
          <w:rFonts w:ascii="Times New Roman" w:hAnsi="Times New Roman" w:cs="Times New Roman"/>
          <w:sz w:val="24"/>
          <w:szCs w:val="24"/>
        </w:rPr>
        <w:t>:1850-1858.</w:t>
      </w:r>
    </w:p>
    <w:p w14:paraId="44F0B7E0" w14:textId="7FE53F20"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2. </w:t>
      </w:r>
      <w:r w:rsidRPr="008A7204">
        <w:rPr>
          <w:rFonts w:ascii="Times New Roman" w:hAnsi="Times New Roman" w:cs="Times New Roman"/>
          <w:sz w:val="24"/>
          <w:szCs w:val="24"/>
        </w:rPr>
        <w:tab/>
        <w:t xml:space="preserve">Vaidya A, Forman JP, Hopkins PN, </w:t>
      </w:r>
      <w:r w:rsidR="00047C7E"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25-Hydroxyvitamin D is associated with plasma renin activity and the pressor response to dietary sodium intake in Caucasians. </w:t>
      </w:r>
      <w:r w:rsidRPr="008A7204">
        <w:rPr>
          <w:rFonts w:ascii="Times New Roman" w:hAnsi="Times New Roman" w:cs="Times New Roman"/>
          <w:iCs/>
          <w:sz w:val="24"/>
          <w:szCs w:val="24"/>
        </w:rPr>
        <w:t>J Renin Angiotensin Aldosterone Syst</w:t>
      </w:r>
      <w:r w:rsidRPr="008A7204">
        <w:rPr>
          <w:rFonts w:ascii="Times New Roman" w:hAnsi="Times New Roman" w:cs="Times New Roman"/>
          <w:sz w:val="24"/>
          <w:szCs w:val="24"/>
        </w:rPr>
        <w:t>.</w:t>
      </w:r>
      <w:r w:rsidR="00047C7E" w:rsidRPr="008A7204">
        <w:rPr>
          <w:rFonts w:ascii="Times New Roman" w:hAnsi="Times New Roman" w:cs="Times New Roman"/>
          <w:sz w:val="24"/>
          <w:szCs w:val="24"/>
        </w:rPr>
        <w:t xml:space="preserve"> 2011;12</w:t>
      </w:r>
      <w:r w:rsidRPr="008A7204">
        <w:rPr>
          <w:rFonts w:ascii="Times New Roman" w:hAnsi="Times New Roman" w:cs="Times New Roman"/>
          <w:sz w:val="24"/>
          <w:szCs w:val="24"/>
        </w:rPr>
        <w:t xml:space="preserve">:311-319. </w:t>
      </w:r>
    </w:p>
    <w:p w14:paraId="61CAEAB5" w14:textId="0E756B91"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3. </w:t>
      </w:r>
      <w:r w:rsidRPr="008A7204">
        <w:rPr>
          <w:rFonts w:ascii="Times New Roman" w:hAnsi="Times New Roman" w:cs="Times New Roman"/>
          <w:sz w:val="24"/>
          <w:szCs w:val="24"/>
        </w:rPr>
        <w:tab/>
        <w:t xml:space="preserve">Bell NH, Greene A, Epstein S, </w:t>
      </w:r>
      <w:r w:rsidR="003569CE"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Evidence for alteration of the vitamin D-endocrine system in blacks. </w:t>
      </w:r>
      <w:r w:rsidRPr="008A7204">
        <w:rPr>
          <w:rFonts w:ascii="Times New Roman" w:hAnsi="Times New Roman" w:cs="Times New Roman"/>
          <w:iCs/>
          <w:sz w:val="24"/>
          <w:szCs w:val="24"/>
        </w:rPr>
        <w:t>J Clin Invest</w:t>
      </w:r>
      <w:r w:rsidRPr="008A7204">
        <w:rPr>
          <w:rFonts w:ascii="Times New Roman" w:hAnsi="Times New Roman" w:cs="Times New Roman"/>
          <w:sz w:val="24"/>
          <w:szCs w:val="24"/>
        </w:rPr>
        <w:t>.</w:t>
      </w:r>
      <w:r w:rsidR="003569CE" w:rsidRPr="008A7204">
        <w:rPr>
          <w:rFonts w:ascii="Times New Roman" w:hAnsi="Times New Roman" w:cs="Times New Roman"/>
          <w:sz w:val="24"/>
          <w:szCs w:val="24"/>
        </w:rPr>
        <w:t xml:space="preserve"> 1985;76</w:t>
      </w:r>
      <w:r w:rsidRPr="008A7204">
        <w:rPr>
          <w:rFonts w:ascii="Times New Roman" w:hAnsi="Times New Roman" w:cs="Times New Roman"/>
          <w:sz w:val="24"/>
          <w:szCs w:val="24"/>
        </w:rPr>
        <w:t>:470-473.</w:t>
      </w:r>
    </w:p>
    <w:p w14:paraId="409B15E5" w14:textId="53A60A5D"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74. </w:t>
      </w:r>
      <w:r w:rsidRPr="008A7204">
        <w:rPr>
          <w:rFonts w:ascii="Times New Roman" w:hAnsi="Times New Roman" w:cs="Times New Roman"/>
          <w:sz w:val="24"/>
          <w:szCs w:val="24"/>
        </w:rPr>
        <w:tab/>
        <w:t xml:space="preserve">Kleerekoper M, Nelson DA, Peterson EL, et al. Reference data for bone mass, calciotropic hormones, and biochemical markers of bone remodeling in older (55-75) postmenopausal white and black women. </w:t>
      </w:r>
      <w:r w:rsidRPr="008A7204">
        <w:rPr>
          <w:rFonts w:ascii="Times New Roman" w:hAnsi="Times New Roman" w:cs="Times New Roman"/>
          <w:iCs/>
          <w:sz w:val="24"/>
          <w:szCs w:val="24"/>
        </w:rPr>
        <w:t>J Bone Miner Res</w:t>
      </w:r>
      <w:r w:rsidR="003569CE" w:rsidRPr="008A7204">
        <w:rPr>
          <w:rFonts w:ascii="Times New Roman" w:hAnsi="Times New Roman" w:cs="Times New Roman"/>
          <w:sz w:val="24"/>
          <w:szCs w:val="24"/>
        </w:rPr>
        <w:t>. 1994;9</w:t>
      </w:r>
      <w:r w:rsidRPr="008A7204">
        <w:rPr>
          <w:rFonts w:ascii="Times New Roman" w:hAnsi="Times New Roman" w:cs="Times New Roman"/>
          <w:sz w:val="24"/>
          <w:szCs w:val="24"/>
        </w:rPr>
        <w:t xml:space="preserve">:1267-1276. </w:t>
      </w:r>
    </w:p>
    <w:p w14:paraId="18A3BA80" w14:textId="404CA178"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5. </w:t>
      </w:r>
      <w:r w:rsidRPr="008A7204">
        <w:rPr>
          <w:rFonts w:ascii="Times New Roman" w:hAnsi="Times New Roman" w:cs="Times New Roman"/>
          <w:sz w:val="24"/>
          <w:szCs w:val="24"/>
        </w:rPr>
        <w:tab/>
        <w:t xml:space="preserve">Forman JP, Williams JS, Fisher NDL. </w:t>
      </w:r>
      <w:r w:rsidR="003569CE" w:rsidRPr="008A7204">
        <w:rPr>
          <w:rFonts w:ascii="Times New Roman" w:hAnsi="Times New Roman" w:cs="Times New Roman"/>
          <w:sz w:val="24"/>
          <w:szCs w:val="24"/>
        </w:rPr>
        <w:t>Plasma 25-Hydroxyvitamin D and regulation of the renin-angiotensin system in hu</w:t>
      </w:r>
      <w:r w:rsidRPr="008A7204">
        <w:rPr>
          <w:rFonts w:ascii="Times New Roman" w:hAnsi="Times New Roman" w:cs="Times New Roman"/>
          <w:sz w:val="24"/>
          <w:szCs w:val="24"/>
        </w:rPr>
        <w:t xml:space="preserve">man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3569CE" w:rsidRPr="008A7204">
        <w:rPr>
          <w:rFonts w:ascii="Times New Roman" w:hAnsi="Times New Roman" w:cs="Times New Roman"/>
          <w:sz w:val="24"/>
          <w:szCs w:val="24"/>
        </w:rPr>
        <w:t xml:space="preserve"> 2010;55</w:t>
      </w:r>
      <w:r w:rsidRPr="008A7204">
        <w:rPr>
          <w:rFonts w:ascii="Times New Roman" w:hAnsi="Times New Roman" w:cs="Times New Roman"/>
          <w:sz w:val="24"/>
          <w:szCs w:val="24"/>
        </w:rPr>
        <w:t xml:space="preserve">:1283-1288. </w:t>
      </w:r>
    </w:p>
    <w:p w14:paraId="5C367ED7" w14:textId="361FDF81"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6. </w:t>
      </w:r>
      <w:r w:rsidRPr="008A7204">
        <w:rPr>
          <w:rFonts w:ascii="Times New Roman" w:hAnsi="Times New Roman" w:cs="Times New Roman"/>
          <w:sz w:val="24"/>
          <w:szCs w:val="24"/>
        </w:rPr>
        <w:tab/>
        <w:t xml:space="preserve">Kanbay M, Bayram Y, Solak Y, </w:t>
      </w:r>
      <w:r w:rsidR="003569CE"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Dietary potassium: A key mediator of the cardiovascular response to dietary sodium chloride. </w:t>
      </w:r>
      <w:r w:rsidRPr="008A7204">
        <w:rPr>
          <w:rFonts w:ascii="Times New Roman" w:hAnsi="Times New Roman" w:cs="Times New Roman"/>
          <w:iCs/>
          <w:sz w:val="24"/>
          <w:szCs w:val="24"/>
        </w:rPr>
        <w:t>J Am Soc Hypertens</w:t>
      </w:r>
      <w:r w:rsidR="003569CE" w:rsidRPr="008A7204">
        <w:rPr>
          <w:rFonts w:ascii="Times New Roman" w:hAnsi="Times New Roman" w:cs="Times New Roman"/>
          <w:sz w:val="24"/>
          <w:szCs w:val="24"/>
        </w:rPr>
        <w:t>. 2013;7</w:t>
      </w:r>
      <w:r w:rsidRPr="008A7204">
        <w:rPr>
          <w:rFonts w:ascii="Times New Roman" w:hAnsi="Times New Roman" w:cs="Times New Roman"/>
          <w:sz w:val="24"/>
          <w:szCs w:val="24"/>
        </w:rPr>
        <w:t xml:space="preserve">:395-400. </w:t>
      </w:r>
    </w:p>
    <w:p w14:paraId="31ACDCBE" w14:textId="48C2B7F3"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7. </w:t>
      </w:r>
      <w:r w:rsidRPr="008A7204">
        <w:rPr>
          <w:rFonts w:ascii="Times New Roman" w:hAnsi="Times New Roman" w:cs="Times New Roman"/>
          <w:sz w:val="24"/>
          <w:szCs w:val="24"/>
        </w:rPr>
        <w:tab/>
        <w:t xml:space="preserve">Zacchigna L, Vecchione C, Notte A, et al. Emilin1 links TGF-beta maturation to blood pressure homeostasis. </w:t>
      </w:r>
      <w:r w:rsidRPr="008A7204">
        <w:rPr>
          <w:rFonts w:ascii="Times New Roman" w:hAnsi="Times New Roman" w:cs="Times New Roman"/>
          <w:iCs/>
          <w:sz w:val="24"/>
          <w:szCs w:val="24"/>
        </w:rPr>
        <w:t>Cell</w:t>
      </w:r>
      <w:r w:rsidR="00062B54" w:rsidRPr="008A7204">
        <w:rPr>
          <w:rFonts w:ascii="Times New Roman" w:hAnsi="Times New Roman" w:cs="Times New Roman"/>
          <w:sz w:val="24"/>
          <w:szCs w:val="24"/>
        </w:rPr>
        <w:t>. 2006;124</w:t>
      </w:r>
      <w:r w:rsidRPr="008A7204">
        <w:rPr>
          <w:rFonts w:ascii="Times New Roman" w:hAnsi="Times New Roman" w:cs="Times New Roman"/>
          <w:sz w:val="24"/>
          <w:szCs w:val="24"/>
        </w:rPr>
        <w:t xml:space="preserve">:929-942. </w:t>
      </w:r>
    </w:p>
    <w:p w14:paraId="4F9D284F" w14:textId="179D3B7C" w:rsidR="0012046B" w:rsidRPr="008A7204" w:rsidRDefault="00062B54" w:rsidP="00062B54">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8. </w:t>
      </w:r>
      <w:r w:rsidRPr="008A7204">
        <w:rPr>
          <w:rFonts w:ascii="Times New Roman" w:hAnsi="Times New Roman" w:cs="Times New Roman"/>
          <w:sz w:val="24"/>
          <w:szCs w:val="24"/>
        </w:rPr>
        <w:tab/>
        <w:t>Ying W</w:t>
      </w:r>
      <w:r w:rsidR="0012046B" w:rsidRPr="008A7204">
        <w:rPr>
          <w:rFonts w:ascii="Times New Roman" w:hAnsi="Times New Roman" w:cs="Times New Roman"/>
          <w:sz w:val="24"/>
          <w:szCs w:val="24"/>
        </w:rPr>
        <w:t xml:space="preserve">Z, Sanders PW. The interrelationship between TGF-β1 and nitric oxide is altered in salt-sensitive hypertension. </w:t>
      </w:r>
      <w:r w:rsidR="0012046B" w:rsidRPr="008A7204">
        <w:rPr>
          <w:rFonts w:ascii="Times New Roman" w:hAnsi="Times New Roman" w:cs="Times New Roman"/>
          <w:iCs/>
          <w:sz w:val="24"/>
          <w:szCs w:val="24"/>
        </w:rPr>
        <w:t>Am J Physiol Renal Physiol</w:t>
      </w:r>
      <w:r w:rsidR="0012046B" w:rsidRPr="008A7204">
        <w:rPr>
          <w:rFonts w:ascii="Times New Roman" w:hAnsi="Times New Roman" w:cs="Times New Roman"/>
          <w:sz w:val="24"/>
          <w:szCs w:val="24"/>
        </w:rPr>
        <w:t>.</w:t>
      </w:r>
      <w:r w:rsidRPr="008A7204">
        <w:rPr>
          <w:rFonts w:ascii="Times New Roman" w:hAnsi="Times New Roman" w:cs="Times New Roman"/>
          <w:sz w:val="24"/>
          <w:szCs w:val="24"/>
        </w:rPr>
        <w:t xml:space="preserve"> 2003;54:902-</w:t>
      </w:r>
      <w:r w:rsidR="0012046B" w:rsidRPr="008A7204">
        <w:rPr>
          <w:rFonts w:ascii="Times New Roman" w:hAnsi="Times New Roman" w:cs="Times New Roman"/>
          <w:sz w:val="24"/>
          <w:szCs w:val="24"/>
        </w:rPr>
        <w:t>908.</w:t>
      </w:r>
    </w:p>
    <w:p w14:paraId="5B203CE2" w14:textId="20126880"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79. </w:t>
      </w:r>
      <w:r w:rsidRPr="008A7204">
        <w:rPr>
          <w:rFonts w:ascii="Times New Roman" w:hAnsi="Times New Roman" w:cs="Times New Roman"/>
          <w:sz w:val="24"/>
          <w:szCs w:val="24"/>
        </w:rPr>
        <w:tab/>
        <w:t xml:space="preserve">Fang Y, Mu </w:t>
      </w:r>
      <w:r w:rsidR="00062B54" w:rsidRPr="008A7204">
        <w:rPr>
          <w:rFonts w:ascii="Times New Roman" w:hAnsi="Times New Roman" w:cs="Times New Roman"/>
          <w:sz w:val="24"/>
          <w:szCs w:val="24"/>
        </w:rPr>
        <w:t>JJ, He L</w:t>
      </w:r>
      <w:r w:rsidRPr="008A7204">
        <w:rPr>
          <w:rFonts w:ascii="Times New Roman" w:hAnsi="Times New Roman" w:cs="Times New Roman"/>
          <w:sz w:val="24"/>
          <w:szCs w:val="24"/>
        </w:rPr>
        <w:t xml:space="preserve">C, </w:t>
      </w:r>
      <w:r w:rsidR="00062B54" w:rsidRPr="008A7204">
        <w:rPr>
          <w:rFonts w:ascii="Times New Roman" w:hAnsi="Times New Roman" w:cs="Times New Roman"/>
          <w:sz w:val="24"/>
          <w:szCs w:val="24"/>
        </w:rPr>
        <w:t>et al. Salt loading on plasma asymmetrical dimethylarginine and the protective role of potassium supplement in normotensive salt-s</w:t>
      </w:r>
      <w:r w:rsidRPr="008A7204">
        <w:rPr>
          <w:rFonts w:ascii="Times New Roman" w:hAnsi="Times New Roman" w:cs="Times New Roman"/>
          <w:sz w:val="24"/>
          <w:szCs w:val="24"/>
        </w:rPr>
        <w:t xml:space="preserve">ensitive Asian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062B54" w:rsidRPr="008A7204">
        <w:rPr>
          <w:rFonts w:ascii="Times New Roman" w:hAnsi="Times New Roman" w:cs="Times New Roman"/>
          <w:sz w:val="24"/>
          <w:szCs w:val="24"/>
        </w:rPr>
        <w:t xml:space="preserve"> 2006;48</w:t>
      </w:r>
      <w:r w:rsidRPr="008A7204">
        <w:rPr>
          <w:rFonts w:ascii="Times New Roman" w:hAnsi="Times New Roman" w:cs="Times New Roman"/>
          <w:sz w:val="24"/>
          <w:szCs w:val="24"/>
        </w:rPr>
        <w:t xml:space="preserve">:724-729. </w:t>
      </w:r>
    </w:p>
    <w:p w14:paraId="7ECC904D" w14:textId="16756AB7"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0. </w:t>
      </w:r>
      <w:r w:rsidRPr="008A7204">
        <w:rPr>
          <w:rFonts w:ascii="Times New Roman" w:hAnsi="Times New Roman" w:cs="Times New Roman"/>
          <w:sz w:val="24"/>
          <w:szCs w:val="24"/>
        </w:rPr>
        <w:tab/>
        <w:t>Liu Z</w:t>
      </w:r>
      <w:r w:rsidR="00B411C5" w:rsidRPr="008A7204">
        <w:rPr>
          <w:rFonts w:ascii="Times New Roman" w:hAnsi="Times New Roman" w:cs="Times New Roman"/>
          <w:sz w:val="24"/>
          <w:szCs w:val="24"/>
        </w:rPr>
        <w:t>, Peng J, Lu F, et al. Salt loading and potassium supplementation: effects on ambulatory arterial stiffness index and endothelin-1 levels in normotensive and mild hypertensive p</w:t>
      </w:r>
      <w:r w:rsidRPr="008A7204">
        <w:rPr>
          <w:rFonts w:ascii="Times New Roman" w:hAnsi="Times New Roman" w:cs="Times New Roman"/>
          <w:sz w:val="24"/>
          <w:szCs w:val="24"/>
        </w:rPr>
        <w:t xml:space="preserve">atients. </w:t>
      </w:r>
      <w:r w:rsidRPr="008A7204">
        <w:rPr>
          <w:rFonts w:ascii="Times New Roman" w:hAnsi="Times New Roman" w:cs="Times New Roman"/>
          <w:iCs/>
          <w:sz w:val="24"/>
          <w:szCs w:val="24"/>
        </w:rPr>
        <w:t>J Clin Hypertens</w:t>
      </w:r>
      <w:r w:rsidR="00B411C5" w:rsidRPr="008A7204">
        <w:rPr>
          <w:rFonts w:ascii="Times New Roman" w:hAnsi="Times New Roman" w:cs="Times New Roman"/>
          <w:sz w:val="24"/>
          <w:szCs w:val="24"/>
        </w:rPr>
        <w:t xml:space="preserve">. 2013;15:485-496. </w:t>
      </w:r>
    </w:p>
    <w:p w14:paraId="08C8D0E3" w14:textId="098F6440"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1. </w:t>
      </w:r>
      <w:r w:rsidRPr="008A7204">
        <w:rPr>
          <w:rFonts w:ascii="Times New Roman" w:hAnsi="Times New Roman" w:cs="Times New Roman"/>
          <w:sz w:val="24"/>
          <w:szCs w:val="24"/>
        </w:rPr>
        <w:tab/>
        <w:t xml:space="preserve">Wang Y, Mu JJ, Geng LK, et al. Effect of salt intake and potassium supplementation on brachial-ankle pulse wave velocity in Chinese subjects: an interventional study. </w:t>
      </w:r>
      <w:r w:rsidRPr="008A7204">
        <w:rPr>
          <w:rFonts w:ascii="Times New Roman" w:hAnsi="Times New Roman" w:cs="Times New Roman"/>
          <w:iCs/>
          <w:sz w:val="24"/>
          <w:szCs w:val="24"/>
        </w:rPr>
        <w:t>Braz J Med Biol Res</w:t>
      </w:r>
      <w:r w:rsidRPr="008A7204">
        <w:rPr>
          <w:rFonts w:ascii="Times New Roman" w:hAnsi="Times New Roman" w:cs="Times New Roman"/>
          <w:sz w:val="24"/>
          <w:szCs w:val="24"/>
        </w:rPr>
        <w:t>.</w:t>
      </w:r>
      <w:r w:rsidR="00AE64C5" w:rsidRPr="008A7204">
        <w:rPr>
          <w:rFonts w:ascii="Times New Roman" w:hAnsi="Times New Roman" w:cs="Times New Roman"/>
          <w:sz w:val="24"/>
          <w:szCs w:val="24"/>
        </w:rPr>
        <w:t xml:space="preserve"> 2015;48</w:t>
      </w:r>
      <w:r w:rsidRPr="008A7204">
        <w:rPr>
          <w:rFonts w:ascii="Times New Roman" w:hAnsi="Times New Roman" w:cs="Times New Roman"/>
          <w:sz w:val="24"/>
          <w:szCs w:val="24"/>
        </w:rPr>
        <w:t xml:space="preserve">:83-90. </w:t>
      </w:r>
    </w:p>
    <w:p w14:paraId="1B025222" w14:textId="62FBFE7B"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82. </w:t>
      </w:r>
      <w:r w:rsidRPr="008A7204">
        <w:rPr>
          <w:rFonts w:ascii="Times New Roman" w:hAnsi="Times New Roman" w:cs="Times New Roman"/>
          <w:sz w:val="24"/>
          <w:szCs w:val="24"/>
        </w:rPr>
        <w:tab/>
        <w:t>K</w:t>
      </w:r>
      <w:r w:rsidR="00276727" w:rsidRPr="008A7204">
        <w:t xml:space="preserve"> </w:t>
      </w:r>
      <w:r w:rsidR="00276727" w:rsidRPr="008A7204">
        <w:rPr>
          <w:rFonts w:ascii="Times New Roman" w:hAnsi="Times New Roman" w:cs="Times New Roman"/>
          <w:sz w:val="24"/>
          <w:szCs w:val="24"/>
        </w:rPr>
        <w:t>ido M, Ando K, Onozato ML, et al. Protective effect of dietary potassium against vascular injury in salt-sensitive hypertension. Hypertension. 2008;51</w:t>
      </w:r>
      <w:r w:rsidR="00D922D3" w:rsidRPr="008A7204">
        <w:rPr>
          <w:rFonts w:ascii="Times New Roman" w:hAnsi="Times New Roman" w:cs="Times New Roman"/>
          <w:sz w:val="24"/>
          <w:szCs w:val="24"/>
        </w:rPr>
        <w:t>:225-231.</w:t>
      </w:r>
    </w:p>
    <w:p w14:paraId="4315A8A2" w14:textId="2A4C213B"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3. </w:t>
      </w:r>
      <w:r w:rsidRPr="008A7204">
        <w:rPr>
          <w:rFonts w:ascii="Times New Roman" w:hAnsi="Times New Roman" w:cs="Times New Roman"/>
          <w:sz w:val="24"/>
          <w:szCs w:val="24"/>
        </w:rPr>
        <w:tab/>
        <w:t xml:space="preserve">Ettarh RR, Odigie IP, Adigun SA. Vitamin C lowers blood pressure and alters vascular responsiveness in salt-induced hypertension. </w:t>
      </w:r>
      <w:r w:rsidRPr="008A7204">
        <w:rPr>
          <w:rFonts w:ascii="Times New Roman" w:hAnsi="Times New Roman" w:cs="Times New Roman"/>
          <w:iCs/>
          <w:sz w:val="24"/>
          <w:szCs w:val="24"/>
        </w:rPr>
        <w:t>Can J Physiol Pharmacol</w:t>
      </w:r>
      <w:r w:rsidRPr="008A7204">
        <w:rPr>
          <w:rFonts w:ascii="Times New Roman" w:hAnsi="Times New Roman" w:cs="Times New Roman"/>
          <w:sz w:val="24"/>
          <w:szCs w:val="24"/>
        </w:rPr>
        <w:t>.</w:t>
      </w:r>
      <w:r w:rsidR="000D74EA" w:rsidRPr="008A7204">
        <w:rPr>
          <w:rFonts w:ascii="Times New Roman" w:hAnsi="Times New Roman" w:cs="Times New Roman"/>
          <w:sz w:val="24"/>
          <w:szCs w:val="24"/>
        </w:rPr>
        <w:t xml:space="preserve"> 2002;80</w:t>
      </w:r>
      <w:r w:rsidRPr="008A7204">
        <w:rPr>
          <w:rFonts w:ascii="Times New Roman" w:hAnsi="Times New Roman" w:cs="Times New Roman"/>
          <w:sz w:val="24"/>
          <w:szCs w:val="24"/>
        </w:rPr>
        <w:t>:1199-1202.</w:t>
      </w:r>
    </w:p>
    <w:p w14:paraId="30F3373A" w14:textId="0A16EF81"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4. </w:t>
      </w:r>
      <w:r w:rsidRPr="008A7204">
        <w:rPr>
          <w:rFonts w:ascii="Times New Roman" w:hAnsi="Times New Roman" w:cs="Times New Roman"/>
          <w:sz w:val="24"/>
          <w:szCs w:val="24"/>
        </w:rPr>
        <w:tab/>
        <w:t xml:space="preserve">Vasdev S, Gill V, Parai S, </w:t>
      </w:r>
      <w:r w:rsidR="000D74EA" w:rsidRPr="008A7204">
        <w:rPr>
          <w:rFonts w:ascii="Times New Roman" w:hAnsi="Times New Roman" w:cs="Times New Roman"/>
          <w:sz w:val="24"/>
          <w:szCs w:val="24"/>
        </w:rPr>
        <w:t>et al. Dietary vitamin E</w:t>
      </w:r>
      <w:r w:rsidRPr="008A7204">
        <w:rPr>
          <w:rFonts w:ascii="Times New Roman" w:hAnsi="Times New Roman" w:cs="Times New Roman"/>
          <w:sz w:val="24"/>
          <w:szCs w:val="24"/>
        </w:rPr>
        <w:t xml:space="preserve"> supplementation attenuates hypertension in Dahl salt-sensitive rats. </w:t>
      </w:r>
      <w:r w:rsidRPr="008A7204">
        <w:rPr>
          <w:rFonts w:ascii="Times New Roman" w:hAnsi="Times New Roman" w:cs="Times New Roman"/>
          <w:iCs/>
          <w:sz w:val="24"/>
          <w:szCs w:val="24"/>
        </w:rPr>
        <w:t>J Cardiovasc Pharmacol Ther</w:t>
      </w:r>
      <w:r w:rsidRPr="008A7204">
        <w:rPr>
          <w:rFonts w:ascii="Times New Roman" w:hAnsi="Times New Roman" w:cs="Times New Roman"/>
          <w:sz w:val="24"/>
          <w:szCs w:val="24"/>
        </w:rPr>
        <w:t>.</w:t>
      </w:r>
      <w:r w:rsidR="000D74EA" w:rsidRPr="008A7204">
        <w:rPr>
          <w:rFonts w:ascii="Times New Roman" w:hAnsi="Times New Roman" w:cs="Times New Roman"/>
          <w:sz w:val="24"/>
          <w:szCs w:val="24"/>
        </w:rPr>
        <w:t xml:space="preserve"> 2005;10</w:t>
      </w:r>
      <w:r w:rsidRPr="008A7204">
        <w:rPr>
          <w:rFonts w:ascii="Times New Roman" w:hAnsi="Times New Roman" w:cs="Times New Roman"/>
          <w:sz w:val="24"/>
          <w:szCs w:val="24"/>
        </w:rPr>
        <w:t>:103-111.</w:t>
      </w:r>
    </w:p>
    <w:p w14:paraId="7D9A86E1" w14:textId="252031F4"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5. </w:t>
      </w:r>
      <w:r w:rsidRPr="008A7204">
        <w:rPr>
          <w:rFonts w:ascii="Times New Roman" w:hAnsi="Times New Roman" w:cs="Times New Roman"/>
          <w:sz w:val="24"/>
          <w:szCs w:val="24"/>
        </w:rPr>
        <w:tab/>
        <w:t xml:space="preserve">Forde P, Scribner AW, Dial R, </w:t>
      </w:r>
      <w:r w:rsidR="000D74EA"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Prevention of hypertension and renal dysfunction in Dahl rats by alpha-tocopherol. </w:t>
      </w:r>
      <w:r w:rsidRPr="008A7204">
        <w:rPr>
          <w:rFonts w:ascii="Times New Roman" w:hAnsi="Times New Roman" w:cs="Times New Roman"/>
          <w:iCs/>
          <w:sz w:val="24"/>
          <w:szCs w:val="24"/>
        </w:rPr>
        <w:t>J Cardiovasc Pharmacol</w:t>
      </w:r>
      <w:r w:rsidRPr="008A7204">
        <w:rPr>
          <w:rFonts w:ascii="Times New Roman" w:hAnsi="Times New Roman" w:cs="Times New Roman"/>
          <w:sz w:val="24"/>
          <w:szCs w:val="24"/>
        </w:rPr>
        <w:t>.</w:t>
      </w:r>
      <w:r w:rsidR="000D74EA" w:rsidRPr="008A7204">
        <w:rPr>
          <w:rFonts w:ascii="Times New Roman" w:hAnsi="Times New Roman" w:cs="Times New Roman"/>
          <w:sz w:val="24"/>
          <w:szCs w:val="24"/>
        </w:rPr>
        <w:t xml:space="preserve"> 2003;42</w:t>
      </w:r>
      <w:r w:rsidRPr="008A7204">
        <w:rPr>
          <w:rFonts w:ascii="Times New Roman" w:hAnsi="Times New Roman" w:cs="Times New Roman"/>
          <w:sz w:val="24"/>
          <w:szCs w:val="24"/>
        </w:rPr>
        <w:t>:82-88.</w:t>
      </w:r>
    </w:p>
    <w:p w14:paraId="2C356BA3" w14:textId="3F278DC6"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6. </w:t>
      </w:r>
      <w:r w:rsidRPr="008A7204">
        <w:rPr>
          <w:rFonts w:ascii="Times New Roman" w:hAnsi="Times New Roman" w:cs="Times New Roman"/>
          <w:sz w:val="24"/>
          <w:szCs w:val="24"/>
        </w:rPr>
        <w:tab/>
        <w:t xml:space="preserve">Ardiles L, Cardenas A, Burgos ME, et al. Antihypertensive and renoprotective effect of the kinin pathway activated by potassium in a model of salt sensitivity following overload proteinuria. </w:t>
      </w:r>
      <w:r w:rsidRPr="008A7204">
        <w:rPr>
          <w:rFonts w:ascii="Times New Roman" w:hAnsi="Times New Roman" w:cs="Times New Roman"/>
          <w:iCs/>
          <w:sz w:val="24"/>
          <w:szCs w:val="24"/>
        </w:rPr>
        <w:t>AJP Ren Physiol</w:t>
      </w:r>
      <w:r w:rsidRPr="008A7204">
        <w:rPr>
          <w:rFonts w:ascii="Times New Roman" w:hAnsi="Times New Roman" w:cs="Times New Roman"/>
          <w:sz w:val="24"/>
          <w:szCs w:val="24"/>
        </w:rPr>
        <w:t>.</w:t>
      </w:r>
      <w:r w:rsidR="000D74EA" w:rsidRPr="008A7204">
        <w:rPr>
          <w:rFonts w:ascii="Times New Roman" w:hAnsi="Times New Roman" w:cs="Times New Roman"/>
          <w:sz w:val="24"/>
          <w:szCs w:val="24"/>
        </w:rPr>
        <w:t xml:space="preserve"> 2013;304:1399-</w:t>
      </w:r>
      <w:r w:rsidRPr="008A7204">
        <w:rPr>
          <w:rFonts w:ascii="Times New Roman" w:hAnsi="Times New Roman" w:cs="Times New Roman"/>
          <w:sz w:val="24"/>
          <w:szCs w:val="24"/>
        </w:rPr>
        <w:t xml:space="preserve">1410. </w:t>
      </w:r>
    </w:p>
    <w:p w14:paraId="186F1679" w14:textId="4D95B41E"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7. </w:t>
      </w:r>
      <w:r w:rsidRPr="008A7204">
        <w:rPr>
          <w:rFonts w:ascii="Times New Roman" w:hAnsi="Times New Roman" w:cs="Times New Roman"/>
          <w:sz w:val="24"/>
          <w:szCs w:val="24"/>
        </w:rPr>
        <w:tab/>
        <w:t xml:space="preserve">Terker AS, Zhang C, McCormick JA, et al. Potassium modulates electrolyte balance and blood pressure through effects on distal cell voltage and chloride. </w:t>
      </w:r>
      <w:r w:rsidRPr="008A7204">
        <w:rPr>
          <w:rFonts w:ascii="Times New Roman" w:hAnsi="Times New Roman" w:cs="Times New Roman"/>
          <w:iCs/>
          <w:sz w:val="24"/>
          <w:szCs w:val="24"/>
        </w:rPr>
        <w:t>Cell Metab</w:t>
      </w:r>
      <w:r w:rsidRPr="008A7204">
        <w:rPr>
          <w:rFonts w:ascii="Times New Roman" w:hAnsi="Times New Roman" w:cs="Times New Roman"/>
          <w:sz w:val="24"/>
          <w:szCs w:val="24"/>
        </w:rPr>
        <w:t xml:space="preserve">. </w:t>
      </w:r>
      <w:r w:rsidR="000D74EA" w:rsidRPr="008A7204">
        <w:rPr>
          <w:rFonts w:ascii="Times New Roman" w:hAnsi="Times New Roman" w:cs="Times New Roman"/>
          <w:sz w:val="24"/>
          <w:szCs w:val="24"/>
        </w:rPr>
        <w:t>2015;21</w:t>
      </w:r>
      <w:r w:rsidRPr="008A7204">
        <w:rPr>
          <w:rFonts w:ascii="Times New Roman" w:hAnsi="Times New Roman" w:cs="Times New Roman"/>
          <w:sz w:val="24"/>
          <w:szCs w:val="24"/>
        </w:rPr>
        <w:t xml:space="preserve">:39-50. </w:t>
      </w:r>
    </w:p>
    <w:p w14:paraId="78BDD3A8" w14:textId="17220508"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8. </w:t>
      </w:r>
      <w:r w:rsidRPr="008A7204">
        <w:rPr>
          <w:rFonts w:ascii="Times New Roman" w:hAnsi="Times New Roman" w:cs="Times New Roman"/>
          <w:sz w:val="24"/>
          <w:szCs w:val="24"/>
        </w:rPr>
        <w:tab/>
        <w:t xml:space="preserve">Jung JY, Kim S, Lee JW, et al. Effects of potassium on expression of renal sodium transporters in salt-sensitive hypertensive rats induced by uninephrectomy. </w:t>
      </w:r>
      <w:r w:rsidRPr="008A7204">
        <w:rPr>
          <w:rFonts w:ascii="Times New Roman" w:hAnsi="Times New Roman" w:cs="Times New Roman"/>
          <w:iCs/>
          <w:sz w:val="24"/>
          <w:szCs w:val="24"/>
        </w:rPr>
        <w:t>AJP Ren Physiol</w:t>
      </w:r>
      <w:r w:rsidRPr="008A7204">
        <w:rPr>
          <w:rFonts w:ascii="Times New Roman" w:hAnsi="Times New Roman" w:cs="Times New Roman"/>
          <w:sz w:val="24"/>
          <w:szCs w:val="24"/>
        </w:rPr>
        <w:t>.</w:t>
      </w:r>
      <w:r w:rsidR="000D74EA" w:rsidRPr="008A7204">
        <w:rPr>
          <w:rFonts w:ascii="Times New Roman" w:hAnsi="Times New Roman" w:cs="Times New Roman"/>
          <w:sz w:val="24"/>
          <w:szCs w:val="24"/>
        </w:rPr>
        <w:t xml:space="preserve"> 2011;300:1422-</w:t>
      </w:r>
      <w:r w:rsidRPr="008A7204">
        <w:rPr>
          <w:rFonts w:ascii="Times New Roman" w:hAnsi="Times New Roman" w:cs="Times New Roman"/>
          <w:sz w:val="24"/>
          <w:szCs w:val="24"/>
        </w:rPr>
        <w:t xml:space="preserve">1430. </w:t>
      </w:r>
    </w:p>
    <w:p w14:paraId="256DBA9C" w14:textId="1FBD5901"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89. </w:t>
      </w:r>
      <w:r w:rsidRPr="008A7204">
        <w:rPr>
          <w:rFonts w:ascii="Times New Roman" w:hAnsi="Times New Roman" w:cs="Times New Roman"/>
          <w:sz w:val="24"/>
          <w:szCs w:val="24"/>
        </w:rPr>
        <w:tab/>
        <w:t xml:space="preserve">Schmidlin O, Forman A, Tanaka M, </w:t>
      </w:r>
      <w:r w:rsidR="000D74EA" w:rsidRPr="008A7204">
        <w:rPr>
          <w:rFonts w:ascii="Times New Roman" w:hAnsi="Times New Roman" w:cs="Times New Roman"/>
          <w:sz w:val="24"/>
          <w:szCs w:val="24"/>
        </w:rPr>
        <w:t>et al. NaCl-induced renal vasoconstriction in salt-sensitive African Americans : antipressor and hemodynamic effects of potassium b</w:t>
      </w:r>
      <w:r w:rsidRPr="008A7204">
        <w:rPr>
          <w:rFonts w:ascii="Times New Roman" w:hAnsi="Times New Roman" w:cs="Times New Roman"/>
          <w:sz w:val="24"/>
          <w:szCs w:val="24"/>
        </w:rPr>
        <w:t xml:space="preserve">icarbonate.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0D74EA" w:rsidRPr="008A7204">
        <w:rPr>
          <w:rFonts w:ascii="Times New Roman" w:hAnsi="Times New Roman" w:cs="Times New Roman"/>
          <w:sz w:val="24"/>
          <w:szCs w:val="24"/>
        </w:rPr>
        <w:t xml:space="preserve"> 1999;33</w:t>
      </w:r>
      <w:r w:rsidRPr="008A7204">
        <w:rPr>
          <w:rFonts w:ascii="Times New Roman" w:hAnsi="Times New Roman" w:cs="Times New Roman"/>
          <w:sz w:val="24"/>
          <w:szCs w:val="24"/>
        </w:rPr>
        <w:t xml:space="preserve">:633-639. </w:t>
      </w:r>
    </w:p>
    <w:p w14:paraId="7D9CBFC5" w14:textId="23ADB28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90. </w:t>
      </w:r>
      <w:r w:rsidRPr="008A7204">
        <w:rPr>
          <w:rFonts w:ascii="Times New Roman" w:hAnsi="Times New Roman" w:cs="Times New Roman"/>
          <w:sz w:val="24"/>
          <w:szCs w:val="24"/>
        </w:rPr>
        <w:tab/>
        <w:t xml:space="preserve">Rich GM, McCullough M, Olmedo A, </w:t>
      </w:r>
      <w:r w:rsidR="00E97E14"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Blood pressure and renal blood flow responses to dietary calcium and sodium intake in humans. </w:t>
      </w:r>
      <w:r w:rsidRPr="008A7204">
        <w:rPr>
          <w:rFonts w:ascii="Times New Roman" w:hAnsi="Times New Roman" w:cs="Times New Roman"/>
          <w:iCs/>
          <w:sz w:val="24"/>
          <w:szCs w:val="24"/>
        </w:rPr>
        <w:t>Am J Hypertens</w:t>
      </w:r>
      <w:r w:rsidRPr="008A7204">
        <w:rPr>
          <w:rFonts w:ascii="Times New Roman" w:hAnsi="Times New Roman" w:cs="Times New Roman"/>
          <w:sz w:val="24"/>
          <w:szCs w:val="24"/>
        </w:rPr>
        <w:t>.</w:t>
      </w:r>
      <w:r w:rsidR="00E97E14" w:rsidRPr="008A7204">
        <w:rPr>
          <w:rFonts w:ascii="Times New Roman" w:hAnsi="Times New Roman" w:cs="Times New Roman"/>
          <w:sz w:val="24"/>
          <w:szCs w:val="24"/>
        </w:rPr>
        <w:t xml:space="preserve"> 1991;4:642S- 645</w:t>
      </w:r>
      <w:r w:rsidRPr="008A7204">
        <w:rPr>
          <w:rFonts w:ascii="Times New Roman" w:hAnsi="Times New Roman" w:cs="Times New Roman"/>
          <w:sz w:val="24"/>
          <w:szCs w:val="24"/>
        </w:rPr>
        <w:t>.</w:t>
      </w:r>
    </w:p>
    <w:p w14:paraId="0175E540" w14:textId="50EE75BE"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91. </w:t>
      </w:r>
      <w:r w:rsidRPr="008A7204">
        <w:rPr>
          <w:rFonts w:ascii="Times New Roman" w:hAnsi="Times New Roman" w:cs="Times New Roman"/>
          <w:sz w:val="24"/>
          <w:szCs w:val="24"/>
        </w:rPr>
        <w:tab/>
        <w:t xml:space="preserve">Ono A, Ando K, Fujita T. High-calcium diet prevents salt-induced hypertension and impairment of renal hemodynamics in young spontaneously hypertensive rats. </w:t>
      </w:r>
      <w:r w:rsidRPr="008A7204">
        <w:rPr>
          <w:rFonts w:ascii="Times New Roman" w:hAnsi="Times New Roman" w:cs="Times New Roman"/>
          <w:iCs/>
          <w:sz w:val="24"/>
          <w:szCs w:val="24"/>
        </w:rPr>
        <w:t>J Cardiovasc Pharmacol</w:t>
      </w:r>
      <w:r w:rsidRPr="008A7204">
        <w:rPr>
          <w:rFonts w:ascii="Times New Roman" w:hAnsi="Times New Roman" w:cs="Times New Roman"/>
          <w:sz w:val="24"/>
          <w:szCs w:val="24"/>
        </w:rPr>
        <w:t>.</w:t>
      </w:r>
      <w:r w:rsidR="00CA11B3" w:rsidRPr="008A7204">
        <w:rPr>
          <w:rFonts w:ascii="Times New Roman" w:hAnsi="Times New Roman" w:cs="Times New Roman"/>
          <w:sz w:val="24"/>
          <w:szCs w:val="24"/>
        </w:rPr>
        <w:t xml:space="preserve"> 1994;23</w:t>
      </w:r>
      <w:r w:rsidRPr="008A7204">
        <w:rPr>
          <w:rFonts w:ascii="Times New Roman" w:hAnsi="Times New Roman" w:cs="Times New Roman"/>
          <w:sz w:val="24"/>
          <w:szCs w:val="24"/>
        </w:rPr>
        <w:t>:624-628.</w:t>
      </w:r>
    </w:p>
    <w:p w14:paraId="22E88552" w14:textId="640DD7BD"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92. </w:t>
      </w:r>
      <w:r w:rsidRPr="008A7204">
        <w:rPr>
          <w:rFonts w:ascii="Times New Roman" w:hAnsi="Times New Roman" w:cs="Times New Roman"/>
          <w:sz w:val="24"/>
          <w:szCs w:val="24"/>
        </w:rPr>
        <w:tab/>
        <w:t xml:space="preserve">Sacks FM, Svetkey LP, Vollmer WM, et al. Effects on blood pressure of reduced dietary sodium and the Dietary Approaches to Stop Hypertension (DASH) diet. DASH-Sodium Collaborative Research Group. </w:t>
      </w:r>
      <w:r w:rsidRPr="008A7204">
        <w:rPr>
          <w:rFonts w:ascii="Times New Roman" w:hAnsi="Times New Roman" w:cs="Times New Roman"/>
          <w:iCs/>
          <w:sz w:val="24"/>
          <w:szCs w:val="24"/>
        </w:rPr>
        <w:t>N Engl J Med</w:t>
      </w:r>
      <w:r w:rsidR="00CA11B3" w:rsidRPr="008A7204">
        <w:rPr>
          <w:rFonts w:ascii="Times New Roman" w:hAnsi="Times New Roman" w:cs="Times New Roman"/>
          <w:sz w:val="24"/>
          <w:szCs w:val="24"/>
        </w:rPr>
        <w:t>. 2001;344</w:t>
      </w:r>
      <w:r w:rsidRPr="008A7204">
        <w:rPr>
          <w:rFonts w:ascii="Times New Roman" w:hAnsi="Times New Roman" w:cs="Times New Roman"/>
          <w:sz w:val="24"/>
          <w:szCs w:val="24"/>
        </w:rPr>
        <w:t xml:space="preserve">:3-10. </w:t>
      </w:r>
    </w:p>
    <w:p w14:paraId="4D4F4FB0" w14:textId="74BA3F4D"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93. </w:t>
      </w:r>
      <w:r w:rsidRPr="008A7204">
        <w:rPr>
          <w:rFonts w:ascii="Times New Roman" w:hAnsi="Times New Roman" w:cs="Times New Roman"/>
          <w:sz w:val="24"/>
          <w:szCs w:val="24"/>
        </w:rPr>
        <w:tab/>
        <w:t xml:space="preserve">Di Gennaro C, Barilli A, Giuffredi C, </w:t>
      </w:r>
      <w:r w:rsidR="00CA11B3" w:rsidRPr="008A7204">
        <w:rPr>
          <w:rFonts w:ascii="Times New Roman" w:hAnsi="Times New Roman" w:cs="Times New Roman"/>
          <w:sz w:val="24"/>
          <w:szCs w:val="24"/>
        </w:rPr>
        <w:t>et al. Sodium sensitivity of blood pressure in l</w:t>
      </w:r>
      <w:r w:rsidRPr="008A7204">
        <w:rPr>
          <w:rFonts w:ascii="Times New Roman" w:hAnsi="Times New Roman" w:cs="Times New Roman"/>
          <w:sz w:val="24"/>
          <w:szCs w:val="24"/>
        </w:rPr>
        <w:t>on</w:t>
      </w:r>
      <w:r w:rsidR="00CA11B3" w:rsidRPr="008A7204">
        <w:rPr>
          <w:rFonts w:ascii="Times New Roman" w:hAnsi="Times New Roman" w:cs="Times New Roman"/>
          <w:sz w:val="24"/>
          <w:szCs w:val="24"/>
        </w:rPr>
        <w:t>g-term detoxified a</w:t>
      </w:r>
      <w:r w:rsidRPr="008A7204">
        <w:rPr>
          <w:rFonts w:ascii="Times New Roman" w:hAnsi="Times New Roman" w:cs="Times New Roman"/>
          <w:sz w:val="24"/>
          <w:szCs w:val="24"/>
        </w:rPr>
        <w:t xml:space="preserve">lcoholic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 xml:space="preserve">. </w:t>
      </w:r>
      <w:r w:rsidR="00CA11B3" w:rsidRPr="008A7204">
        <w:rPr>
          <w:rFonts w:ascii="Times New Roman" w:hAnsi="Times New Roman" w:cs="Times New Roman"/>
          <w:sz w:val="24"/>
          <w:szCs w:val="24"/>
        </w:rPr>
        <w:t>2000;35</w:t>
      </w:r>
      <w:r w:rsidRPr="008A7204">
        <w:rPr>
          <w:rFonts w:ascii="Times New Roman" w:hAnsi="Times New Roman" w:cs="Times New Roman"/>
          <w:sz w:val="24"/>
          <w:szCs w:val="24"/>
        </w:rPr>
        <w:t xml:space="preserve">:869-874. </w:t>
      </w:r>
    </w:p>
    <w:p w14:paraId="76B1016B" w14:textId="23377111"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94. </w:t>
      </w:r>
      <w:r w:rsidRPr="008A7204">
        <w:rPr>
          <w:rFonts w:ascii="Times New Roman" w:hAnsi="Times New Roman" w:cs="Times New Roman"/>
          <w:sz w:val="24"/>
          <w:szCs w:val="24"/>
        </w:rPr>
        <w:tab/>
        <w:t xml:space="preserve">Vasdev S, Gill V. The antihypertensive effect of arginine. </w:t>
      </w:r>
      <w:r w:rsidRPr="008A7204">
        <w:rPr>
          <w:rFonts w:ascii="Times New Roman" w:hAnsi="Times New Roman" w:cs="Times New Roman"/>
          <w:iCs/>
          <w:sz w:val="24"/>
          <w:szCs w:val="24"/>
        </w:rPr>
        <w:t>Int J Angiol</w:t>
      </w:r>
      <w:r w:rsidR="00CA11B3" w:rsidRPr="008A7204">
        <w:rPr>
          <w:rFonts w:ascii="Times New Roman" w:hAnsi="Times New Roman" w:cs="Times New Roman"/>
          <w:sz w:val="24"/>
          <w:szCs w:val="24"/>
        </w:rPr>
        <w:t>. 2008;17</w:t>
      </w:r>
      <w:r w:rsidRPr="008A7204">
        <w:rPr>
          <w:rFonts w:ascii="Times New Roman" w:hAnsi="Times New Roman" w:cs="Times New Roman"/>
          <w:sz w:val="24"/>
          <w:szCs w:val="24"/>
        </w:rPr>
        <w:t>:7-22.</w:t>
      </w:r>
    </w:p>
    <w:p w14:paraId="7F904C5F" w14:textId="4F41EF5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95. </w:t>
      </w:r>
      <w:r w:rsidRPr="008A7204">
        <w:rPr>
          <w:rFonts w:ascii="Times New Roman" w:hAnsi="Times New Roman" w:cs="Times New Roman"/>
          <w:sz w:val="24"/>
          <w:szCs w:val="24"/>
        </w:rPr>
        <w:tab/>
        <w:t xml:space="preserve">Rajapakse NW, Mattson DL. Role of cellular L-arginine uptake and nitric oxide production on renal blood flow and arterial pressure regulation. </w:t>
      </w:r>
      <w:r w:rsidRPr="008A7204">
        <w:rPr>
          <w:rFonts w:ascii="Times New Roman" w:hAnsi="Times New Roman" w:cs="Times New Roman"/>
          <w:iCs/>
          <w:sz w:val="24"/>
          <w:szCs w:val="24"/>
        </w:rPr>
        <w:t>Curr Opin Nephrol Hypertens</w:t>
      </w:r>
      <w:r w:rsidRPr="008A7204">
        <w:rPr>
          <w:rFonts w:ascii="Times New Roman" w:hAnsi="Times New Roman" w:cs="Times New Roman"/>
          <w:sz w:val="24"/>
          <w:szCs w:val="24"/>
        </w:rPr>
        <w:t>.</w:t>
      </w:r>
      <w:r w:rsidR="00CA11B3" w:rsidRPr="008A7204">
        <w:rPr>
          <w:rFonts w:ascii="Times New Roman" w:hAnsi="Times New Roman" w:cs="Times New Roman"/>
          <w:sz w:val="24"/>
          <w:szCs w:val="24"/>
        </w:rPr>
        <w:t xml:space="preserve"> 2013;22:45-50. </w:t>
      </w:r>
    </w:p>
    <w:p w14:paraId="5DCEC4EE" w14:textId="55BF44BE"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96. </w:t>
      </w:r>
      <w:r w:rsidRPr="008A7204">
        <w:rPr>
          <w:rFonts w:ascii="Times New Roman" w:hAnsi="Times New Roman" w:cs="Times New Roman"/>
          <w:sz w:val="24"/>
          <w:szCs w:val="24"/>
        </w:rPr>
        <w:tab/>
        <w:t xml:space="preserve">Chen PY, Sanders PW. L-arginine abrogates salt-sensitive hypertension in Dahl/Rapp rats. </w:t>
      </w:r>
      <w:r w:rsidRPr="008A7204">
        <w:rPr>
          <w:rFonts w:ascii="Times New Roman" w:hAnsi="Times New Roman" w:cs="Times New Roman"/>
          <w:iCs/>
          <w:sz w:val="24"/>
          <w:szCs w:val="24"/>
        </w:rPr>
        <w:t>J Clin Invest</w:t>
      </w:r>
      <w:r w:rsidR="00CA11B3" w:rsidRPr="008A7204">
        <w:rPr>
          <w:rFonts w:ascii="Times New Roman" w:hAnsi="Times New Roman" w:cs="Times New Roman"/>
          <w:sz w:val="24"/>
          <w:szCs w:val="24"/>
        </w:rPr>
        <w:t>. 1991;88</w:t>
      </w:r>
      <w:r w:rsidRPr="008A7204">
        <w:rPr>
          <w:rFonts w:ascii="Times New Roman" w:hAnsi="Times New Roman" w:cs="Times New Roman"/>
          <w:sz w:val="24"/>
          <w:szCs w:val="24"/>
        </w:rPr>
        <w:t>:1559-1567.</w:t>
      </w:r>
    </w:p>
    <w:p w14:paraId="6065D85E" w14:textId="339936B2"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97. </w:t>
      </w:r>
      <w:r w:rsidRPr="008A7204">
        <w:rPr>
          <w:rFonts w:ascii="Times New Roman" w:hAnsi="Times New Roman" w:cs="Times New Roman"/>
          <w:sz w:val="24"/>
          <w:szCs w:val="24"/>
        </w:rPr>
        <w:tab/>
        <w:t xml:space="preserve">Rajapakse NW, Mattson DL. Role of L-arginine uptake mechanisms in renal blood flow responses to angiotensin II in rats. </w:t>
      </w:r>
      <w:r w:rsidR="007D3DBA" w:rsidRPr="008A7204">
        <w:rPr>
          <w:rFonts w:ascii="Times New Roman" w:hAnsi="Times New Roman" w:cs="Times New Roman"/>
          <w:iCs/>
          <w:sz w:val="24"/>
          <w:szCs w:val="24"/>
        </w:rPr>
        <w:t>Acta Physiol</w:t>
      </w:r>
      <w:r w:rsidR="007D3DBA" w:rsidRPr="008A7204">
        <w:rPr>
          <w:rFonts w:ascii="Times New Roman" w:hAnsi="Times New Roman" w:cs="Times New Roman"/>
          <w:sz w:val="24"/>
          <w:szCs w:val="24"/>
        </w:rPr>
        <w:t>. 2011;203</w:t>
      </w:r>
      <w:r w:rsidRPr="008A7204">
        <w:rPr>
          <w:rFonts w:ascii="Times New Roman" w:hAnsi="Times New Roman" w:cs="Times New Roman"/>
          <w:sz w:val="24"/>
          <w:szCs w:val="24"/>
        </w:rPr>
        <w:t xml:space="preserve">:391-400. </w:t>
      </w:r>
    </w:p>
    <w:p w14:paraId="3E2A7C4B" w14:textId="0876524A"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98. </w:t>
      </w:r>
      <w:r w:rsidRPr="008A7204">
        <w:rPr>
          <w:rFonts w:ascii="Times New Roman" w:hAnsi="Times New Roman" w:cs="Times New Roman"/>
          <w:sz w:val="24"/>
          <w:szCs w:val="24"/>
        </w:rPr>
        <w:tab/>
        <w:t xml:space="preserve">Tomohiro A, Kimura S, He H, et al. Regional blood flow in Dahl-Iwai salt-sensitive rats and the effects of dietary L-arginine supplementation. </w:t>
      </w:r>
      <w:r w:rsidRPr="008A7204">
        <w:rPr>
          <w:rFonts w:ascii="Times New Roman" w:hAnsi="Times New Roman" w:cs="Times New Roman"/>
          <w:iCs/>
          <w:sz w:val="24"/>
          <w:szCs w:val="24"/>
        </w:rPr>
        <w:t xml:space="preserve">Am J Physiol </w:t>
      </w:r>
      <w:r w:rsidRPr="008A7204">
        <w:rPr>
          <w:rFonts w:ascii="Times New Roman" w:hAnsi="Times New Roman" w:cs="Times New Roman"/>
          <w:i/>
          <w:iCs/>
          <w:sz w:val="24"/>
          <w:szCs w:val="24"/>
        </w:rPr>
        <w:t xml:space="preserve">- </w:t>
      </w:r>
      <w:r w:rsidRPr="008A7204">
        <w:rPr>
          <w:rFonts w:ascii="Times New Roman" w:hAnsi="Times New Roman" w:cs="Times New Roman"/>
          <w:iCs/>
          <w:sz w:val="24"/>
          <w:szCs w:val="24"/>
        </w:rPr>
        <w:t>Regul Integr Comp Physiol</w:t>
      </w:r>
      <w:r w:rsidR="007D3DBA" w:rsidRPr="008A7204">
        <w:rPr>
          <w:rFonts w:ascii="Times New Roman" w:hAnsi="Times New Roman" w:cs="Times New Roman"/>
          <w:sz w:val="24"/>
          <w:szCs w:val="24"/>
        </w:rPr>
        <w:t>. 1997;272:1013-</w:t>
      </w:r>
      <w:r w:rsidRPr="008A7204">
        <w:rPr>
          <w:rFonts w:ascii="Times New Roman" w:hAnsi="Times New Roman" w:cs="Times New Roman"/>
          <w:sz w:val="24"/>
          <w:szCs w:val="24"/>
        </w:rPr>
        <w:t>1019.</w:t>
      </w:r>
    </w:p>
    <w:p w14:paraId="7EEF2388" w14:textId="3C8538D3"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99. </w:t>
      </w:r>
      <w:r w:rsidRPr="008A7204">
        <w:rPr>
          <w:rFonts w:ascii="Times New Roman" w:hAnsi="Times New Roman" w:cs="Times New Roman"/>
          <w:sz w:val="24"/>
          <w:szCs w:val="24"/>
        </w:rPr>
        <w:tab/>
        <w:t xml:space="preserve">Zhou MS, Kosaka H, Tian RX, et al. L-Arginine improves endothelial function in renal artery of hypertensive Dahl rats. </w:t>
      </w:r>
      <w:r w:rsidRPr="008A7204">
        <w:rPr>
          <w:rFonts w:ascii="Times New Roman" w:hAnsi="Times New Roman" w:cs="Times New Roman"/>
          <w:iCs/>
          <w:sz w:val="24"/>
          <w:szCs w:val="24"/>
        </w:rPr>
        <w:t>J Hypertens</w:t>
      </w:r>
      <w:r w:rsidRPr="008A7204">
        <w:rPr>
          <w:rFonts w:ascii="Times New Roman" w:hAnsi="Times New Roman" w:cs="Times New Roman"/>
          <w:sz w:val="24"/>
          <w:szCs w:val="24"/>
        </w:rPr>
        <w:t>.</w:t>
      </w:r>
      <w:r w:rsidR="00F34A26" w:rsidRPr="008A7204">
        <w:rPr>
          <w:rFonts w:ascii="Times New Roman" w:hAnsi="Times New Roman" w:cs="Times New Roman"/>
          <w:sz w:val="24"/>
          <w:szCs w:val="24"/>
        </w:rPr>
        <w:t xml:space="preserve"> 2001;19</w:t>
      </w:r>
      <w:r w:rsidRPr="008A7204">
        <w:rPr>
          <w:rFonts w:ascii="Times New Roman" w:hAnsi="Times New Roman" w:cs="Times New Roman"/>
          <w:sz w:val="24"/>
          <w:szCs w:val="24"/>
        </w:rPr>
        <w:t>:421-429.</w:t>
      </w:r>
    </w:p>
    <w:p w14:paraId="373313E4" w14:textId="2ED6FCAD"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0. </w:t>
      </w:r>
      <w:r w:rsidRPr="008A7204">
        <w:rPr>
          <w:rFonts w:ascii="Times New Roman" w:hAnsi="Times New Roman" w:cs="Times New Roman"/>
          <w:sz w:val="24"/>
          <w:szCs w:val="24"/>
        </w:rPr>
        <w:tab/>
        <w:t xml:space="preserve">Fujii S, Zhang L, Igarashi J, </w:t>
      </w:r>
      <w:r w:rsidR="00F34A26" w:rsidRPr="008A7204">
        <w:rPr>
          <w:rFonts w:ascii="Times New Roman" w:hAnsi="Times New Roman" w:cs="Times New Roman"/>
          <w:sz w:val="24"/>
          <w:szCs w:val="24"/>
        </w:rPr>
        <w:t>et al. L-Arginine reverses p47phox and gp91phox expression induced by high s</w:t>
      </w:r>
      <w:r w:rsidRPr="008A7204">
        <w:rPr>
          <w:rFonts w:ascii="Times New Roman" w:hAnsi="Times New Roman" w:cs="Times New Roman"/>
          <w:sz w:val="24"/>
          <w:szCs w:val="24"/>
        </w:rPr>
        <w:t>alt in Da</w:t>
      </w:r>
      <w:r w:rsidR="00F34A26" w:rsidRPr="008A7204">
        <w:rPr>
          <w:rFonts w:ascii="Times New Roman" w:hAnsi="Times New Roman" w:cs="Times New Roman"/>
          <w:sz w:val="24"/>
          <w:szCs w:val="24"/>
        </w:rPr>
        <w:t>hl r</w:t>
      </w:r>
      <w:r w:rsidRPr="008A7204">
        <w:rPr>
          <w:rFonts w:ascii="Times New Roman" w:hAnsi="Times New Roman" w:cs="Times New Roman"/>
          <w:sz w:val="24"/>
          <w:szCs w:val="24"/>
        </w:rPr>
        <w:t xml:space="preserve">ats.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F34A26" w:rsidRPr="008A7204">
        <w:rPr>
          <w:rFonts w:ascii="Times New Roman" w:hAnsi="Times New Roman" w:cs="Times New Roman"/>
          <w:sz w:val="24"/>
          <w:szCs w:val="24"/>
        </w:rPr>
        <w:t xml:space="preserve"> 2003;42</w:t>
      </w:r>
      <w:r w:rsidRPr="008A7204">
        <w:rPr>
          <w:rFonts w:ascii="Times New Roman" w:hAnsi="Times New Roman" w:cs="Times New Roman"/>
          <w:sz w:val="24"/>
          <w:szCs w:val="24"/>
        </w:rPr>
        <w:t xml:space="preserve">:1014-1020. </w:t>
      </w:r>
    </w:p>
    <w:p w14:paraId="3D8ED27E" w14:textId="5A349890"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1. </w:t>
      </w:r>
      <w:r w:rsidRPr="008A7204">
        <w:rPr>
          <w:rFonts w:ascii="Times New Roman" w:hAnsi="Times New Roman" w:cs="Times New Roman"/>
          <w:sz w:val="24"/>
          <w:szCs w:val="24"/>
        </w:rPr>
        <w:tab/>
        <w:t xml:space="preserve">Campese VM, Amar M, Anjali C, </w:t>
      </w:r>
      <w:r w:rsidR="00F34A26"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Effect of L-arginine on systemic and renal haemodynamics in salt-sensitive patients with essential hypertension. </w:t>
      </w:r>
      <w:r w:rsidRPr="008A7204">
        <w:rPr>
          <w:rFonts w:ascii="Times New Roman" w:hAnsi="Times New Roman" w:cs="Times New Roman"/>
          <w:iCs/>
          <w:sz w:val="24"/>
          <w:szCs w:val="24"/>
        </w:rPr>
        <w:t>J Hum Hypertens</w:t>
      </w:r>
      <w:r w:rsidRPr="008A7204">
        <w:rPr>
          <w:rFonts w:ascii="Times New Roman" w:hAnsi="Times New Roman" w:cs="Times New Roman"/>
          <w:sz w:val="24"/>
          <w:szCs w:val="24"/>
        </w:rPr>
        <w:t>.</w:t>
      </w:r>
      <w:r w:rsidR="00F34A26" w:rsidRPr="008A7204">
        <w:rPr>
          <w:rFonts w:ascii="Times New Roman" w:hAnsi="Times New Roman" w:cs="Times New Roman"/>
          <w:sz w:val="24"/>
          <w:szCs w:val="24"/>
        </w:rPr>
        <w:t xml:space="preserve"> 1997;11</w:t>
      </w:r>
      <w:r w:rsidRPr="008A7204">
        <w:rPr>
          <w:rFonts w:ascii="Times New Roman" w:hAnsi="Times New Roman" w:cs="Times New Roman"/>
          <w:sz w:val="24"/>
          <w:szCs w:val="24"/>
        </w:rPr>
        <w:t xml:space="preserve">:527-532. </w:t>
      </w:r>
    </w:p>
    <w:p w14:paraId="2B2DFC3F" w14:textId="2C1F0295"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2. </w:t>
      </w:r>
      <w:r w:rsidRPr="008A7204">
        <w:rPr>
          <w:rFonts w:ascii="Times New Roman" w:hAnsi="Times New Roman" w:cs="Times New Roman"/>
          <w:sz w:val="24"/>
          <w:szCs w:val="24"/>
        </w:rPr>
        <w:tab/>
        <w:t xml:space="preserve">Roberts CK, Vaziri ND, Sindhu RK, </w:t>
      </w:r>
      <w:r w:rsidR="00F34A26"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A high-fat, refined-carbohydrate diet affects renal NO synthase protein expression and salt sensitivity. </w:t>
      </w:r>
      <w:r w:rsidRPr="008A7204">
        <w:rPr>
          <w:rFonts w:ascii="Times New Roman" w:hAnsi="Times New Roman" w:cs="Times New Roman"/>
          <w:iCs/>
          <w:sz w:val="24"/>
          <w:szCs w:val="24"/>
        </w:rPr>
        <w:t>J Appl Physiol</w:t>
      </w:r>
      <w:r w:rsidRPr="008A7204">
        <w:rPr>
          <w:rFonts w:ascii="Times New Roman" w:hAnsi="Times New Roman" w:cs="Times New Roman"/>
          <w:sz w:val="24"/>
          <w:szCs w:val="24"/>
        </w:rPr>
        <w:t>. 20</w:t>
      </w:r>
      <w:r w:rsidR="00F34A26" w:rsidRPr="008A7204">
        <w:rPr>
          <w:rFonts w:ascii="Times New Roman" w:hAnsi="Times New Roman" w:cs="Times New Roman"/>
          <w:sz w:val="24"/>
          <w:szCs w:val="24"/>
        </w:rPr>
        <w:t>03;94</w:t>
      </w:r>
      <w:r w:rsidRPr="008A7204">
        <w:rPr>
          <w:rFonts w:ascii="Times New Roman" w:hAnsi="Times New Roman" w:cs="Times New Roman"/>
          <w:sz w:val="24"/>
          <w:szCs w:val="24"/>
        </w:rPr>
        <w:t xml:space="preserve">:941-946. </w:t>
      </w:r>
    </w:p>
    <w:p w14:paraId="1E32D9E0" w14:textId="0E4978F4"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3. </w:t>
      </w:r>
      <w:r w:rsidRPr="008A7204">
        <w:rPr>
          <w:rFonts w:ascii="Times New Roman" w:hAnsi="Times New Roman" w:cs="Times New Roman"/>
          <w:sz w:val="24"/>
          <w:szCs w:val="24"/>
        </w:rPr>
        <w:tab/>
        <w:t>Cabral PD, Hong</w:t>
      </w:r>
      <w:r w:rsidR="00947628" w:rsidRPr="008A7204">
        <w:rPr>
          <w:rFonts w:ascii="Times New Roman" w:hAnsi="Times New Roman" w:cs="Times New Roman"/>
          <w:sz w:val="24"/>
          <w:szCs w:val="24"/>
        </w:rPr>
        <w:t xml:space="preserve"> NJ, Khan MAH, et al. Fructose stimulates Na/H exchange activity and sensitizes the proximal tubule to a</w:t>
      </w:r>
      <w:r w:rsidRPr="008A7204">
        <w:rPr>
          <w:rFonts w:ascii="Times New Roman" w:hAnsi="Times New Roman" w:cs="Times New Roman"/>
          <w:sz w:val="24"/>
          <w:szCs w:val="24"/>
        </w:rPr>
        <w:t xml:space="preserve">ngiotensin II. </w:t>
      </w:r>
      <w:r w:rsidR="00947628" w:rsidRPr="008A7204">
        <w:rPr>
          <w:rFonts w:ascii="Times New Roman" w:hAnsi="Times New Roman" w:cs="Times New Roman"/>
          <w:iCs/>
          <w:sz w:val="24"/>
          <w:szCs w:val="24"/>
        </w:rPr>
        <w:t>H</w:t>
      </w:r>
      <w:r w:rsidRPr="008A7204">
        <w:rPr>
          <w:rFonts w:ascii="Times New Roman" w:hAnsi="Times New Roman" w:cs="Times New Roman"/>
          <w:iCs/>
          <w:sz w:val="24"/>
          <w:szCs w:val="24"/>
        </w:rPr>
        <w:t>ypertension</w:t>
      </w:r>
      <w:r w:rsidR="00F34A26" w:rsidRPr="008A7204">
        <w:rPr>
          <w:rFonts w:ascii="Times New Roman" w:hAnsi="Times New Roman" w:cs="Times New Roman"/>
          <w:sz w:val="24"/>
          <w:szCs w:val="24"/>
        </w:rPr>
        <w:t>. 2014;63</w:t>
      </w:r>
      <w:r w:rsidRPr="008A7204">
        <w:rPr>
          <w:rFonts w:ascii="Times New Roman" w:hAnsi="Times New Roman" w:cs="Times New Roman"/>
          <w:sz w:val="24"/>
          <w:szCs w:val="24"/>
        </w:rPr>
        <w:t>:e68-e73.</w:t>
      </w:r>
    </w:p>
    <w:p w14:paraId="1FDD29D0" w14:textId="321B4E26"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4. </w:t>
      </w:r>
      <w:r w:rsidRPr="008A7204">
        <w:rPr>
          <w:rFonts w:ascii="Times New Roman" w:hAnsi="Times New Roman" w:cs="Times New Roman"/>
          <w:sz w:val="24"/>
          <w:szCs w:val="24"/>
        </w:rPr>
        <w:tab/>
        <w:t xml:space="preserve">Deji N, Kume S, Araki S, et al. Role of angiotensin II-mediated AMPK inactivation on obesity-related salt-sensitive hypertension. </w:t>
      </w:r>
      <w:r w:rsidRPr="008A7204">
        <w:rPr>
          <w:rFonts w:ascii="Times New Roman" w:hAnsi="Times New Roman" w:cs="Times New Roman"/>
          <w:iCs/>
          <w:sz w:val="24"/>
          <w:szCs w:val="24"/>
        </w:rPr>
        <w:t>Biochem Biophys Res Commun</w:t>
      </w:r>
      <w:r w:rsidR="00EF57D6" w:rsidRPr="008A7204">
        <w:rPr>
          <w:rFonts w:ascii="Times New Roman" w:hAnsi="Times New Roman" w:cs="Times New Roman"/>
          <w:sz w:val="24"/>
          <w:szCs w:val="24"/>
        </w:rPr>
        <w:t>. 2012;418</w:t>
      </w:r>
      <w:r w:rsidRPr="008A7204">
        <w:rPr>
          <w:rFonts w:ascii="Times New Roman" w:hAnsi="Times New Roman" w:cs="Times New Roman"/>
          <w:sz w:val="24"/>
          <w:szCs w:val="24"/>
        </w:rPr>
        <w:t xml:space="preserve">:559-564. </w:t>
      </w:r>
    </w:p>
    <w:p w14:paraId="0299D653" w14:textId="75088104"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5. </w:t>
      </w:r>
      <w:r w:rsidRPr="008A7204">
        <w:rPr>
          <w:rFonts w:ascii="Times New Roman" w:hAnsi="Times New Roman" w:cs="Times New Roman"/>
          <w:sz w:val="24"/>
          <w:szCs w:val="24"/>
        </w:rPr>
        <w:tab/>
        <w:t xml:space="preserve">Fang Z, Carlson SH, Chen YF, </w:t>
      </w:r>
      <w:r w:rsidR="00EF57D6" w:rsidRPr="008A7204">
        <w:rPr>
          <w:rFonts w:ascii="Times New Roman" w:hAnsi="Times New Roman" w:cs="Times New Roman"/>
          <w:sz w:val="24"/>
          <w:szCs w:val="24"/>
        </w:rPr>
        <w:t>et al</w:t>
      </w:r>
      <w:r w:rsidRPr="008A7204">
        <w:rPr>
          <w:rFonts w:ascii="Times New Roman" w:hAnsi="Times New Roman" w:cs="Times New Roman"/>
          <w:sz w:val="24"/>
          <w:szCs w:val="24"/>
        </w:rPr>
        <w:t xml:space="preserve">. Estrogen depletion induces NaCl-sensitive hypertension in female spontaneously hypertensive rats. </w:t>
      </w:r>
      <w:r w:rsidRPr="008A7204">
        <w:rPr>
          <w:rFonts w:ascii="Times New Roman" w:hAnsi="Times New Roman" w:cs="Times New Roman"/>
          <w:iCs/>
          <w:sz w:val="24"/>
          <w:szCs w:val="24"/>
        </w:rPr>
        <w:t>Am J Physiol - Regul Integr Comp Physiol</w:t>
      </w:r>
      <w:r w:rsidRPr="008A7204">
        <w:rPr>
          <w:rFonts w:ascii="Times New Roman" w:hAnsi="Times New Roman" w:cs="Times New Roman"/>
          <w:sz w:val="24"/>
          <w:szCs w:val="24"/>
        </w:rPr>
        <w:t>.</w:t>
      </w:r>
      <w:r w:rsidR="00EF57D6" w:rsidRPr="008A7204">
        <w:rPr>
          <w:rFonts w:ascii="Times New Roman" w:hAnsi="Times New Roman" w:cs="Times New Roman"/>
          <w:sz w:val="24"/>
          <w:szCs w:val="24"/>
        </w:rPr>
        <w:t xml:space="preserve"> 2001;281:1934-</w:t>
      </w:r>
      <w:r w:rsidRPr="008A7204">
        <w:rPr>
          <w:rFonts w:ascii="Times New Roman" w:hAnsi="Times New Roman" w:cs="Times New Roman"/>
          <w:sz w:val="24"/>
          <w:szCs w:val="24"/>
        </w:rPr>
        <w:t>1939.</w:t>
      </w:r>
    </w:p>
    <w:p w14:paraId="62BFE5BF" w14:textId="26BFDA86"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6. </w:t>
      </w:r>
      <w:r w:rsidRPr="008A7204">
        <w:rPr>
          <w:rFonts w:ascii="Times New Roman" w:hAnsi="Times New Roman" w:cs="Times New Roman"/>
          <w:sz w:val="24"/>
          <w:szCs w:val="24"/>
        </w:rPr>
        <w:tab/>
        <w:t xml:space="preserve">Donnelly R, Ho H, Reaven GM. Effects of low sodium diet and unilateral nephrectomy on the development of carbohydrate-induced hypertension. </w:t>
      </w:r>
      <w:r w:rsidRPr="008A7204">
        <w:rPr>
          <w:rFonts w:ascii="Times New Roman" w:hAnsi="Times New Roman" w:cs="Times New Roman"/>
          <w:iCs/>
          <w:sz w:val="24"/>
          <w:szCs w:val="24"/>
        </w:rPr>
        <w:t>Blood Press</w:t>
      </w:r>
      <w:r w:rsidRPr="008A7204">
        <w:rPr>
          <w:rFonts w:ascii="Times New Roman" w:hAnsi="Times New Roman" w:cs="Times New Roman"/>
          <w:sz w:val="24"/>
          <w:szCs w:val="24"/>
        </w:rPr>
        <w:t>.</w:t>
      </w:r>
      <w:r w:rsidR="007B48FA" w:rsidRPr="008A7204">
        <w:rPr>
          <w:rFonts w:ascii="Times New Roman" w:hAnsi="Times New Roman" w:cs="Times New Roman"/>
          <w:sz w:val="24"/>
          <w:szCs w:val="24"/>
        </w:rPr>
        <w:t xml:space="preserve"> 1995;4</w:t>
      </w:r>
      <w:r w:rsidRPr="008A7204">
        <w:rPr>
          <w:rFonts w:ascii="Times New Roman" w:hAnsi="Times New Roman" w:cs="Times New Roman"/>
          <w:sz w:val="24"/>
          <w:szCs w:val="24"/>
        </w:rPr>
        <w:t>:164-169.</w:t>
      </w:r>
    </w:p>
    <w:p w14:paraId="76DDC80C" w14:textId="46CF596E"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lastRenderedPageBreak/>
        <w:t xml:space="preserve">107. </w:t>
      </w:r>
      <w:r w:rsidRPr="008A7204">
        <w:rPr>
          <w:rFonts w:ascii="Times New Roman" w:hAnsi="Times New Roman" w:cs="Times New Roman"/>
          <w:sz w:val="24"/>
          <w:szCs w:val="24"/>
        </w:rPr>
        <w:tab/>
        <w:t xml:space="preserve">Johnson MD, Zhang HY, Kotchen TA. Sucrose does not raise blood pressure in rats maintained on a low salt intake. </w:t>
      </w:r>
      <w:r w:rsidRPr="008A7204">
        <w:rPr>
          <w:rFonts w:ascii="Times New Roman" w:hAnsi="Times New Roman" w:cs="Times New Roman"/>
          <w:iCs/>
          <w:sz w:val="24"/>
          <w:szCs w:val="24"/>
        </w:rPr>
        <w:t>Hypertension</w:t>
      </w:r>
      <w:r w:rsidR="007B48FA" w:rsidRPr="008A7204">
        <w:rPr>
          <w:rFonts w:ascii="Times New Roman" w:hAnsi="Times New Roman" w:cs="Times New Roman"/>
          <w:sz w:val="24"/>
          <w:szCs w:val="24"/>
        </w:rPr>
        <w:t>. 1993;21</w:t>
      </w:r>
      <w:r w:rsidRPr="008A7204">
        <w:rPr>
          <w:rFonts w:ascii="Times New Roman" w:hAnsi="Times New Roman" w:cs="Times New Roman"/>
          <w:sz w:val="24"/>
          <w:szCs w:val="24"/>
        </w:rPr>
        <w:t xml:space="preserve">:779-785. </w:t>
      </w:r>
    </w:p>
    <w:p w14:paraId="35506846" w14:textId="36D96903"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8. </w:t>
      </w:r>
      <w:r w:rsidRPr="008A7204">
        <w:rPr>
          <w:rFonts w:ascii="Times New Roman" w:hAnsi="Times New Roman" w:cs="Times New Roman"/>
          <w:sz w:val="24"/>
          <w:szCs w:val="24"/>
        </w:rPr>
        <w:tab/>
        <w:t xml:space="preserve">Nagae A, Fujita M, Kawarazaki H, </w:t>
      </w:r>
      <w:r w:rsidR="007B48FA" w:rsidRPr="008A7204">
        <w:rPr>
          <w:rFonts w:ascii="Times New Roman" w:hAnsi="Times New Roman" w:cs="Times New Roman"/>
          <w:sz w:val="24"/>
          <w:szCs w:val="24"/>
        </w:rPr>
        <w:t>et al. Effect of high fat loading in Dahl salt-sensitive r</w:t>
      </w:r>
      <w:r w:rsidRPr="008A7204">
        <w:rPr>
          <w:rFonts w:ascii="Times New Roman" w:hAnsi="Times New Roman" w:cs="Times New Roman"/>
          <w:sz w:val="24"/>
          <w:szCs w:val="24"/>
        </w:rPr>
        <w:t xml:space="preserve">ats. </w:t>
      </w:r>
      <w:r w:rsidRPr="008A7204">
        <w:rPr>
          <w:rFonts w:ascii="Times New Roman" w:hAnsi="Times New Roman" w:cs="Times New Roman"/>
          <w:iCs/>
          <w:sz w:val="24"/>
          <w:szCs w:val="24"/>
        </w:rPr>
        <w:t>Clin Exp Hypertens</w:t>
      </w:r>
      <w:r w:rsidR="007B48FA" w:rsidRPr="008A7204">
        <w:rPr>
          <w:rFonts w:ascii="Times New Roman" w:hAnsi="Times New Roman" w:cs="Times New Roman"/>
          <w:sz w:val="24"/>
          <w:szCs w:val="24"/>
        </w:rPr>
        <w:t>. 2009;31</w:t>
      </w:r>
      <w:r w:rsidRPr="008A7204">
        <w:rPr>
          <w:rFonts w:ascii="Times New Roman" w:hAnsi="Times New Roman" w:cs="Times New Roman"/>
          <w:sz w:val="24"/>
          <w:szCs w:val="24"/>
        </w:rPr>
        <w:t xml:space="preserve">:451-461. </w:t>
      </w:r>
    </w:p>
    <w:p w14:paraId="68BD1F44" w14:textId="6C586789"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09. </w:t>
      </w:r>
      <w:r w:rsidRPr="008A7204">
        <w:rPr>
          <w:rFonts w:ascii="Times New Roman" w:hAnsi="Times New Roman" w:cs="Times New Roman"/>
          <w:sz w:val="24"/>
          <w:szCs w:val="24"/>
        </w:rPr>
        <w:tab/>
        <w:t xml:space="preserve">Resnick LM, Gupta RK, DiFabio B, et al. Intracellular ionic consequences of dietary salt loading in essential hypertension. Relation to blood pressure and effects of calcium channel blockade. </w:t>
      </w:r>
      <w:r w:rsidRPr="008A7204">
        <w:rPr>
          <w:rFonts w:ascii="Times New Roman" w:hAnsi="Times New Roman" w:cs="Times New Roman"/>
          <w:iCs/>
          <w:sz w:val="24"/>
          <w:szCs w:val="24"/>
        </w:rPr>
        <w:t>J Clin Invest</w:t>
      </w:r>
      <w:r w:rsidRPr="008A7204">
        <w:rPr>
          <w:rFonts w:ascii="Times New Roman" w:hAnsi="Times New Roman" w:cs="Times New Roman"/>
          <w:sz w:val="24"/>
          <w:szCs w:val="24"/>
        </w:rPr>
        <w:t xml:space="preserve">. </w:t>
      </w:r>
      <w:r w:rsidR="00234619" w:rsidRPr="008A7204">
        <w:rPr>
          <w:rFonts w:ascii="Times New Roman" w:hAnsi="Times New Roman" w:cs="Times New Roman"/>
          <w:sz w:val="24"/>
          <w:szCs w:val="24"/>
        </w:rPr>
        <w:t>1994;94</w:t>
      </w:r>
      <w:r w:rsidRPr="008A7204">
        <w:rPr>
          <w:rFonts w:ascii="Times New Roman" w:hAnsi="Times New Roman" w:cs="Times New Roman"/>
          <w:sz w:val="24"/>
          <w:szCs w:val="24"/>
        </w:rPr>
        <w:t>:1269-1276.</w:t>
      </w:r>
    </w:p>
    <w:p w14:paraId="3A656BBD" w14:textId="77777777"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10. </w:t>
      </w:r>
      <w:r w:rsidRPr="008A7204">
        <w:rPr>
          <w:rFonts w:ascii="Times New Roman" w:hAnsi="Times New Roman" w:cs="Times New Roman"/>
          <w:sz w:val="24"/>
          <w:szCs w:val="24"/>
        </w:rPr>
        <w:tab/>
        <w:t xml:space="preserve">Matsuura H, Shingu T, Inoue I, et al. Significance of intracellular cations and calcium-regulating hormones on salt sensitivity in patients with essential hypertension. </w:t>
      </w:r>
      <w:r w:rsidRPr="008A7204">
        <w:rPr>
          <w:rFonts w:ascii="Times New Roman" w:hAnsi="Times New Roman" w:cs="Times New Roman"/>
          <w:iCs/>
          <w:sz w:val="24"/>
          <w:szCs w:val="24"/>
        </w:rPr>
        <w:t>Contrib Nephrol</w:t>
      </w:r>
      <w:r w:rsidRPr="008A7204">
        <w:rPr>
          <w:rFonts w:ascii="Times New Roman" w:hAnsi="Times New Roman" w:cs="Times New Roman"/>
          <w:sz w:val="24"/>
          <w:szCs w:val="24"/>
        </w:rPr>
        <w:t>. 1991;90:11-18.</w:t>
      </w:r>
    </w:p>
    <w:p w14:paraId="5FE30B0C" w14:textId="3DDBEFB8"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11. </w:t>
      </w:r>
      <w:r w:rsidRPr="008A7204">
        <w:rPr>
          <w:rFonts w:ascii="Times New Roman" w:hAnsi="Times New Roman" w:cs="Times New Roman"/>
          <w:sz w:val="24"/>
          <w:szCs w:val="24"/>
        </w:rPr>
        <w:tab/>
        <w:t xml:space="preserve">Wells IC, Agrawal DK. Abnormal magnesium metabolism in two rat models of genetic hypertension. </w:t>
      </w:r>
      <w:r w:rsidRPr="008A7204">
        <w:rPr>
          <w:rFonts w:ascii="Times New Roman" w:hAnsi="Times New Roman" w:cs="Times New Roman"/>
          <w:iCs/>
          <w:sz w:val="24"/>
          <w:szCs w:val="24"/>
        </w:rPr>
        <w:t>Can J Physiol Pharmacol</w:t>
      </w:r>
      <w:r w:rsidRPr="008A7204">
        <w:rPr>
          <w:rFonts w:ascii="Times New Roman" w:hAnsi="Times New Roman" w:cs="Times New Roman"/>
          <w:sz w:val="24"/>
          <w:szCs w:val="24"/>
        </w:rPr>
        <w:t>.</w:t>
      </w:r>
      <w:r w:rsidR="00234619" w:rsidRPr="008A7204">
        <w:rPr>
          <w:rFonts w:ascii="Times New Roman" w:hAnsi="Times New Roman" w:cs="Times New Roman"/>
          <w:sz w:val="24"/>
          <w:szCs w:val="24"/>
        </w:rPr>
        <w:t xml:space="preserve"> 1992;70</w:t>
      </w:r>
      <w:r w:rsidRPr="008A7204">
        <w:rPr>
          <w:rFonts w:ascii="Times New Roman" w:hAnsi="Times New Roman" w:cs="Times New Roman"/>
          <w:sz w:val="24"/>
          <w:szCs w:val="24"/>
        </w:rPr>
        <w:t>:1225-1229.</w:t>
      </w:r>
    </w:p>
    <w:p w14:paraId="242BBFF3" w14:textId="110F8597"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12. </w:t>
      </w:r>
      <w:r w:rsidRPr="008A7204">
        <w:rPr>
          <w:rFonts w:ascii="Times New Roman" w:hAnsi="Times New Roman" w:cs="Times New Roman"/>
          <w:sz w:val="24"/>
          <w:szCs w:val="24"/>
        </w:rPr>
        <w:tab/>
        <w:t>Mattson DL, Me</w:t>
      </w:r>
      <w:r w:rsidR="00234619" w:rsidRPr="008A7204">
        <w:rPr>
          <w:rFonts w:ascii="Times New Roman" w:hAnsi="Times New Roman" w:cs="Times New Roman"/>
          <w:sz w:val="24"/>
          <w:szCs w:val="24"/>
        </w:rPr>
        <w:t>ister CJ, Marcelle ML. Dietary protein source determines the degree of hypertension and renal disease in the Dahl salt-sensitive r</w:t>
      </w:r>
      <w:r w:rsidRPr="008A7204">
        <w:rPr>
          <w:rFonts w:ascii="Times New Roman" w:hAnsi="Times New Roman" w:cs="Times New Roman"/>
          <w:sz w:val="24"/>
          <w:szCs w:val="24"/>
        </w:rPr>
        <w:t xml:space="preserve">at. </w:t>
      </w:r>
      <w:r w:rsidRPr="008A7204">
        <w:rPr>
          <w:rFonts w:ascii="Times New Roman" w:hAnsi="Times New Roman" w:cs="Times New Roman"/>
          <w:iCs/>
          <w:sz w:val="24"/>
          <w:szCs w:val="24"/>
        </w:rPr>
        <w:t>Hypertension</w:t>
      </w:r>
      <w:r w:rsidRPr="008A7204">
        <w:rPr>
          <w:rFonts w:ascii="Times New Roman" w:hAnsi="Times New Roman" w:cs="Times New Roman"/>
          <w:sz w:val="24"/>
          <w:szCs w:val="24"/>
        </w:rPr>
        <w:t>.</w:t>
      </w:r>
      <w:r w:rsidR="00234619" w:rsidRPr="008A7204">
        <w:rPr>
          <w:rFonts w:ascii="Times New Roman" w:hAnsi="Times New Roman" w:cs="Times New Roman"/>
          <w:sz w:val="24"/>
          <w:szCs w:val="24"/>
        </w:rPr>
        <w:t xml:space="preserve"> 2005;45</w:t>
      </w:r>
      <w:r w:rsidRPr="008A7204">
        <w:rPr>
          <w:rFonts w:ascii="Times New Roman" w:hAnsi="Times New Roman" w:cs="Times New Roman"/>
          <w:sz w:val="24"/>
          <w:szCs w:val="24"/>
        </w:rPr>
        <w:t xml:space="preserve">:736-741. </w:t>
      </w:r>
    </w:p>
    <w:p w14:paraId="3D6F9908" w14:textId="5415FC59" w:rsidR="0012046B" w:rsidRPr="008A7204" w:rsidRDefault="0012046B" w:rsidP="00084F3E">
      <w:pPr>
        <w:pStyle w:val="Bibliography"/>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113. </w:t>
      </w:r>
      <w:r w:rsidRPr="008A7204">
        <w:rPr>
          <w:rFonts w:ascii="Times New Roman" w:hAnsi="Times New Roman" w:cs="Times New Roman"/>
          <w:sz w:val="24"/>
          <w:szCs w:val="24"/>
        </w:rPr>
        <w:tab/>
        <w:t>Rebholz CM,</w:t>
      </w:r>
      <w:r w:rsidR="00234619" w:rsidRPr="008A7204">
        <w:rPr>
          <w:rFonts w:ascii="Times New Roman" w:hAnsi="Times New Roman" w:cs="Times New Roman"/>
          <w:sz w:val="24"/>
          <w:szCs w:val="24"/>
        </w:rPr>
        <w:t xml:space="preserve"> Gu D, Chen J, et al. Physical activity reduces salt sensitivity of blood p</w:t>
      </w:r>
      <w:r w:rsidRPr="008A7204">
        <w:rPr>
          <w:rFonts w:ascii="Times New Roman" w:hAnsi="Times New Roman" w:cs="Times New Roman"/>
          <w:sz w:val="24"/>
          <w:szCs w:val="24"/>
        </w:rPr>
        <w:t xml:space="preserve">ressure: The Genetic Epidemiology Network of Salt Sensitivity Study. </w:t>
      </w:r>
      <w:r w:rsidRPr="008A7204">
        <w:rPr>
          <w:rFonts w:ascii="Times New Roman" w:hAnsi="Times New Roman" w:cs="Times New Roman"/>
          <w:iCs/>
          <w:sz w:val="24"/>
          <w:szCs w:val="24"/>
        </w:rPr>
        <w:t>Am J Epidemiol</w:t>
      </w:r>
      <w:r w:rsidRPr="008A7204">
        <w:rPr>
          <w:rFonts w:ascii="Times New Roman" w:hAnsi="Times New Roman" w:cs="Times New Roman"/>
          <w:sz w:val="24"/>
          <w:szCs w:val="24"/>
        </w:rPr>
        <w:t xml:space="preserve">. </w:t>
      </w:r>
      <w:r w:rsidR="00234619" w:rsidRPr="008A7204">
        <w:rPr>
          <w:rFonts w:ascii="Times New Roman" w:hAnsi="Times New Roman" w:cs="Times New Roman"/>
          <w:sz w:val="24"/>
          <w:szCs w:val="24"/>
        </w:rPr>
        <w:t>2012;176:106-</w:t>
      </w:r>
      <w:r w:rsidRPr="008A7204">
        <w:rPr>
          <w:rFonts w:ascii="Times New Roman" w:hAnsi="Times New Roman" w:cs="Times New Roman"/>
          <w:sz w:val="24"/>
          <w:szCs w:val="24"/>
        </w:rPr>
        <w:t xml:space="preserve">113. </w:t>
      </w:r>
    </w:p>
    <w:p w14:paraId="5339FD71" w14:textId="36948D76" w:rsidR="00561F4F" w:rsidRPr="008A7204" w:rsidRDefault="00561F4F" w:rsidP="00084F3E">
      <w:pPr>
        <w:spacing w:line="480" w:lineRule="auto"/>
        <w:rPr>
          <w:rFonts w:ascii="Times New Roman" w:hAnsi="Times New Roman" w:cs="Times New Roman"/>
          <w:b/>
          <w:sz w:val="24"/>
          <w:szCs w:val="24"/>
        </w:rPr>
      </w:pPr>
      <w:r w:rsidRPr="008A7204">
        <w:rPr>
          <w:rFonts w:ascii="Times New Roman" w:hAnsi="Times New Roman" w:cs="Times New Roman"/>
          <w:b/>
          <w:sz w:val="24"/>
          <w:szCs w:val="24"/>
        </w:rPr>
        <w:fldChar w:fldCharType="end"/>
      </w:r>
    </w:p>
    <w:p w14:paraId="72BCC78B" w14:textId="77777777" w:rsidR="00561F4F" w:rsidRPr="008A7204" w:rsidRDefault="00561F4F" w:rsidP="00561F4F">
      <w:pPr>
        <w:spacing w:after="160" w:line="480" w:lineRule="auto"/>
        <w:rPr>
          <w:rFonts w:ascii="Times New Roman" w:eastAsia="Calibri" w:hAnsi="Times New Roman" w:cs="Times New Roman"/>
          <w:b/>
          <w:sz w:val="24"/>
          <w:szCs w:val="24"/>
        </w:rPr>
      </w:pPr>
    </w:p>
    <w:p w14:paraId="4F400420" w14:textId="77777777" w:rsidR="00561F4F" w:rsidRPr="008A7204" w:rsidRDefault="00561F4F" w:rsidP="00561F4F">
      <w:pPr>
        <w:spacing w:after="160" w:line="480" w:lineRule="auto"/>
        <w:rPr>
          <w:rFonts w:ascii="Times New Roman" w:eastAsia="Calibri" w:hAnsi="Times New Roman" w:cs="Times New Roman"/>
          <w:b/>
          <w:sz w:val="24"/>
          <w:szCs w:val="24"/>
        </w:rPr>
      </w:pPr>
    </w:p>
    <w:p w14:paraId="78E7B8E7" w14:textId="77777777" w:rsidR="00561F4F" w:rsidRPr="008A7204" w:rsidRDefault="00561F4F" w:rsidP="00561F4F">
      <w:pPr>
        <w:spacing w:after="160" w:line="480" w:lineRule="auto"/>
        <w:rPr>
          <w:rFonts w:ascii="Times New Roman" w:eastAsia="Calibri" w:hAnsi="Times New Roman" w:cs="Times New Roman"/>
          <w:b/>
          <w:sz w:val="24"/>
          <w:szCs w:val="24"/>
        </w:rPr>
      </w:pPr>
      <w:r w:rsidRPr="008A7204">
        <w:rPr>
          <w:rFonts w:ascii="Times New Roman" w:eastAsia="Calibri" w:hAnsi="Times New Roman" w:cs="Times New Roman"/>
          <w:b/>
          <w:sz w:val="24"/>
          <w:szCs w:val="24"/>
        </w:rPr>
        <w:lastRenderedPageBreak/>
        <w:t xml:space="preserve">FIGURES AND TABLES </w:t>
      </w:r>
    </w:p>
    <w:p w14:paraId="261BB09A" w14:textId="77777777" w:rsidR="005B739E" w:rsidRDefault="005B739E" w:rsidP="005B739E">
      <w:pPr>
        <w:rPr>
          <w:noProof/>
          <w:lang w:eastAsia="en-GB"/>
        </w:rPr>
      </w:pPr>
    </w:p>
    <w:p w14:paraId="0F52BB05" w14:textId="77777777" w:rsidR="005B739E" w:rsidRDefault="005B739E" w:rsidP="005B739E">
      <w:pPr>
        <w:rPr>
          <w:noProof/>
          <w:lang w:eastAsia="en-GB"/>
        </w:rPr>
      </w:pPr>
    </w:p>
    <w:p w14:paraId="73DD75B2" w14:textId="77777777" w:rsidR="005B739E" w:rsidRDefault="005B739E" w:rsidP="005B739E">
      <w:pPr>
        <w:jc w:val="center"/>
      </w:pPr>
      <w:r>
        <w:rPr>
          <w:noProof/>
          <w:lang w:eastAsia="en-GB"/>
        </w:rPr>
        <w:drawing>
          <wp:inline distT="0" distB="0" distL="0" distR="0" wp14:anchorId="647E0963" wp14:editId="523B097C">
            <wp:extent cx="5776573" cy="3631721"/>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78AEC7.tmp"/>
                    <pic:cNvPicPr/>
                  </pic:nvPicPr>
                  <pic:blipFill rotWithShape="1">
                    <a:blip r:embed="rId7">
                      <a:extLst>
                        <a:ext uri="{28A0092B-C50C-407E-A947-70E740481C1C}">
                          <a14:useLocalDpi xmlns:a14="http://schemas.microsoft.com/office/drawing/2010/main" val="0"/>
                        </a:ext>
                      </a:extLst>
                    </a:blip>
                    <a:srcRect l="13097" t="11381" r="14360" b="4520"/>
                    <a:stretch/>
                  </pic:blipFill>
                  <pic:spPr bwMode="auto">
                    <a:xfrm>
                      <a:off x="0" y="0"/>
                      <a:ext cx="5796750" cy="3644406"/>
                    </a:xfrm>
                    <a:prstGeom prst="rect">
                      <a:avLst/>
                    </a:prstGeom>
                    <a:ln>
                      <a:noFill/>
                    </a:ln>
                    <a:extLst>
                      <a:ext uri="{53640926-AAD7-44D8-BBD7-CCE9431645EC}">
                        <a14:shadowObscured xmlns:a14="http://schemas.microsoft.com/office/drawing/2010/main"/>
                      </a:ext>
                    </a:extLst>
                  </pic:spPr>
                </pic:pic>
              </a:graphicData>
            </a:graphic>
          </wp:inline>
        </w:drawing>
      </w:r>
    </w:p>
    <w:p w14:paraId="11F9276D" w14:textId="77777777" w:rsidR="005B739E" w:rsidRDefault="005B739E" w:rsidP="005B739E">
      <w:pPr>
        <w:jc w:val="center"/>
      </w:pPr>
    </w:p>
    <w:p w14:paraId="1E6A3A85" w14:textId="77777777" w:rsidR="005B739E" w:rsidRPr="00870BBB" w:rsidRDefault="005B739E" w:rsidP="005B739E">
      <w:pPr>
        <w:spacing w:line="480" w:lineRule="auto"/>
        <w:rPr>
          <w:rFonts w:ascii="Times New Roman" w:eastAsia="Calibri" w:hAnsi="Times New Roman" w:cs="Times New Roman"/>
          <w:sz w:val="24"/>
          <w:szCs w:val="24"/>
        </w:rPr>
      </w:pPr>
      <w:r w:rsidRPr="00A07C1D">
        <w:rPr>
          <w:rFonts w:ascii="Times New Roman" w:eastAsia="Calibri" w:hAnsi="Times New Roman" w:cs="Times New Roman"/>
          <w:i/>
          <w:sz w:val="24"/>
          <w:szCs w:val="24"/>
        </w:rPr>
        <w:t>Abbreviations</w:t>
      </w:r>
      <w:r w:rsidRPr="00955DF3">
        <w:rPr>
          <w:rFonts w:ascii="Times New Roman" w:eastAsia="Calibri" w:hAnsi="Times New Roman" w:cs="Times New Roman"/>
          <w:sz w:val="24"/>
          <w:szCs w:val="24"/>
        </w:rPr>
        <w:t xml:space="preserve">: ANP, atrial natriuretic peptide; BP, blood pressure; GFR, glomerular filtration rate; </w:t>
      </w:r>
      <w:r>
        <w:rPr>
          <w:rFonts w:ascii="Times New Roman" w:eastAsia="Calibri" w:hAnsi="Times New Roman" w:cs="Times New Roman"/>
          <w:sz w:val="24"/>
          <w:szCs w:val="24"/>
        </w:rPr>
        <w:t xml:space="preserve">NKCC2, sodium-potassium-chloride cotransporter; </w:t>
      </w:r>
      <w:r w:rsidRPr="00955DF3">
        <w:rPr>
          <w:rFonts w:ascii="Times New Roman" w:eastAsia="Calibri" w:hAnsi="Times New Roman" w:cs="Times New Roman"/>
          <w:sz w:val="24"/>
          <w:szCs w:val="24"/>
        </w:rPr>
        <w:t>NO, nitric oxide: RAAS, renin</w:t>
      </w:r>
      <w:r>
        <w:rPr>
          <w:rFonts w:ascii="Times New Roman" w:eastAsia="Calibri" w:hAnsi="Times New Roman" w:cs="Times New Roman"/>
          <w:sz w:val="24"/>
          <w:szCs w:val="24"/>
        </w:rPr>
        <w:t>-angiotensin aldosterone system; SNS, sympathetic nervous system.</w:t>
      </w:r>
    </w:p>
    <w:p w14:paraId="6C53C373" w14:textId="77777777" w:rsidR="005B739E" w:rsidRDefault="005B739E" w:rsidP="005B739E"/>
    <w:p w14:paraId="6CAD742B" w14:textId="77777777" w:rsidR="00561F4F" w:rsidRPr="008A7204" w:rsidRDefault="00561F4F" w:rsidP="00561F4F">
      <w:pPr>
        <w:spacing w:line="480" w:lineRule="auto"/>
        <w:rPr>
          <w:rFonts w:ascii="Times New Roman" w:hAnsi="Times New Roman" w:cs="Times New Roman"/>
          <w:sz w:val="24"/>
          <w:szCs w:val="24"/>
        </w:rPr>
      </w:pPr>
    </w:p>
    <w:p w14:paraId="67658C29" w14:textId="16CF8C8F" w:rsidR="00B11E4B" w:rsidRPr="008A7204" w:rsidRDefault="00B11E4B" w:rsidP="00B11E4B">
      <w:pPr>
        <w:spacing w:line="480" w:lineRule="auto"/>
        <w:rPr>
          <w:rFonts w:ascii="Times New Roman" w:hAnsi="Times New Roman" w:cs="Times New Roman"/>
          <w:sz w:val="24"/>
          <w:szCs w:val="24"/>
        </w:rPr>
      </w:pPr>
      <w:r w:rsidRPr="008A7204">
        <w:rPr>
          <w:rFonts w:ascii="Times New Roman" w:hAnsi="Times New Roman" w:cs="Times New Roman"/>
          <w:sz w:val="24"/>
          <w:szCs w:val="24"/>
        </w:rPr>
        <w:t xml:space="preserve">Figure 1 </w:t>
      </w:r>
      <w:r w:rsidRPr="008A7204">
        <w:rPr>
          <w:rFonts w:ascii="Times New Roman" w:hAnsi="Times New Roman" w:cs="Times New Roman"/>
          <w:b/>
          <w:sz w:val="24"/>
          <w:szCs w:val="24"/>
        </w:rPr>
        <w:t xml:space="preserve">Schematic overview of the most prominent systems associated with salt sensitivity in populations at risk. </w:t>
      </w:r>
      <w:r w:rsidRPr="008A7204">
        <w:rPr>
          <w:rFonts w:ascii="Times New Roman" w:hAnsi="Times New Roman" w:cs="Times New Roman"/>
          <w:sz w:val="24"/>
          <w:szCs w:val="24"/>
        </w:rPr>
        <w:t xml:space="preserve">In salt-sensitive black individuals RAAS is insufficiently suppressed during a high dietary salt intake resulting in higher aldosterone levels, which in turn causes water and sodium retention and an increase in BP. Decreased ANP secretion, during high dietary salt intakes, observed in the same population may be associated with </w:t>
      </w:r>
      <w:r w:rsidRPr="008A7204">
        <w:rPr>
          <w:rFonts w:ascii="Times New Roman" w:hAnsi="Times New Roman" w:cs="Times New Roman"/>
          <w:sz w:val="24"/>
          <w:szCs w:val="24"/>
        </w:rPr>
        <w:lastRenderedPageBreak/>
        <w:t>higher aldosterone levels as well as with higher GFR. In addition, decreased kallikrein synthesis results in decreased vasodilator bradykinin levels and salt-sensitive increase in BP in African Americans. Finally, in this population, an increased NKCC2 activity was observed, resulting in sodium</w:t>
      </w:r>
      <w:r w:rsidR="001B550C" w:rsidRPr="008A7204">
        <w:rPr>
          <w:rFonts w:ascii="Times New Roman" w:hAnsi="Times New Roman" w:cs="Times New Roman"/>
          <w:sz w:val="24"/>
          <w:szCs w:val="24"/>
        </w:rPr>
        <w:t xml:space="preserve"> retention and increase in BP. </w:t>
      </w:r>
      <w:r w:rsidRPr="008A7204">
        <w:rPr>
          <w:rFonts w:ascii="Times New Roman" w:hAnsi="Times New Roman" w:cs="Times New Roman"/>
          <w:sz w:val="24"/>
          <w:szCs w:val="24"/>
        </w:rPr>
        <w:t xml:space="preserve">Vasodilator NO is an angiotensin II antagonist, with oestrogen considered as the mediating factor of RAAS and NO association in postmenopausal salt-sensitive women. Due to the higher ADMA levels, an endogenous inhibitor of nitric oxide synthase, in salt-sensitive blacks and postmenopausal women, NO bioavailability in conditions of high sodium is lower, resulting in increased BP. </w:t>
      </w:r>
      <w:r w:rsidR="0058342C" w:rsidRPr="008A7204">
        <w:rPr>
          <w:rFonts w:ascii="Times New Roman" w:hAnsi="Times New Roman" w:cs="Times New Roman"/>
          <w:sz w:val="24"/>
          <w:szCs w:val="24"/>
        </w:rPr>
        <w:t>D</w:t>
      </w:r>
      <w:r w:rsidRPr="008A7204">
        <w:rPr>
          <w:rFonts w:ascii="Times New Roman" w:hAnsi="Times New Roman" w:cs="Times New Roman"/>
          <w:sz w:val="24"/>
          <w:szCs w:val="24"/>
        </w:rPr>
        <w:t>ashed arrows represent potential pathways contributing to hypertension that warrant further investigation in salt-sensitive populations</w:t>
      </w:r>
      <w:r w:rsidR="0058342C" w:rsidRPr="008A7204">
        <w:rPr>
          <w:rFonts w:ascii="Times New Roman" w:hAnsi="Times New Roman" w:cs="Times New Roman"/>
          <w:sz w:val="24"/>
          <w:szCs w:val="24"/>
        </w:rPr>
        <w:t xml:space="preserve"> described in this review</w:t>
      </w:r>
      <w:r w:rsidRPr="008A7204">
        <w:rPr>
          <w:rFonts w:ascii="Times New Roman" w:hAnsi="Times New Roman" w:cs="Times New Roman"/>
          <w:sz w:val="24"/>
          <w:szCs w:val="24"/>
        </w:rPr>
        <w:t>.</w:t>
      </w:r>
    </w:p>
    <w:p w14:paraId="43384D01" w14:textId="109CA376" w:rsidR="00561F4F" w:rsidRDefault="00561F4F" w:rsidP="00561F4F">
      <w:pPr>
        <w:spacing w:line="480" w:lineRule="auto"/>
        <w:rPr>
          <w:rFonts w:ascii="Times New Roman" w:eastAsia="Calibri" w:hAnsi="Times New Roman" w:cs="Times New Roman"/>
          <w:i/>
          <w:sz w:val="24"/>
          <w:szCs w:val="24"/>
        </w:rPr>
      </w:pPr>
    </w:p>
    <w:p w14:paraId="1A316EBE" w14:textId="77777777" w:rsidR="00D80B29" w:rsidRDefault="00D80B29" w:rsidP="00561F4F">
      <w:pPr>
        <w:spacing w:line="480" w:lineRule="auto"/>
        <w:rPr>
          <w:rFonts w:ascii="Times New Roman" w:eastAsia="Calibri" w:hAnsi="Times New Roman" w:cs="Times New Roman"/>
          <w:i/>
          <w:sz w:val="24"/>
          <w:szCs w:val="24"/>
        </w:rPr>
      </w:pPr>
    </w:p>
    <w:p w14:paraId="07314F94" w14:textId="77777777" w:rsidR="00D80B29" w:rsidRDefault="00D80B29" w:rsidP="00561F4F">
      <w:pPr>
        <w:spacing w:line="480" w:lineRule="auto"/>
        <w:rPr>
          <w:rFonts w:ascii="Times New Roman" w:eastAsia="Calibri" w:hAnsi="Times New Roman" w:cs="Times New Roman"/>
          <w:i/>
          <w:sz w:val="24"/>
          <w:szCs w:val="24"/>
        </w:rPr>
      </w:pPr>
    </w:p>
    <w:p w14:paraId="0F564ADC" w14:textId="77777777" w:rsidR="00D80B29" w:rsidRDefault="00D80B29" w:rsidP="00561F4F">
      <w:pPr>
        <w:spacing w:line="480" w:lineRule="auto"/>
        <w:rPr>
          <w:rFonts w:ascii="Times New Roman" w:eastAsia="Calibri" w:hAnsi="Times New Roman" w:cs="Times New Roman"/>
          <w:i/>
          <w:sz w:val="24"/>
          <w:szCs w:val="24"/>
        </w:rPr>
      </w:pPr>
    </w:p>
    <w:p w14:paraId="1DE96B3C" w14:textId="77777777" w:rsidR="00D80B29" w:rsidRDefault="00D80B29" w:rsidP="00561F4F">
      <w:pPr>
        <w:spacing w:line="480" w:lineRule="auto"/>
        <w:rPr>
          <w:rFonts w:ascii="Times New Roman" w:eastAsia="Calibri" w:hAnsi="Times New Roman" w:cs="Times New Roman"/>
          <w:i/>
          <w:sz w:val="24"/>
          <w:szCs w:val="24"/>
        </w:rPr>
      </w:pPr>
    </w:p>
    <w:p w14:paraId="0B687E74" w14:textId="77777777" w:rsidR="00D80B29" w:rsidRDefault="00D80B29" w:rsidP="00561F4F">
      <w:pPr>
        <w:spacing w:line="480" w:lineRule="auto"/>
        <w:rPr>
          <w:rFonts w:ascii="Times New Roman" w:eastAsia="Calibri" w:hAnsi="Times New Roman" w:cs="Times New Roman"/>
          <w:i/>
          <w:sz w:val="24"/>
          <w:szCs w:val="24"/>
        </w:rPr>
      </w:pPr>
    </w:p>
    <w:p w14:paraId="0F6AD9A5" w14:textId="77777777" w:rsidR="00D80B29" w:rsidRDefault="00D80B29" w:rsidP="00561F4F">
      <w:pPr>
        <w:spacing w:line="480" w:lineRule="auto"/>
        <w:rPr>
          <w:rFonts w:ascii="Times New Roman" w:eastAsia="Calibri" w:hAnsi="Times New Roman" w:cs="Times New Roman"/>
          <w:i/>
          <w:sz w:val="24"/>
          <w:szCs w:val="24"/>
        </w:rPr>
      </w:pPr>
    </w:p>
    <w:p w14:paraId="6718C08A" w14:textId="77777777" w:rsidR="00D80B29" w:rsidRDefault="00D80B29" w:rsidP="00561F4F">
      <w:pPr>
        <w:spacing w:line="480" w:lineRule="auto"/>
        <w:rPr>
          <w:rFonts w:ascii="Times New Roman" w:eastAsia="Calibri" w:hAnsi="Times New Roman" w:cs="Times New Roman"/>
          <w:i/>
          <w:sz w:val="24"/>
          <w:szCs w:val="24"/>
        </w:rPr>
      </w:pPr>
    </w:p>
    <w:p w14:paraId="0EAED84B" w14:textId="77777777" w:rsidR="00D80B29" w:rsidRDefault="00D80B29" w:rsidP="00561F4F">
      <w:pPr>
        <w:spacing w:line="480" w:lineRule="auto"/>
        <w:rPr>
          <w:rFonts w:ascii="Times New Roman" w:eastAsia="Calibri" w:hAnsi="Times New Roman" w:cs="Times New Roman"/>
          <w:i/>
          <w:sz w:val="24"/>
          <w:szCs w:val="24"/>
        </w:rPr>
      </w:pPr>
    </w:p>
    <w:p w14:paraId="39B1A97A" w14:textId="77777777" w:rsidR="00D80B29" w:rsidRDefault="00D80B29" w:rsidP="00561F4F">
      <w:pPr>
        <w:spacing w:line="480" w:lineRule="auto"/>
        <w:rPr>
          <w:rFonts w:ascii="Times New Roman" w:eastAsia="Calibri" w:hAnsi="Times New Roman" w:cs="Times New Roman"/>
          <w:i/>
          <w:sz w:val="24"/>
          <w:szCs w:val="24"/>
        </w:rPr>
      </w:pPr>
    </w:p>
    <w:p w14:paraId="779633EC" w14:textId="77777777" w:rsidR="00D80B29" w:rsidRPr="008A7204" w:rsidRDefault="00D80B29" w:rsidP="00561F4F">
      <w:pPr>
        <w:spacing w:line="480" w:lineRule="auto"/>
        <w:rPr>
          <w:rFonts w:ascii="Times New Roman" w:eastAsia="Calibri" w:hAnsi="Times New Roman" w:cs="Times New Roman"/>
          <w:sz w:val="24"/>
          <w:szCs w:val="24"/>
        </w:rPr>
      </w:pPr>
    </w:p>
    <w:p w14:paraId="03520FF5" w14:textId="77777777" w:rsidR="00561F4F" w:rsidRPr="008A7204" w:rsidRDefault="00561F4F" w:rsidP="00561F4F">
      <w:pPr>
        <w:spacing w:after="160" w:line="259" w:lineRule="auto"/>
        <w:rPr>
          <w:rFonts w:ascii="Times New Roman" w:eastAsia="Calibri" w:hAnsi="Times New Roman" w:cs="Times New Roman"/>
          <w:b/>
          <w:sz w:val="24"/>
          <w:szCs w:val="24"/>
        </w:rPr>
      </w:pPr>
      <w:r w:rsidRPr="008A7204">
        <w:rPr>
          <w:rFonts w:ascii="Times New Roman" w:eastAsia="Calibri" w:hAnsi="Times New Roman" w:cs="Times New Roman"/>
          <w:sz w:val="24"/>
          <w:szCs w:val="24"/>
        </w:rPr>
        <w:lastRenderedPageBreak/>
        <w:t xml:space="preserve">Table 1 </w:t>
      </w:r>
      <w:r w:rsidRPr="008A7204">
        <w:rPr>
          <w:rFonts w:ascii="Times New Roman" w:eastAsia="Calibri" w:hAnsi="Times New Roman" w:cs="Times New Roman"/>
          <w:b/>
          <w:sz w:val="24"/>
          <w:szCs w:val="24"/>
        </w:rPr>
        <w:t>Overview of evidence associating micronutrients with salt sensitivity in human and animal studies.</w:t>
      </w:r>
    </w:p>
    <w:tbl>
      <w:tblPr>
        <w:tblStyle w:val="TableGrid"/>
        <w:tblW w:w="9606" w:type="dxa"/>
        <w:tblLayout w:type="fixed"/>
        <w:tblLook w:val="04A0" w:firstRow="1" w:lastRow="0" w:firstColumn="1" w:lastColumn="0" w:noHBand="0" w:noVBand="1"/>
      </w:tblPr>
      <w:tblGrid>
        <w:gridCol w:w="1668"/>
        <w:gridCol w:w="1134"/>
        <w:gridCol w:w="2551"/>
        <w:gridCol w:w="2835"/>
        <w:gridCol w:w="1418"/>
      </w:tblGrid>
      <w:tr w:rsidR="008A7204" w:rsidRPr="008A7204" w14:paraId="5788A1B0" w14:textId="77777777" w:rsidTr="0024422E">
        <w:trPr>
          <w:trHeight w:hRule="exact" w:val="567"/>
        </w:trPr>
        <w:tc>
          <w:tcPr>
            <w:tcW w:w="1668" w:type="dxa"/>
          </w:tcPr>
          <w:p w14:paraId="7E3AE9D7" w14:textId="77777777" w:rsidR="00561F4F" w:rsidRPr="008A7204" w:rsidRDefault="00561F4F" w:rsidP="0024422E">
            <w:pPr>
              <w:spacing w:after="160" w:line="259" w:lineRule="auto"/>
              <w:rPr>
                <w:rFonts w:ascii="Times New Roman" w:eastAsia="Calibri" w:hAnsi="Times New Roman" w:cs="Times New Roman"/>
                <w:b/>
                <w:sz w:val="20"/>
                <w:szCs w:val="20"/>
              </w:rPr>
            </w:pPr>
            <w:r w:rsidRPr="008A7204">
              <w:rPr>
                <w:rFonts w:ascii="Times New Roman" w:eastAsia="Calibri" w:hAnsi="Times New Roman" w:cs="Times New Roman"/>
                <w:b/>
                <w:sz w:val="20"/>
                <w:szCs w:val="20"/>
              </w:rPr>
              <w:t>Nutrient</w:t>
            </w:r>
          </w:p>
        </w:tc>
        <w:tc>
          <w:tcPr>
            <w:tcW w:w="1134" w:type="dxa"/>
          </w:tcPr>
          <w:p w14:paraId="3529D405" w14:textId="77777777" w:rsidR="00561F4F" w:rsidRPr="008A7204" w:rsidRDefault="00561F4F" w:rsidP="0024422E">
            <w:pPr>
              <w:spacing w:after="160" w:line="259" w:lineRule="auto"/>
              <w:rPr>
                <w:rFonts w:ascii="Times New Roman" w:eastAsia="Calibri" w:hAnsi="Times New Roman" w:cs="Times New Roman"/>
                <w:b/>
                <w:sz w:val="20"/>
                <w:szCs w:val="20"/>
              </w:rPr>
            </w:pPr>
            <w:r w:rsidRPr="008A7204">
              <w:rPr>
                <w:rFonts w:ascii="Times New Roman" w:eastAsia="Calibri" w:hAnsi="Times New Roman" w:cs="Times New Roman"/>
                <w:b/>
                <w:sz w:val="20"/>
                <w:szCs w:val="20"/>
              </w:rPr>
              <w:t xml:space="preserve">Effect </w:t>
            </w:r>
          </w:p>
        </w:tc>
        <w:tc>
          <w:tcPr>
            <w:tcW w:w="2551" w:type="dxa"/>
          </w:tcPr>
          <w:p w14:paraId="20B7986A" w14:textId="77777777" w:rsidR="00561F4F" w:rsidRPr="008A7204" w:rsidRDefault="00561F4F" w:rsidP="0024422E">
            <w:pPr>
              <w:spacing w:after="160" w:line="259" w:lineRule="auto"/>
              <w:rPr>
                <w:rFonts w:ascii="Times New Roman" w:eastAsia="Calibri" w:hAnsi="Times New Roman" w:cs="Times New Roman"/>
                <w:b/>
                <w:sz w:val="20"/>
                <w:szCs w:val="20"/>
              </w:rPr>
            </w:pPr>
            <w:r w:rsidRPr="008A7204">
              <w:rPr>
                <w:rFonts w:ascii="Times New Roman" w:eastAsia="Calibri" w:hAnsi="Times New Roman" w:cs="Times New Roman"/>
                <w:b/>
                <w:sz w:val="20"/>
                <w:szCs w:val="20"/>
              </w:rPr>
              <w:t>Study population/animals</w:t>
            </w:r>
          </w:p>
        </w:tc>
        <w:tc>
          <w:tcPr>
            <w:tcW w:w="2835" w:type="dxa"/>
          </w:tcPr>
          <w:p w14:paraId="3E5ED0C2" w14:textId="77777777" w:rsidR="00561F4F" w:rsidRPr="008A7204" w:rsidRDefault="00561F4F" w:rsidP="0024422E">
            <w:pPr>
              <w:spacing w:after="160" w:line="259" w:lineRule="auto"/>
              <w:rPr>
                <w:rFonts w:ascii="Times New Roman" w:eastAsia="Calibri" w:hAnsi="Times New Roman" w:cs="Times New Roman"/>
                <w:b/>
                <w:sz w:val="20"/>
                <w:szCs w:val="20"/>
              </w:rPr>
            </w:pPr>
            <w:r w:rsidRPr="008A7204">
              <w:rPr>
                <w:rFonts w:ascii="Times New Roman" w:eastAsia="Calibri" w:hAnsi="Times New Roman" w:cs="Times New Roman"/>
                <w:b/>
                <w:sz w:val="20"/>
                <w:szCs w:val="20"/>
              </w:rPr>
              <w:t>Mechanism</w:t>
            </w:r>
            <w:r w:rsidRPr="008A7204">
              <w:rPr>
                <w:rFonts w:ascii="Times New Roman" w:eastAsia="Calibri" w:hAnsi="Times New Roman" w:cs="Times New Roman"/>
                <w:b/>
                <w:sz w:val="20"/>
                <w:szCs w:val="20"/>
              </w:rPr>
              <w:tab/>
            </w:r>
          </w:p>
        </w:tc>
        <w:tc>
          <w:tcPr>
            <w:tcW w:w="1418" w:type="dxa"/>
          </w:tcPr>
          <w:p w14:paraId="567B696F" w14:textId="77777777" w:rsidR="00561F4F" w:rsidRPr="008A7204" w:rsidRDefault="00561F4F" w:rsidP="0024422E">
            <w:pPr>
              <w:rPr>
                <w:rFonts w:ascii="Times New Roman" w:eastAsia="Calibri" w:hAnsi="Times New Roman" w:cs="Times New Roman"/>
                <w:b/>
                <w:sz w:val="20"/>
                <w:szCs w:val="20"/>
              </w:rPr>
            </w:pPr>
            <w:r w:rsidRPr="008A7204">
              <w:rPr>
                <w:rFonts w:ascii="Times New Roman" w:eastAsia="Calibri" w:hAnsi="Times New Roman" w:cs="Times New Roman"/>
                <w:b/>
                <w:sz w:val="20"/>
                <w:szCs w:val="20"/>
              </w:rPr>
              <w:t>Reference</w:t>
            </w:r>
          </w:p>
        </w:tc>
      </w:tr>
      <w:tr w:rsidR="008A7204" w:rsidRPr="008A7204" w14:paraId="4B80266E" w14:textId="77777777" w:rsidTr="0024422E">
        <w:trPr>
          <w:trHeight w:hRule="exact" w:val="384"/>
        </w:trPr>
        <w:tc>
          <w:tcPr>
            <w:tcW w:w="1668" w:type="dxa"/>
          </w:tcPr>
          <w:p w14:paraId="2FAFB907" w14:textId="77777777" w:rsidR="00561F4F" w:rsidRPr="008A7204" w:rsidRDefault="00561F4F" w:rsidP="0024422E">
            <w:pPr>
              <w:spacing w:after="160" w:line="259" w:lineRule="auto"/>
              <w:rPr>
                <w:rFonts w:ascii="Times New Roman" w:eastAsia="Calibri" w:hAnsi="Times New Roman" w:cs="Times New Roman"/>
                <w:b/>
                <w:sz w:val="18"/>
                <w:szCs w:val="18"/>
              </w:rPr>
            </w:pPr>
            <w:r w:rsidRPr="008A7204">
              <w:rPr>
                <w:rFonts w:ascii="Times New Roman" w:eastAsia="Calibri" w:hAnsi="Times New Roman" w:cs="Times New Roman"/>
                <w:b/>
                <w:sz w:val="18"/>
                <w:szCs w:val="18"/>
              </w:rPr>
              <w:t>Human studies</w:t>
            </w:r>
          </w:p>
        </w:tc>
        <w:tc>
          <w:tcPr>
            <w:tcW w:w="1134" w:type="dxa"/>
          </w:tcPr>
          <w:p w14:paraId="0359FE17" w14:textId="77777777" w:rsidR="00561F4F" w:rsidRPr="008A7204" w:rsidRDefault="00561F4F" w:rsidP="0024422E">
            <w:pPr>
              <w:spacing w:after="160" w:line="259" w:lineRule="auto"/>
              <w:rPr>
                <w:rFonts w:ascii="Times New Roman" w:eastAsia="Calibri" w:hAnsi="Times New Roman" w:cs="Times New Roman"/>
                <w:b/>
                <w:sz w:val="18"/>
                <w:szCs w:val="18"/>
              </w:rPr>
            </w:pPr>
          </w:p>
        </w:tc>
        <w:tc>
          <w:tcPr>
            <w:tcW w:w="2551" w:type="dxa"/>
          </w:tcPr>
          <w:p w14:paraId="2E7562D7" w14:textId="77777777" w:rsidR="00561F4F" w:rsidRPr="008A7204" w:rsidRDefault="00561F4F" w:rsidP="0024422E">
            <w:pPr>
              <w:spacing w:after="160" w:line="259" w:lineRule="auto"/>
              <w:rPr>
                <w:rFonts w:ascii="Times New Roman" w:eastAsia="Calibri" w:hAnsi="Times New Roman" w:cs="Times New Roman"/>
                <w:b/>
                <w:sz w:val="18"/>
                <w:szCs w:val="18"/>
              </w:rPr>
            </w:pPr>
          </w:p>
        </w:tc>
        <w:tc>
          <w:tcPr>
            <w:tcW w:w="2835" w:type="dxa"/>
          </w:tcPr>
          <w:p w14:paraId="685DAB91" w14:textId="77777777" w:rsidR="00561F4F" w:rsidRPr="008A7204" w:rsidRDefault="00561F4F" w:rsidP="0024422E">
            <w:pPr>
              <w:spacing w:after="160" w:line="259" w:lineRule="auto"/>
              <w:rPr>
                <w:rFonts w:ascii="Times New Roman" w:eastAsia="Calibri" w:hAnsi="Times New Roman" w:cs="Times New Roman"/>
                <w:b/>
                <w:sz w:val="18"/>
                <w:szCs w:val="18"/>
              </w:rPr>
            </w:pPr>
          </w:p>
        </w:tc>
        <w:tc>
          <w:tcPr>
            <w:tcW w:w="1418" w:type="dxa"/>
          </w:tcPr>
          <w:p w14:paraId="6C8BD53B" w14:textId="77777777" w:rsidR="00561F4F" w:rsidRPr="008A7204" w:rsidRDefault="00561F4F" w:rsidP="0024422E">
            <w:pPr>
              <w:rPr>
                <w:rFonts w:ascii="Times New Roman" w:eastAsia="Calibri" w:hAnsi="Times New Roman" w:cs="Times New Roman"/>
                <w:b/>
                <w:sz w:val="18"/>
                <w:szCs w:val="18"/>
              </w:rPr>
            </w:pPr>
          </w:p>
        </w:tc>
      </w:tr>
      <w:tr w:rsidR="008A7204" w:rsidRPr="008A7204" w14:paraId="66F4CA10" w14:textId="77777777" w:rsidTr="0024422E">
        <w:trPr>
          <w:trHeight w:hRule="exact" w:val="567"/>
        </w:trPr>
        <w:tc>
          <w:tcPr>
            <w:tcW w:w="1668" w:type="dxa"/>
            <w:vMerge w:val="restart"/>
          </w:tcPr>
          <w:p w14:paraId="0E4F1651"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Potassium</w:t>
            </w:r>
          </w:p>
        </w:tc>
        <w:tc>
          <w:tcPr>
            <w:tcW w:w="1134" w:type="dxa"/>
            <w:vMerge w:val="restart"/>
          </w:tcPr>
          <w:p w14:paraId="0B17D86D"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551" w:type="dxa"/>
          </w:tcPr>
          <w:p w14:paraId="2CD68D83"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Normotensive and hypertensive adults</w:t>
            </w:r>
          </w:p>
          <w:p w14:paraId="3DFFB21B" w14:textId="77777777" w:rsidR="00561F4F" w:rsidRPr="008A7204" w:rsidRDefault="00561F4F" w:rsidP="0024422E">
            <w:pPr>
              <w:ind w:left="720"/>
              <w:contextualSpacing/>
              <w:rPr>
                <w:rFonts w:ascii="Times New Roman" w:eastAsia="Calibri" w:hAnsi="Times New Roman" w:cs="Times New Roman"/>
                <w:sz w:val="18"/>
                <w:szCs w:val="18"/>
              </w:rPr>
            </w:pPr>
          </w:p>
        </w:tc>
        <w:tc>
          <w:tcPr>
            <w:tcW w:w="2835" w:type="dxa"/>
          </w:tcPr>
          <w:p w14:paraId="156095A5"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Action on RAAS </w:t>
            </w:r>
          </w:p>
        </w:tc>
        <w:tc>
          <w:tcPr>
            <w:tcW w:w="1418" w:type="dxa"/>
          </w:tcPr>
          <w:p w14:paraId="35599AA2" w14:textId="51C8F16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Brunner et al. (1970)</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11mr0va3p1","properties":{"formattedCitation":"{\\rtf \\super 70\\nosupersub{}}","plainCitation":"70"},"citationItems":[{"id":417,"uris":["http://zotero.org/users/2154470/items/2CCB3PZX"],"uri":["http://zotero.org/users/2154470/items/2CCB3PZX"],"itemData":{"id":417,"type":"article-journal","title":"The influence of potassium administration and of potassium deprivation on plasma renin in normal and hypertensive subjects","container-title":"Journal of Clinical Investigation","page":"2128","volume":"49","issue":"11","source":"Google Scholar","author":[{"family":"Brunner","given":"Hans R."},{"family":"Baer","given":"Leslie"},{"family":"Sealey","given":"Jean E."},{"family":"Ledingham","given":"John GG"},{"family":"Laragh","given":"John H."}],"issued":{"date-parts":[["1970"]]}}}],"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70</w:t>
            </w:r>
            <w:r w:rsidRPr="008A7204">
              <w:rPr>
                <w:rFonts w:ascii="Times New Roman" w:eastAsia="Calibri" w:hAnsi="Times New Roman" w:cs="Times New Roman"/>
                <w:sz w:val="18"/>
                <w:szCs w:val="18"/>
              </w:rPr>
              <w:fldChar w:fldCharType="end"/>
            </w:r>
          </w:p>
          <w:p w14:paraId="498DFB76" w14:textId="77777777" w:rsidR="00561F4F" w:rsidRPr="008A7204" w:rsidRDefault="00561F4F" w:rsidP="0024422E">
            <w:pPr>
              <w:ind w:left="720"/>
              <w:contextualSpacing/>
              <w:rPr>
                <w:rFonts w:ascii="Times New Roman" w:eastAsia="Calibri" w:hAnsi="Times New Roman" w:cs="Times New Roman"/>
                <w:sz w:val="18"/>
                <w:szCs w:val="18"/>
              </w:rPr>
            </w:pPr>
          </w:p>
        </w:tc>
      </w:tr>
      <w:tr w:rsidR="008A7204" w:rsidRPr="008A7204" w14:paraId="55B21F85" w14:textId="77777777" w:rsidTr="0024422E">
        <w:trPr>
          <w:trHeight w:hRule="exact" w:val="561"/>
        </w:trPr>
        <w:tc>
          <w:tcPr>
            <w:tcW w:w="1668" w:type="dxa"/>
            <w:vMerge/>
          </w:tcPr>
          <w:p w14:paraId="57F8ACBD"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7A07C232" w14:textId="77777777" w:rsidR="00561F4F" w:rsidRPr="008A7204" w:rsidRDefault="00561F4F" w:rsidP="0024422E">
            <w:pPr>
              <w:rPr>
                <w:rFonts w:ascii="Times New Roman" w:eastAsia="Calibri" w:hAnsi="Times New Roman" w:cs="Times New Roman"/>
                <w:sz w:val="18"/>
                <w:szCs w:val="18"/>
              </w:rPr>
            </w:pPr>
          </w:p>
        </w:tc>
        <w:tc>
          <w:tcPr>
            <w:tcW w:w="2551" w:type="dxa"/>
          </w:tcPr>
          <w:p w14:paraId="16B1FBD1"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Normotensive Chinese adults</w:t>
            </w:r>
          </w:p>
          <w:p w14:paraId="451639F2" w14:textId="77777777" w:rsidR="00561F4F" w:rsidRPr="008A7204" w:rsidRDefault="00561F4F" w:rsidP="0024422E">
            <w:pPr>
              <w:rPr>
                <w:rFonts w:ascii="Times New Roman" w:eastAsia="Calibri" w:hAnsi="Times New Roman" w:cs="Times New Roman"/>
                <w:sz w:val="18"/>
                <w:szCs w:val="18"/>
              </w:rPr>
            </w:pPr>
          </w:p>
        </w:tc>
        <w:tc>
          <w:tcPr>
            <w:tcW w:w="2835" w:type="dxa"/>
          </w:tcPr>
          <w:p w14:paraId="00B9DB86"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Improved endothelial function </w:t>
            </w:r>
          </w:p>
        </w:tc>
        <w:tc>
          <w:tcPr>
            <w:tcW w:w="1418" w:type="dxa"/>
          </w:tcPr>
          <w:p w14:paraId="752758A7" w14:textId="1C8664A9"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Fang et al. (2006)</w:t>
            </w:r>
            <w:r w:rsidR="006A5974" w:rsidRPr="008A7204">
              <w:rPr>
                <w:rFonts w:ascii="Times New Roman" w:eastAsia="Calibri" w:hAnsi="Times New Roman" w:cs="Times New Roman"/>
                <w:sz w:val="18"/>
                <w:szCs w:val="18"/>
                <w:vertAlign w:val="superscript"/>
              </w:rPr>
              <w:fldChar w:fldCharType="begin"/>
            </w:r>
            <w:r w:rsidR="006A5974" w:rsidRPr="008A7204">
              <w:rPr>
                <w:rFonts w:ascii="Times New Roman" w:eastAsia="Calibri" w:hAnsi="Times New Roman" w:cs="Times New Roman"/>
                <w:sz w:val="18"/>
                <w:szCs w:val="18"/>
                <w:vertAlign w:val="superscript"/>
              </w:rPr>
              <w:instrText xml:space="preserve"> ADDIN ZOTERO_ITEM CSL_CITATION {"citationID":"1beceaghlv","properties":{"formattedCitation":"{\\rtf \\super 79\\nosupersub{}}","plainCitation":"79"},"citationItems":[{"id":856,"uris":["http://zotero.org/users/2154470/items/NCU3D39I"],"uri":["http://zotero.org/users/2154470/items/NCU3D39I"],"itemData":{"id":856,"type":"article-journal","title":"Salt Loading on Plasma Asymmetrical Dimethylarginine and the Protective Role of Potassium Supplement in Normotensive Salt-Sensitive Asians","container-title":"Hypertension","page":"724-729","volume":"48","issue":"4","source":"hyper.ahajournals.org","abstract":"Asymmetrical dimethylarginine (ADMA) is an endogenous inhibitor of NO synthase. Because endothelial NO pathway is compromised in patients with salt-sensitive hypertension, we investigated whether the plasma ADMA can be modulated by chronic salt loading in normotensive salt-sensitive persons and its relationship with NO, and we further determined whether or not dietary potassium supplementation can reverse them. Sixty normotensive subjects (aged 20 to 60 years) were selected from a rural community of Northern China. All of the people were sequentially maintained on a low-salt diet for 7 days (3 g/day, NaCl), then a high-salt diet for 7 days (18 g/day), and high-salt diet with potassium supplementation for another 7 days (4.5 g/day, KCl). After salt loading, the plasma ADMA concentrations increased significantly in salt-sensitive subjects (0.89±0.02 μmol/L versus 0.51±0.02 μmol/L; P&lt;0.05), whereas the plasma NOx levels reduced considerably (41.8±2.1 μmol/L versus 63.5±2.1 μmol/L; P&lt;0.01). All of the abnormalities normalized when dietary potassium were supplemented (0.52±0.03 μmol/L versus 0.89±0.02 μmol/L for ADMA and 58.1±0.9 μmol/L versus 41.8±2.1 μmol/L for NOx). Statistically significant correlations were found among plasma ADMA level, the mean blood pressure, and the level of NO after salt loading in normotensive salt sensitive individuals. Our study indicates that high dietary potassium intake reduces blood pressure and ADMA levels while increasing NO bioactivity in normotensive salt-sensitive but not salt-resistant Asian subjects after salt loading.","DOI":"10.1161/01.HYP.0000238159.19614.ce","ISSN":"0194-911X, 1524-4563","note":"PMID: 16966580","journalAbbreviation":"Hypertension","language":"en","author":[{"family":"Fang","given":"Yuan"},{"family":"Mu","given":"Jian-Jun"},{"family":"He","given":"Lang-Chong"},{"family":"Wang","given":"Si-Cen"},{"family":"Liu","given":"Zhi-Quan"}],"issued":{"date-parts":[["2006",10,1]]},"PMID":"16966580"}}],"schema":"https://github.com/citation-style-language/schema/raw/master/csl-citation.json"} </w:instrText>
            </w:r>
            <w:r w:rsidR="006A5974" w:rsidRPr="008A7204">
              <w:rPr>
                <w:rFonts w:ascii="Times New Roman" w:eastAsia="Calibri" w:hAnsi="Times New Roman" w:cs="Times New Roman"/>
                <w:sz w:val="18"/>
                <w:szCs w:val="18"/>
                <w:vertAlign w:val="superscript"/>
              </w:rPr>
              <w:fldChar w:fldCharType="separate"/>
            </w:r>
            <w:r w:rsidR="006A5974" w:rsidRPr="008A7204">
              <w:rPr>
                <w:rFonts w:ascii="Times New Roman" w:hAnsi="Times New Roman" w:cs="Times New Roman"/>
                <w:sz w:val="18"/>
                <w:szCs w:val="24"/>
                <w:vertAlign w:val="superscript"/>
              </w:rPr>
              <w:t>79</w:t>
            </w:r>
            <w:r w:rsidR="006A5974" w:rsidRPr="008A7204">
              <w:rPr>
                <w:rFonts w:ascii="Times New Roman" w:eastAsia="Calibri" w:hAnsi="Times New Roman" w:cs="Times New Roman"/>
                <w:sz w:val="18"/>
                <w:szCs w:val="18"/>
                <w:vertAlign w:val="superscript"/>
              </w:rPr>
              <w:fldChar w:fldCharType="end"/>
            </w:r>
          </w:p>
          <w:p w14:paraId="0180E89F" w14:textId="77777777" w:rsidR="00561F4F" w:rsidRPr="008A7204" w:rsidRDefault="00561F4F" w:rsidP="0024422E">
            <w:pPr>
              <w:rPr>
                <w:rFonts w:ascii="Times New Roman" w:eastAsia="Calibri" w:hAnsi="Times New Roman" w:cs="Times New Roman"/>
                <w:sz w:val="18"/>
                <w:szCs w:val="18"/>
              </w:rPr>
            </w:pPr>
          </w:p>
          <w:p w14:paraId="4968D4A2" w14:textId="77777777" w:rsidR="00561F4F" w:rsidRPr="008A7204" w:rsidRDefault="00561F4F" w:rsidP="0024422E">
            <w:pPr>
              <w:ind w:left="720"/>
              <w:contextualSpacing/>
              <w:rPr>
                <w:rFonts w:ascii="Times New Roman" w:eastAsia="Calibri" w:hAnsi="Times New Roman" w:cs="Times New Roman"/>
                <w:sz w:val="18"/>
                <w:szCs w:val="18"/>
              </w:rPr>
            </w:pPr>
          </w:p>
        </w:tc>
      </w:tr>
      <w:tr w:rsidR="008A7204" w:rsidRPr="008A7204" w14:paraId="3923F184" w14:textId="77777777" w:rsidTr="0024422E">
        <w:trPr>
          <w:trHeight w:hRule="exact" w:val="580"/>
        </w:trPr>
        <w:tc>
          <w:tcPr>
            <w:tcW w:w="1668" w:type="dxa"/>
            <w:vMerge/>
          </w:tcPr>
          <w:p w14:paraId="2D70205D"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41964A9B" w14:textId="77777777" w:rsidR="00561F4F" w:rsidRPr="008A7204" w:rsidRDefault="00561F4F" w:rsidP="0024422E">
            <w:pPr>
              <w:rPr>
                <w:rFonts w:ascii="Times New Roman" w:eastAsia="Calibri" w:hAnsi="Times New Roman" w:cs="Times New Roman"/>
                <w:sz w:val="18"/>
                <w:szCs w:val="18"/>
              </w:rPr>
            </w:pPr>
          </w:p>
        </w:tc>
        <w:tc>
          <w:tcPr>
            <w:tcW w:w="2551" w:type="dxa"/>
          </w:tcPr>
          <w:p w14:paraId="3DB8E657"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Normotensive to mild hypertensive Chinese adults</w:t>
            </w:r>
          </w:p>
          <w:p w14:paraId="79695CC3" w14:textId="77777777" w:rsidR="00561F4F" w:rsidRPr="008A7204" w:rsidRDefault="00561F4F" w:rsidP="0024422E">
            <w:pPr>
              <w:rPr>
                <w:rFonts w:ascii="Times New Roman" w:eastAsia="Calibri" w:hAnsi="Times New Roman" w:cs="Times New Roman"/>
                <w:sz w:val="18"/>
                <w:szCs w:val="18"/>
              </w:rPr>
            </w:pPr>
          </w:p>
          <w:p w14:paraId="5A1897C7" w14:textId="77777777" w:rsidR="00561F4F" w:rsidRPr="008A7204" w:rsidRDefault="00561F4F" w:rsidP="0024422E">
            <w:pPr>
              <w:ind w:left="720"/>
              <w:contextualSpacing/>
              <w:rPr>
                <w:rFonts w:ascii="Times New Roman" w:eastAsia="Calibri" w:hAnsi="Times New Roman" w:cs="Times New Roman"/>
                <w:sz w:val="18"/>
                <w:szCs w:val="18"/>
              </w:rPr>
            </w:pPr>
          </w:p>
        </w:tc>
        <w:tc>
          <w:tcPr>
            <w:tcW w:w="2835" w:type="dxa"/>
          </w:tcPr>
          <w:p w14:paraId="7C839FB5"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Improved vascular reactivity </w:t>
            </w:r>
          </w:p>
        </w:tc>
        <w:tc>
          <w:tcPr>
            <w:tcW w:w="1418" w:type="dxa"/>
          </w:tcPr>
          <w:p w14:paraId="6092CA9A" w14:textId="095A3FAF"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Liu et al. (2013)</w:t>
            </w:r>
            <w:r w:rsidR="006A5974" w:rsidRPr="008A7204">
              <w:rPr>
                <w:rFonts w:ascii="Times New Roman" w:eastAsia="Calibri" w:hAnsi="Times New Roman" w:cs="Times New Roman"/>
                <w:sz w:val="18"/>
                <w:szCs w:val="18"/>
                <w:vertAlign w:val="superscript"/>
              </w:rPr>
              <w:fldChar w:fldCharType="begin"/>
            </w:r>
            <w:r w:rsidR="006A5974" w:rsidRPr="008A7204">
              <w:rPr>
                <w:rFonts w:ascii="Times New Roman" w:eastAsia="Calibri" w:hAnsi="Times New Roman" w:cs="Times New Roman"/>
                <w:sz w:val="18"/>
                <w:szCs w:val="18"/>
                <w:vertAlign w:val="superscript"/>
              </w:rPr>
              <w:instrText xml:space="preserve"> ADDIN ZOTERO_ITEM CSL_CITATION {"citationID":"kmslqvrfe","properties":{"formattedCitation":"{\\rtf \\super 80\\nosupersub{}}","plainCitation":"80"},"citationItems":[{"id":669,"uris":["http://zotero.org/users/2154470/items/DWGVXPIC"],"uri":["http://zotero.org/users/2154470/items/DWGVXPIC"],"itemData":{"id":669,"type":"article-journal","title":"Salt Loading and Potassium Supplementation: Effects on Ambulatory Arterial Stiffness Index and Endothelin-1 Levels in Normotensive and Mild Hypertensive Patients","container-title":"The Journal of Clinical Hypertension","page":"485-496","volume":"15","issue":"7","source":"Wiley Online Library","abstract":"The authors investigated effects of excessive salt intake and potassium supplementation on ambulatory arterial stiffness index (AASI) and endothelin-1 (ET-1) in salt-sensitive and non–salt-sensitive individuals. AASI and symmetric AASI (s-AASI) were used as indicators of arterial stiffness. Plasma ET-1 levels were used as an index of endothelial function. Chronic salt-loading and potassium supplementation were studied in 155 normotensive to mild hypertensive patients from rural northern China. After 3 days of baseline investigation, participants were maintained sequentially for 7 days each on diets of low salt (51.3 mmol/d), high salt (307.7 mmol/d), and high salt+potassium (60 mmol/d). Ambulatory 24-hour blood pressure (BP) and plasma ET-1 were measured at baseline and on the last 2 days of each intervention. High-salt intervention significantly increased BP, AASI, s-AASI (all P&lt;.001); potassium supplementation reversed increased plasma ET-1 levels. High-salt–induced changes in BP, s-AASI, and plasma ET-1 were greater in salt-sensitive individuals. Potassium supplementation decreased systolic BP and ET-1 to a significantly greater extent in salt-sensitive vs non–salt-sensitive individuals (P&lt;.001). Significant correlations were identified between s-AASI and ET-1 change ratios in response to both high-salt intervention and potassium supplementation (P&lt;.001). Reducing dietary salt and increasing daily potassium improves arterial compliance and ameliorates endothelial dysfunction.","DOI":"10.1111/jch.12109","ISSN":"1751-7176","shortTitle":"Salt Loading and Potassium Supplementation","journalAbbreviation":"J Clin Hypertens","language":"en","author":[{"family":"Liu","given":"Zhendong"},{"family":"Peng","given":"Jie"},{"family":"Lu","given":"Fanghong"},{"family":"Zhao","given":"Yingxin"},{"family":"Wang","given":"Shujian"},{"family":"Sun","given":"Shangwen"},{"family":"Zhang","given":"Hua"},{"family":"Diao","given":"Yutao"}],"issued":{"date-parts":[["2013"]]}}}],"schema":"https://github.com/citation-style-language/schema/raw/master/csl-citation.json"} </w:instrText>
            </w:r>
            <w:r w:rsidR="006A5974" w:rsidRPr="008A7204">
              <w:rPr>
                <w:rFonts w:ascii="Times New Roman" w:eastAsia="Calibri" w:hAnsi="Times New Roman" w:cs="Times New Roman"/>
                <w:sz w:val="18"/>
                <w:szCs w:val="18"/>
                <w:vertAlign w:val="superscript"/>
              </w:rPr>
              <w:fldChar w:fldCharType="separate"/>
            </w:r>
            <w:r w:rsidR="006A5974" w:rsidRPr="008A7204">
              <w:rPr>
                <w:rFonts w:ascii="Times New Roman" w:hAnsi="Times New Roman" w:cs="Times New Roman"/>
                <w:sz w:val="18"/>
                <w:szCs w:val="24"/>
                <w:vertAlign w:val="superscript"/>
              </w:rPr>
              <w:t>80</w:t>
            </w:r>
            <w:r w:rsidR="006A5974" w:rsidRPr="008A7204">
              <w:rPr>
                <w:rFonts w:ascii="Times New Roman" w:eastAsia="Calibri" w:hAnsi="Times New Roman" w:cs="Times New Roman"/>
                <w:sz w:val="18"/>
                <w:szCs w:val="18"/>
                <w:vertAlign w:val="superscript"/>
              </w:rPr>
              <w:fldChar w:fldCharType="end"/>
            </w:r>
          </w:p>
          <w:p w14:paraId="7A736CDA" w14:textId="77777777" w:rsidR="00561F4F" w:rsidRPr="008A7204" w:rsidRDefault="00561F4F" w:rsidP="0024422E">
            <w:pPr>
              <w:rPr>
                <w:rFonts w:ascii="Times New Roman" w:eastAsia="Calibri" w:hAnsi="Times New Roman" w:cs="Times New Roman"/>
                <w:sz w:val="18"/>
                <w:szCs w:val="18"/>
              </w:rPr>
            </w:pPr>
          </w:p>
        </w:tc>
      </w:tr>
      <w:tr w:rsidR="008A7204" w:rsidRPr="008A7204" w14:paraId="6B10BB7E" w14:textId="77777777" w:rsidTr="0024422E">
        <w:trPr>
          <w:trHeight w:hRule="exact" w:val="567"/>
        </w:trPr>
        <w:tc>
          <w:tcPr>
            <w:tcW w:w="1668" w:type="dxa"/>
            <w:vMerge/>
          </w:tcPr>
          <w:p w14:paraId="32F5146B"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7F1D20F0" w14:textId="77777777" w:rsidR="00561F4F" w:rsidRPr="008A7204" w:rsidRDefault="00561F4F" w:rsidP="0024422E">
            <w:pPr>
              <w:rPr>
                <w:rFonts w:ascii="Times New Roman" w:eastAsia="Calibri" w:hAnsi="Times New Roman" w:cs="Times New Roman"/>
                <w:sz w:val="18"/>
                <w:szCs w:val="18"/>
              </w:rPr>
            </w:pPr>
          </w:p>
        </w:tc>
        <w:tc>
          <w:tcPr>
            <w:tcW w:w="2551" w:type="dxa"/>
          </w:tcPr>
          <w:p w14:paraId="1B858FC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Normotensive to mild hypertensive black adults</w:t>
            </w:r>
          </w:p>
          <w:p w14:paraId="6DE87643" w14:textId="77777777" w:rsidR="00561F4F" w:rsidRPr="008A7204" w:rsidRDefault="00561F4F" w:rsidP="0024422E">
            <w:pPr>
              <w:rPr>
                <w:rFonts w:ascii="Times New Roman" w:eastAsia="Calibri" w:hAnsi="Times New Roman" w:cs="Times New Roman"/>
                <w:sz w:val="18"/>
                <w:szCs w:val="18"/>
              </w:rPr>
            </w:pPr>
          </w:p>
        </w:tc>
        <w:tc>
          <w:tcPr>
            <w:tcW w:w="2835" w:type="dxa"/>
          </w:tcPr>
          <w:p w14:paraId="0A0DED6B"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Normalised renal hemodynamics </w:t>
            </w:r>
          </w:p>
        </w:tc>
        <w:tc>
          <w:tcPr>
            <w:tcW w:w="1418" w:type="dxa"/>
          </w:tcPr>
          <w:p w14:paraId="5359C5C3" w14:textId="39F14A9A"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chmidlin et al. (1999)</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16qil17klk","properties":{"formattedCitation":"{\\rtf \\super 89\\nosupersub{}}","plainCitation":"89"},"citationItems":[{"id":313,"uris":["http://zotero.org/users/2154470/items/BUVHI53B"],"uri":["http://zotero.org/users/2154470/items/BUVHI53B"],"itemData":{"id":313,"type":"article-journal","title":"NaCl-Induced Renal Vasoconstriction in Salt-Sensitive African Americans : Antipressor and Hemodynamic Effects of Potassium Bicarbonate","container-title":"Hypertension","page":"633-639","volume":"33","issue":"2","source":"CrossRef","DOI":"10.1161/01.HYP.33.2.633","ISSN":"0194-911X, 1524-4563","shortTitle":"NaCl-Induced Renal Vasoconstriction in Salt-Sensitive African Americans","language":"en","author":[{"family":"Schmidlin","given":"O."},{"family":"Forman","given":"A."},{"family":"Tanaka","given":"M."},{"family":"Sebastian","given":"A."},{"family":"Morris","given":"R. C."}],"issued":{"date-parts":[["1999",2,1]]}}}],"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89</w:t>
            </w:r>
            <w:r w:rsidRPr="008A7204">
              <w:rPr>
                <w:rFonts w:ascii="Times New Roman" w:eastAsia="Calibri" w:hAnsi="Times New Roman" w:cs="Times New Roman"/>
                <w:sz w:val="18"/>
                <w:szCs w:val="18"/>
              </w:rPr>
              <w:fldChar w:fldCharType="end"/>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11ohgpm07j","properties":{"formattedCitation":"{\\rtf \\super 147\\nosupersub{}}","plainCitation":"147","dontUpdate":true},"citationItems":[{"id":313,"uris":["http://zotero.org/users/2154470/items/BUVHI53B"],"uri":["http://zotero.org/users/2154470/items/BUVHI53B"],"itemData":{"id":313,"type":"article-journal","title":"NaCl-Induced Renal Vasoconstriction in Salt-Sensitive African Americans : Antipressor and Hemodynamic Effects of Potassium Bicarbonate","container-title":"Hypertension","page":"633-639","volume":"33","issue":"2","source":"CrossRef","DOI":"10.1161/01.HYP.33.2.633","ISSN":"0194-911X, 1524-4563","shortTitle":"NaCl-Induced Renal Vasoconstriction in Salt-Sensitive African Americans","language":"en","author":[{"family":"Schmidlin","given":"O."},{"family":"Forman","given":"A."},{"family":"Tanaka","given":"M."},{"family":"Sebastian","given":"A."},{"family":"Morris","given":"R. C."}],"issued":{"date-parts":[["1999",2,1]]}}}],"schema":"https://github.com/citation-style-language/schema/raw/master/csl-citation.json"} </w:instrText>
            </w:r>
            <w:r w:rsidRPr="008A7204">
              <w:rPr>
                <w:rFonts w:ascii="Times New Roman" w:eastAsia="Calibri" w:hAnsi="Times New Roman" w:cs="Times New Roman"/>
                <w:sz w:val="18"/>
                <w:szCs w:val="18"/>
              </w:rPr>
              <w:fldChar w:fldCharType="end"/>
            </w:r>
          </w:p>
          <w:p w14:paraId="3604A3E8" w14:textId="77777777" w:rsidR="00561F4F" w:rsidRPr="008A7204" w:rsidRDefault="00561F4F" w:rsidP="0024422E">
            <w:pPr>
              <w:ind w:left="360"/>
              <w:rPr>
                <w:rFonts w:ascii="Times New Roman" w:eastAsia="Calibri" w:hAnsi="Times New Roman" w:cs="Times New Roman"/>
                <w:sz w:val="18"/>
                <w:szCs w:val="18"/>
              </w:rPr>
            </w:pPr>
          </w:p>
        </w:tc>
      </w:tr>
      <w:tr w:rsidR="008A7204" w:rsidRPr="008A7204" w14:paraId="1A460D9E" w14:textId="77777777" w:rsidTr="0024422E">
        <w:trPr>
          <w:trHeight w:hRule="exact" w:val="528"/>
        </w:trPr>
        <w:tc>
          <w:tcPr>
            <w:tcW w:w="1668" w:type="dxa"/>
          </w:tcPr>
          <w:p w14:paraId="7BF5C429"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Calcium</w:t>
            </w:r>
          </w:p>
        </w:tc>
        <w:tc>
          <w:tcPr>
            <w:tcW w:w="1134" w:type="dxa"/>
          </w:tcPr>
          <w:p w14:paraId="1E734E9C"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551" w:type="dxa"/>
          </w:tcPr>
          <w:p w14:paraId="489B77EF"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Hypertensive Caucasian adults</w:t>
            </w:r>
          </w:p>
        </w:tc>
        <w:tc>
          <w:tcPr>
            <w:tcW w:w="2835" w:type="dxa"/>
          </w:tcPr>
          <w:p w14:paraId="0F54EDAF"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Normalised renal hemodynamics</w:t>
            </w:r>
          </w:p>
          <w:p w14:paraId="482F0E97" w14:textId="77777777" w:rsidR="00561F4F" w:rsidRPr="008A7204" w:rsidRDefault="00561F4F" w:rsidP="0024422E">
            <w:pPr>
              <w:ind w:left="720"/>
              <w:contextualSpacing/>
              <w:rPr>
                <w:rFonts w:ascii="Times New Roman" w:eastAsia="Calibri" w:hAnsi="Times New Roman" w:cs="Times New Roman"/>
                <w:sz w:val="18"/>
                <w:szCs w:val="18"/>
              </w:rPr>
            </w:pPr>
          </w:p>
        </w:tc>
        <w:tc>
          <w:tcPr>
            <w:tcW w:w="1418" w:type="dxa"/>
          </w:tcPr>
          <w:p w14:paraId="504FA3A7" w14:textId="0F621C1E"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Rich et al. (1991)</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2ce0snvjv5","properties":{"formattedCitation":"{\\rtf \\super 90\\nosupersub{}}","plainCitation":"90"},"citationItems":[{"id":862,"uris":["http://zotero.org/users/2154470/items/PTNMF3ZT"],"uri":["http://zotero.org/users/2154470/items/PTNMF3ZT"],"itemData":{"id":862,"type":"article-journal","title":"Blood pressure and renal blood flow responses to dietary calcium and sodium intake in humans","container-title":"American Journal of Hypertension","page":"642S-645S","volume":"4","issue":"11","source":"NCBI PubMed","abstract":"This study was designed to determine the interaction between salt and calcium intake on blood pressure (BP) and renal blood flow (RBF) in a predominantly white population. We measured BP and RBF (P-aminohippurate [PAH] clearance) in hypertensive patients after 7 days on a low salt/low calcium diet and again after either a high salt/high calcium diet (HS/HC) or a high salt/low calcium (HS/LC) diet for another 7 days. Compared to low salt BP, both high salt diets increased BP, but the increase with high salt/low calcium was significantly greater than with high salt/high calcium (+14.6 +/- 3.9/+8.2 +/- 1.7 mm Hg v +7.5 +/- 1.9/+2.5 +/- 1.4 mm Hg; systolic/diastolic, both P less than or equal to .05). PAH clearance increased 26 +/- 13 mL/min/1.73 m2 on the HS/HC diet but only 10 +/- 17 mL/min/1.73 m2 on HS/LC (P = .05 between groups). These data suggest that a low calcium diet may contribute to the phenomenon of salt sensitivity in a white population. The low calcium intake appears to affect both the systemic and renal vasculature.","ISSN":"0895-7061","note":"PMID: 1789949","journalAbbreviation":"Am. J. Hypertens.","language":"eng","author":[{"family":"Rich","given":"G. M."},{"family":"McCullough","given":"M."},{"family":"Olmedo","given":"A."},{"family":"Malarick","given":"C."},{"family":"Moore","given":"T. J."}],"issued":{"date-parts":[["1991",11]]},"PMID":"1789949"}}],"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90</w:t>
            </w:r>
            <w:r w:rsidRPr="008A7204">
              <w:rPr>
                <w:rFonts w:ascii="Times New Roman" w:eastAsia="Calibri" w:hAnsi="Times New Roman" w:cs="Times New Roman"/>
                <w:sz w:val="18"/>
                <w:szCs w:val="18"/>
              </w:rPr>
              <w:fldChar w:fldCharType="end"/>
            </w:r>
          </w:p>
        </w:tc>
      </w:tr>
      <w:tr w:rsidR="008A7204" w:rsidRPr="008A7204" w14:paraId="079BDF8E" w14:textId="77777777" w:rsidTr="0024422E">
        <w:trPr>
          <w:trHeight w:hRule="exact" w:val="560"/>
        </w:trPr>
        <w:tc>
          <w:tcPr>
            <w:tcW w:w="1668" w:type="dxa"/>
          </w:tcPr>
          <w:p w14:paraId="0C8538F9"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Vitamin D </w:t>
            </w:r>
          </w:p>
        </w:tc>
        <w:tc>
          <w:tcPr>
            <w:tcW w:w="1134" w:type="dxa"/>
          </w:tcPr>
          <w:p w14:paraId="6DE76260"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551" w:type="dxa"/>
          </w:tcPr>
          <w:p w14:paraId="60B5E65F"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Hypertensive Caucasian adults</w:t>
            </w:r>
          </w:p>
        </w:tc>
        <w:tc>
          <w:tcPr>
            <w:tcW w:w="2835" w:type="dxa"/>
          </w:tcPr>
          <w:p w14:paraId="3D53C120"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Action on RAAS </w:t>
            </w:r>
          </w:p>
        </w:tc>
        <w:tc>
          <w:tcPr>
            <w:tcW w:w="1418" w:type="dxa"/>
          </w:tcPr>
          <w:p w14:paraId="5124B0B5" w14:textId="119545A5"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Vaidya et al. (2011)</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t5059onbb","properties":{"formattedCitation":"{\\rtf \\super 72\\nosupersub{}}","plainCitation":"72"},"citationItems":[{"id":219,"uris":["http://zotero.org/users/2154470/items/HUBIUFQN"],"uri":["http://zotero.org/users/2154470/items/HUBIUFQN"],"itemData":{"id":219,"type":"article-journal","title":"25-Hydroxyvitamin D is associated with plasma renin activity and the pressor response to dietary sodium intake in Caucasians","container-title":"Journal of the Renin-Angiotensin-Aldosterone System","page":"311-319","volume":"12","issue":"3","source":"CrossRef","DOI":"10.1177/1470320310391922","ISSN":"1470-3203, 1752-8976","language":"en","author":[{"family":"Vaidya","given":"A."},{"family":"Forman","given":"J. P."},{"family":"Hopkins","given":"P. N."},{"family":"Seely","given":"E. W."},{"family":"Williams","given":"J. S."}],"issued":{"date-parts":[["2011",9,1]]}}}],"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72</w:t>
            </w:r>
            <w:r w:rsidRPr="008A7204">
              <w:rPr>
                <w:rFonts w:ascii="Times New Roman" w:eastAsia="Calibri" w:hAnsi="Times New Roman" w:cs="Times New Roman"/>
                <w:sz w:val="18"/>
                <w:szCs w:val="18"/>
              </w:rPr>
              <w:fldChar w:fldCharType="end"/>
            </w:r>
          </w:p>
        </w:tc>
      </w:tr>
      <w:tr w:rsidR="008A7204" w:rsidRPr="008A7204" w14:paraId="53AB29B7" w14:textId="77777777" w:rsidTr="0024422E">
        <w:trPr>
          <w:trHeight w:hRule="exact" w:val="465"/>
        </w:trPr>
        <w:tc>
          <w:tcPr>
            <w:tcW w:w="1668" w:type="dxa"/>
          </w:tcPr>
          <w:p w14:paraId="01DC0F39" w14:textId="77777777" w:rsidR="00561F4F" w:rsidRPr="008A7204" w:rsidRDefault="00561F4F" w:rsidP="0024422E">
            <w:pPr>
              <w:spacing w:after="160" w:line="259" w:lineRule="auto"/>
              <w:rPr>
                <w:rFonts w:ascii="Times New Roman" w:eastAsia="Calibri" w:hAnsi="Times New Roman" w:cs="Times New Roman"/>
                <w:b/>
                <w:sz w:val="18"/>
                <w:szCs w:val="18"/>
              </w:rPr>
            </w:pPr>
            <w:r w:rsidRPr="008A7204">
              <w:rPr>
                <w:rFonts w:ascii="Times New Roman" w:eastAsia="Calibri" w:hAnsi="Times New Roman" w:cs="Times New Roman"/>
                <w:b/>
                <w:sz w:val="18"/>
                <w:szCs w:val="18"/>
              </w:rPr>
              <w:t>Animal studies</w:t>
            </w:r>
          </w:p>
        </w:tc>
        <w:tc>
          <w:tcPr>
            <w:tcW w:w="1134" w:type="dxa"/>
          </w:tcPr>
          <w:p w14:paraId="7240BFDE" w14:textId="77777777" w:rsidR="00561F4F" w:rsidRPr="008A7204" w:rsidRDefault="00561F4F" w:rsidP="0024422E">
            <w:pPr>
              <w:spacing w:after="160" w:line="259" w:lineRule="auto"/>
              <w:rPr>
                <w:rFonts w:ascii="Times New Roman" w:eastAsia="Calibri" w:hAnsi="Times New Roman" w:cs="Times New Roman"/>
                <w:sz w:val="18"/>
                <w:szCs w:val="18"/>
              </w:rPr>
            </w:pPr>
          </w:p>
        </w:tc>
        <w:tc>
          <w:tcPr>
            <w:tcW w:w="2551" w:type="dxa"/>
          </w:tcPr>
          <w:p w14:paraId="390D9067" w14:textId="77777777" w:rsidR="00561F4F" w:rsidRPr="008A7204" w:rsidRDefault="00561F4F" w:rsidP="0024422E">
            <w:pPr>
              <w:spacing w:after="160" w:line="259" w:lineRule="auto"/>
              <w:rPr>
                <w:rFonts w:ascii="Times New Roman" w:eastAsia="Calibri" w:hAnsi="Times New Roman" w:cs="Times New Roman"/>
                <w:sz w:val="18"/>
                <w:szCs w:val="18"/>
              </w:rPr>
            </w:pPr>
          </w:p>
        </w:tc>
        <w:tc>
          <w:tcPr>
            <w:tcW w:w="2835" w:type="dxa"/>
          </w:tcPr>
          <w:p w14:paraId="5869876C" w14:textId="77777777" w:rsidR="00561F4F" w:rsidRPr="008A7204" w:rsidRDefault="00561F4F" w:rsidP="0024422E">
            <w:pPr>
              <w:spacing w:after="160" w:line="259" w:lineRule="auto"/>
              <w:rPr>
                <w:rFonts w:ascii="Times New Roman" w:eastAsia="Calibri" w:hAnsi="Times New Roman" w:cs="Times New Roman"/>
                <w:sz w:val="18"/>
                <w:szCs w:val="18"/>
              </w:rPr>
            </w:pPr>
          </w:p>
        </w:tc>
        <w:tc>
          <w:tcPr>
            <w:tcW w:w="1418" w:type="dxa"/>
          </w:tcPr>
          <w:p w14:paraId="637D296D" w14:textId="77777777" w:rsidR="00561F4F" w:rsidRPr="008A7204" w:rsidRDefault="00561F4F" w:rsidP="0024422E">
            <w:pPr>
              <w:rPr>
                <w:rFonts w:ascii="Times New Roman" w:eastAsia="Calibri" w:hAnsi="Times New Roman" w:cs="Times New Roman"/>
                <w:sz w:val="18"/>
                <w:szCs w:val="18"/>
              </w:rPr>
            </w:pPr>
          </w:p>
        </w:tc>
      </w:tr>
      <w:tr w:rsidR="008A7204" w:rsidRPr="008A7204" w14:paraId="17E00D73" w14:textId="77777777" w:rsidTr="0024422E">
        <w:trPr>
          <w:trHeight w:hRule="exact" w:val="419"/>
        </w:trPr>
        <w:tc>
          <w:tcPr>
            <w:tcW w:w="1668" w:type="dxa"/>
            <w:vMerge w:val="restart"/>
          </w:tcPr>
          <w:p w14:paraId="686C39A1"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Potassium</w:t>
            </w:r>
          </w:p>
        </w:tc>
        <w:tc>
          <w:tcPr>
            <w:tcW w:w="1134" w:type="dxa"/>
            <w:vMerge w:val="restart"/>
          </w:tcPr>
          <w:p w14:paraId="1AEBC1C3"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551" w:type="dxa"/>
          </w:tcPr>
          <w:p w14:paraId="61751B5F"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prague Dawley rats</w:t>
            </w:r>
          </w:p>
          <w:p w14:paraId="64A7FAEE" w14:textId="77777777" w:rsidR="00561F4F" w:rsidRPr="008A7204" w:rsidRDefault="00561F4F" w:rsidP="0024422E">
            <w:pPr>
              <w:ind w:left="360"/>
              <w:rPr>
                <w:rFonts w:ascii="Times New Roman" w:eastAsia="Calibri" w:hAnsi="Times New Roman" w:cs="Times New Roman"/>
                <w:sz w:val="18"/>
                <w:szCs w:val="18"/>
              </w:rPr>
            </w:pPr>
          </w:p>
        </w:tc>
        <w:tc>
          <w:tcPr>
            <w:tcW w:w="2835" w:type="dxa"/>
          </w:tcPr>
          <w:p w14:paraId="1B525A2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Action on RAAS </w:t>
            </w:r>
          </w:p>
        </w:tc>
        <w:tc>
          <w:tcPr>
            <w:tcW w:w="1418" w:type="dxa"/>
          </w:tcPr>
          <w:p w14:paraId="4158330D" w14:textId="0625F45D"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Ray et al. (2001)</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2pml5b8jqb","properties":{"formattedCitation":"{\\rtf \\super 71\\nosupersub{}}","plainCitation":"71"},"citationItems":[{"id":332,"uris":["http://zotero.org/users/2154470/items/C6MNICJ9"],"uri":["http://zotero.org/users/2154470/items/C6MNICJ9"],"itemData":{"id":332,"type":"article-journal","title":"Chronic potassium depletion induces renal injury, salt sensitivity, and hypertension in young rats","container-title":"Kidney international","page":"1850–1858","volume":"59","issue":"5","source":"Google Scholar","author":[{"family":"Ray","given":"Patricio E."},{"family":"Suga","given":"Shin-Ichi"},{"family":"Liu","given":"Xue-Hui"},{"family":"Huang","given":"Xiuling"},{"family":"Johnson","given":"Richard J."}],"issued":{"date-parts":[["2001"]]}}}],"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71</w:t>
            </w:r>
            <w:r w:rsidRPr="008A7204">
              <w:rPr>
                <w:rFonts w:ascii="Times New Roman" w:eastAsia="Calibri" w:hAnsi="Times New Roman" w:cs="Times New Roman"/>
                <w:sz w:val="18"/>
                <w:szCs w:val="18"/>
              </w:rPr>
              <w:fldChar w:fldCharType="end"/>
            </w:r>
          </w:p>
          <w:p w14:paraId="6FAB40C1" w14:textId="77777777" w:rsidR="00561F4F" w:rsidRPr="008A7204" w:rsidRDefault="00561F4F" w:rsidP="0024422E">
            <w:pPr>
              <w:ind w:left="360"/>
              <w:rPr>
                <w:rFonts w:ascii="Times New Roman" w:eastAsia="Calibri" w:hAnsi="Times New Roman" w:cs="Times New Roman"/>
                <w:sz w:val="18"/>
                <w:szCs w:val="18"/>
              </w:rPr>
            </w:pPr>
          </w:p>
        </w:tc>
      </w:tr>
      <w:tr w:rsidR="008A7204" w:rsidRPr="008A7204" w14:paraId="4C5E22C2" w14:textId="77777777" w:rsidTr="0024422E">
        <w:trPr>
          <w:trHeight w:val="400"/>
        </w:trPr>
        <w:tc>
          <w:tcPr>
            <w:tcW w:w="1668" w:type="dxa"/>
            <w:vMerge/>
          </w:tcPr>
          <w:p w14:paraId="0970A675"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41AE9A64" w14:textId="77777777" w:rsidR="00561F4F" w:rsidRPr="008A7204" w:rsidRDefault="00561F4F" w:rsidP="0024422E">
            <w:pPr>
              <w:rPr>
                <w:rFonts w:ascii="Times New Roman" w:eastAsia="Calibri" w:hAnsi="Times New Roman" w:cs="Times New Roman"/>
                <w:sz w:val="18"/>
                <w:szCs w:val="18"/>
              </w:rPr>
            </w:pPr>
          </w:p>
        </w:tc>
        <w:tc>
          <w:tcPr>
            <w:tcW w:w="2551" w:type="dxa"/>
          </w:tcPr>
          <w:p w14:paraId="6265B788"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prague Dawley rats</w:t>
            </w:r>
          </w:p>
          <w:p w14:paraId="733EC800" w14:textId="77777777" w:rsidR="00561F4F" w:rsidRPr="008A7204" w:rsidRDefault="00561F4F" w:rsidP="0024422E">
            <w:pPr>
              <w:rPr>
                <w:rFonts w:ascii="Times New Roman" w:eastAsia="Calibri" w:hAnsi="Times New Roman" w:cs="Times New Roman"/>
                <w:sz w:val="18"/>
                <w:szCs w:val="18"/>
              </w:rPr>
            </w:pPr>
          </w:p>
        </w:tc>
        <w:tc>
          <w:tcPr>
            <w:tcW w:w="2835" w:type="dxa"/>
          </w:tcPr>
          <w:p w14:paraId="4A8BA1E8"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bCs/>
                <w:sz w:val="18"/>
                <w:szCs w:val="18"/>
              </w:rPr>
              <w:t>Improved tissue kallikrein synthesis</w:t>
            </w:r>
          </w:p>
        </w:tc>
        <w:tc>
          <w:tcPr>
            <w:tcW w:w="1418" w:type="dxa"/>
          </w:tcPr>
          <w:p w14:paraId="69CF2F80" w14:textId="41FB5DCE"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Ardiles et al. (2013)</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p1ddru62q","properties":{"formattedCitation":"{\\rtf \\super 86\\nosupersub{}}","plainCitation":"86"},"citationItems":[{"id":234,"uris":["http://zotero.org/users/2154470/items/5BHFBP4N"],"uri":["http://zotero.org/users/2154470/items/5BHFBP4N"],"itemData":{"id":234,"type":"article-journal","title":"Antihypertensive and renoprotective effect of the kinin pathway activated by potassium in a model of salt sensitivity following overload proteinuria","container-title":"AJP: Renal Physiology","page":"F1399-F1410","volume":"304","issue":"12","source":"CrossRef","DOI":"10.1152/ajprenal.00604.2012","ISSN":"1931-857X, 1522-1466","language":"en","author":[{"family":"Ardiles","given":"L."},{"family":"Cardenas","given":"A."},{"family":"Burgos","given":"M. E."},{"family":"Droguett","given":"A."},{"family":"Ehrenfeld","given":"P."},{"family":"Carpio","given":"D."},{"family":"Mezzano","given":"S."},{"family":"Figueroa","given":"C. D."}],"issued":{"date-parts":[["2013",6,15]]}}}],"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86</w:t>
            </w:r>
            <w:r w:rsidRPr="008A7204">
              <w:rPr>
                <w:rFonts w:ascii="Times New Roman" w:eastAsia="Calibri" w:hAnsi="Times New Roman" w:cs="Times New Roman"/>
                <w:sz w:val="18"/>
                <w:szCs w:val="18"/>
              </w:rPr>
              <w:fldChar w:fldCharType="end"/>
            </w:r>
          </w:p>
        </w:tc>
      </w:tr>
      <w:tr w:rsidR="008A7204" w:rsidRPr="008A7204" w14:paraId="52773C20" w14:textId="77777777" w:rsidTr="0024422E">
        <w:trPr>
          <w:trHeight w:hRule="exact" w:val="436"/>
        </w:trPr>
        <w:tc>
          <w:tcPr>
            <w:tcW w:w="1668" w:type="dxa"/>
            <w:vMerge/>
          </w:tcPr>
          <w:p w14:paraId="52683D79"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040B325D" w14:textId="77777777" w:rsidR="00561F4F" w:rsidRPr="008A7204" w:rsidRDefault="00561F4F" w:rsidP="0024422E">
            <w:pPr>
              <w:rPr>
                <w:rFonts w:ascii="Times New Roman" w:eastAsia="Calibri" w:hAnsi="Times New Roman" w:cs="Times New Roman"/>
                <w:sz w:val="18"/>
                <w:szCs w:val="18"/>
              </w:rPr>
            </w:pPr>
          </w:p>
        </w:tc>
        <w:tc>
          <w:tcPr>
            <w:tcW w:w="2551" w:type="dxa"/>
          </w:tcPr>
          <w:p w14:paraId="3C97C06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prague Dawley rats</w:t>
            </w:r>
          </w:p>
          <w:p w14:paraId="24BBEB42" w14:textId="77777777" w:rsidR="00561F4F" w:rsidRPr="008A7204" w:rsidRDefault="00561F4F" w:rsidP="0024422E">
            <w:pPr>
              <w:rPr>
                <w:rFonts w:ascii="Times New Roman" w:eastAsia="Calibri" w:hAnsi="Times New Roman" w:cs="Times New Roman"/>
                <w:sz w:val="18"/>
                <w:szCs w:val="18"/>
              </w:rPr>
            </w:pPr>
          </w:p>
        </w:tc>
        <w:tc>
          <w:tcPr>
            <w:tcW w:w="2835" w:type="dxa"/>
          </w:tcPr>
          <w:p w14:paraId="583D0849"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Improved ion transport</w:t>
            </w:r>
          </w:p>
        </w:tc>
        <w:tc>
          <w:tcPr>
            <w:tcW w:w="1418" w:type="dxa"/>
          </w:tcPr>
          <w:p w14:paraId="3873B309" w14:textId="412E42DD"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Jung et al. (2011)</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23m885ovmc","properties":{"formattedCitation":"{\\rtf \\super 88\\nosupersub{}}","plainCitation":"88"},"citationItems":[{"id":696,"uris":["http://zotero.org/users/2154470/items/CSWJX5HW"],"uri":["http://zotero.org/users/2154470/items/CSWJX5HW"],"itemData":{"id":696,"type":"article-journal","title":"Effects of potassium on expression of renal sodium transporters in salt-sensitive hypertensive rats induced by uninephrectomy","container-title":"AJP: Renal Physiology","page":"F1422-F1430","volume":"300","issue":"6","source":"CrossRef","DOI":"10.1152/ajprenal.00598.2010","ISSN":"1931-857X, 1522-1466","language":"en","author":[{"family":"Jung","given":"J. Y."},{"family":"Kim","given":"S."},{"family":"Lee","given":"J. W."},{"family":"Jung","given":"E. S."},{"family":"Heo","given":"N. J."},{"family":"Son","given":"M.-J."},{"family":"Oh","given":"Y. K."},{"family":"Na","given":"K. Y."},{"family":"Han","given":"J. S."},{"family":"Joo","given":"K. W."}],"issued":{"date-parts":[["2011",6,1]]}}}],"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88</w:t>
            </w:r>
            <w:r w:rsidRPr="008A7204">
              <w:rPr>
                <w:rFonts w:ascii="Times New Roman" w:eastAsia="Calibri" w:hAnsi="Times New Roman" w:cs="Times New Roman"/>
                <w:sz w:val="18"/>
                <w:szCs w:val="18"/>
              </w:rPr>
              <w:fldChar w:fldCharType="end"/>
            </w:r>
          </w:p>
          <w:p w14:paraId="49A823EE" w14:textId="77777777" w:rsidR="00561F4F" w:rsidRPr="008A7204" w:rsidRDefault="00561F4F" w:rsidP="0024422E">
            <w:pPr>
              <w:ind w:left="360"/>
              <w:rPr>
                <w:rFonts w:ascii="Times New Roman" w:eastAsia="Calibri" w:hAnsi="Times New Roman" w:cs="Times New Roman"/>
                <w:sz w:val="18"/>
                <w:szCs w:val="18"/>
              </w:rPr>
            </w:pPr>
          </w:p>
        </w:tc>
      </w:tr>
      <w:tr w:rsidR="008A7204" w:rsidRPr="008A7204" w14:paraId="0E8BA48B" w14:textId="77777777" w:rsidTr="0024422E">
        <w:trPr>
          <w:trHeight w:hRule="exact" w:val="415"/>
        </w:trPr>
        <w:tc>
          <w:tcPr>
            <w:tcW w:w="1668" w:type="dxa"/>
            <w:vMerge/>
          </w:tcPr>
          <w:p w14:paraId="434A6939"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18B38222" w14:textId="77777777" w:rsidR="00561F4F" w:rsidRPr="008A7204" w:rsidRDefault="00561F4F" w:rsidP="0024422E">
            <w:pPr>
              <w:rPr>
                <w:rFonts w:ascii="Times New Roman" w:eastAsia="Calibri" w:hAnsi="Times New Roman" w:cs="Times New Roman"/>
                <w:sz w:val="18"/>
                <w:szCs w:val="18"/>
              </w:rPr>
            </w:pPr>
          </w:p>
        </w:tc>
        <w:tc>
          <w:tcPr>
            <w:tcW w:w="2551" w:type="dxa"/>
          </w:tcPr>
          <w:p w14:paraId="3993FE56"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ahl S and Dahl R rats</w:t>
            </w:r>
          </w:p>
        </w:tc>
        <w:tc>
          <w:tcPr>
            <w:tcW w:w="2835" w:type="dxa"/>
          </w:tcPr>
          <w:p w14:paraId="7D90F49E"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Improved vascular reactivity</w:t>
            </w:r>
          </w:p>
        </w:tc>
        <w:tc>
          <w:tcPr>
            <w:tcW w:w="1418" w:type="dxa"/>
          </w:tcPr>
          <w:p w14:paraId="3D054743" w14:textId="18C0DED3"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Kido et al. (2008)</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118aeb56ok","properties":{"formattedCitation":"{\\rtf \\super 82\\nosupersub{}}","plainCitation":"82"},"citationItems":[{"id":685,"uris":["http://zotero.org/users/2154470/items/2JNN7JMQ"],"uri":["http://zotero.org/users/2154470/items/2JNN7JMQ"],"itemData":{"id":685,"type":"article-journal","title":"Protective Effect of Dietary Potassium Against Vascular Injury in Salt-Sensitive","container-title":"Hypertension","page":"225-231","volume":"51","issue":"2","source":"hyper.ahajournals.org","abstract":"Hypertensive cardiovascular damage is accelerated by salt loading but counteracted by dietary potassium supplementation. We suggested recently that antioxidant actions of potassium contribute to protection against salt-induced cardiac dysfunction. Therefore, we examined whether potassium supplementation ameliorated cuff-induced vascular injury in salt-sensitive hypertension via suppression of oxidative stress. Four-week–old Dahl salt-sensitive rats were fed a normal-salt (0.3% NaCl), high-salt (8% NaCl), or high-salt plus high-potassium (8% KCl) diet for 5 weeks, and some of the rats fed a high-salt diet were also given antioxidants. One week after the start of the treatments, a silicone cuff was implanted around the femoral artery. Examination revealed increased cuff-induced neointimal proliferation with adventitial macrophage infiltration in arteries from salt-loaded Dahl salt-sensitive rats compared with that in arteries from non–salt-loaded animals (intima/media ratio: 0.471±0.070 versus 0.302±0.037; P&lt;0.05), associated with regional superoxide overproduction and reduced nicotinamide-adenine dinucleotide phosphate oxidase activation and mRNA overexpression. On the other hand, simultaneous potassium supplementation attenuated salt-induced neointimal hyperplasia (intima/media ratio: 0.205±0.012; P&lt;0.001), adventitial macrophage infiltration, superoxide overproduction, and reduced nicotinamide-adenine dinucleotide phosphate oxidase activation and overexpression. Antioxidants, which decrease vascular oxidative stress, also reduced neointima formation induced by salt excess. In conclusion, high-potassium diets seems to have a protective effect against the development of vascular damage induced by salt loading mediated, at least in part, through suppression of the production of reactive oxygen species probably generated by reduced nicotinamide-adenine dinucleotide phosphate oxidase.","DOI":"10.1161/HYPERTENSIONAHA.107.098251","ISSN":"0194-911X, 1524-4563","note":"PMID: 18158352","journalAbbreviation":"Hypertension","language":"en","author":[{"family":"Kido","given":"Makiko"},{"family":"Ando","given":"Katsuyuki"},{"family":"Onozato","given":"Maristela L."},{"family":"Tojo","given":"Akihiro"},{"family":"Yoshikawa","given":"Masahiro"},{"family":"Ogita","given":"Teruhiko"},{"family":"Fujita","given":"Toshiro"}],"issued":{"date-parts":[["2008",2,1]]},"PMID":"18158352"}}],"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82</w:t>
            </w:r>
            <w:r w:rsidRPr="008A7204">
              <w:rPr>
                <w:rFonts w:ascii="Times New Roman" w:eastAsia="Calibri" w:hAnsi="Times New Roman" w:cs="Times New Roman"/>
                <w:sz w:val="18"/>
                <w:szCs w:val="18"/>
              </w:rPr>
              <w:fldChar w:fldCharType="end"/>
            </w:r>
          </w:p>
        </w:tc>
      </w:tr>
      <w:tr w:rsidR="008A7204" w:rsidRPr="008A7204" w14:paraId="7B32CDAC" w14:textId="77777777" w:rsidTr="0024422E">
        <w:trPr>
          <w:trHeight w:hRule="exact" w:val="420"/>
        </w:trPr>
        <w:tc>
          <w:tcPr>
            <w:tcW w:w="1668" w:type="dxa"/>
          </w:tcPr>
          <w:p w14:paraId="1E341BC0"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Calcium</w:t>
            </w:r>
          </w:p>
        </w:tc>
        <w:tc>
          <w:tcPr>
            <w:tcW w:w="1134" w:type="dxa"/>
          </w:tcPr>
          <w:p w14:paraId="50195184" w14:textId="77777777" w:rsidR="00561F4F" w:rsidRPr="008A7204" w:rsidRDefault="00561F4F" w:rsidP="0024422E">
            <w:pPr>
              <w:spacing w:after="160" w:line="259" w:lineRule="auto"/>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551" w:type="dxa"/>
          </w:tcPr>
          <w:p w14:paraId="76591AB4"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HR rats</w:t>
            </w:r>
          </w:p>
        </w:tc>
        <w:tc>
          <w:tcPr>
            <w:tcW w:w="2835" w:type="dxa"/>
          </w:tcPr>
          <w:p w14:paraId="53625EDB"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Normalised renal hemodynamics </w:t>
            </w:r>
          </w:p>
        </w:tc>
        <w:tc>
          <w:tcPr>
            <w:tcW w:w="1418" w:type="dxa"/>
          </w:tcPr>
          <w:p w14:paraId="7FDDCDF3" w14:textId="3EC2C307"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Ono et al. (1994)</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n0r7iajeq","properties":{"formattedCitation":"{\\rtf \\super 91\\nosupersub{}}","plainCitation":"91"},"citationItems":[{"id":864,"uris":["http://zotero.org/users/2154470/items/M82T85H7"],"uri":["http://zotero.org/users/2154470/items/M82T85H7"],"itemData":{"id":864,"type":"article-journal","title":"High-calcium diet prevents salt-induced hypertension and impairment of renal hemodynamics in young spontaneously hypertensive rats","container-title":"Journal of Cardiovascular Pharmacology","page":"624-628","volume":"23","issue":"4","source":"NCBI PubMed","abstract":"We studied the effects of a high Ca (4.07%) diet on mean arterial pressure (MAP) and renal hemodynamics in young (6 weeks) spontaneously hypertensive rats (SHR) fed a normal (0.66%) or a high-salt (8.00%) diet for 4 weeks. The high-salt diet accelerated development of hypertension (213 +/- 5 vs. 159 +/- 2 mm Hg, p &lt; 0.01) and increased renal vascular resistance (RVR) (26.4 +/- 2.3 vs. 18.2 +/- 1.2 U, p &lt; 0.01) in young SHR. Simultaneous Ca supplementation prevented the salt-induced increase in MAP (158 +/- 3 mm Hg, p &lt; 0.01) and in RVR (17.3 +/- 1.1 U, p &lt; 0.01). The high-Ca diet did not affect MAP (151 +/- 3 mm Hg, NS) and RVR (17.4 +/- 1.3 U, NS) in young SHR fed a normal salt diet. RVR and MAP were positively correlated in all rats (r = 0.634, n = 38, p &lt; 0.001). The high-Ca diet also prevented salt-induced left ventricular (LV) hypertrophy. Dietary Ca supplementation attenuated the increased salt sensitivity of arterial pressure, possibly by normalizing renal hemodynamics, in salt-loaded young SHR.","ISSN":"0160-2446","note":"PMID: 7516013","journalAbbreviation":"J. Cardiovasc. Pharmacol.","language":"eng","author":[{"family":"Ono","given":"A."},{"family":"Ando","given":"K."},{"family":"Fujita","given":"T."}],"issued":{"date-parts":[["1994",4]]},"PMID":"7516013"}}],"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91</w:t>
            </w:r>
            <w:r w:rsidRPr="008A7204">
              <w:rPr>
                <w:rFonts w:ascii="Times New Roman" w:eastAsia="Calibri" w:hAnsi="Times New Roman" w:cs="Times New Roman"/>
                <w:sz w:val="18"/>
                <w:szCs w:val="18"/>
              </w:rPr>
              <w:fldChar w:fldCharType="end"/>
            </w:r>
          </w:p>
        </w:tc>
      </w:tr>
      <w:tr w:rsidR="008A7204" w:rsidRPr="008A7204" w14:paraId="5D90B0AE" w14:textId="77777777" w:rsidTr="0024422E">
        <w:trPr>
          <w:trHeight w:hRule="exact" w:val="413"/>
        </w:trPr>
        <w:tc>
          <w:tcPr>
            <w:tcW w:w="1668" w:type="dxa"/>
          </w:tcPr>
          <w:p w14:paraId="67093CFD"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Vitamin C</w:t>
            </w:r>
          </w:p>
        </w:tc>
        <w:tc>
          <w:tcPr>
            <w:tcW w:w="1134" w:type="dxa"/>
          </w:tcPr>
          <w:p w14:paraId="68759956"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551" w:type="dxa"/>
          </w:tcPr>
          <w:p w14:paraId="028879DF"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prague Dawley rats</w:t>
            </w:r>
          </w:p>
        </w:tc>
        <w:tc>
          <w:tcPr>
            <w:tcW w:w="2835" w:type="dxa"/>
          </w:tcPr>
          <w:p w14:paraId="48B81CA1"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Improved endothelial function and vascular reactivity </w:t>
            </w:r>
          </w:p>
        </w:tc>
        <w:tc>
          <w:tcPr>
            <w:tcW w:w="1418" w:type="dxa"/>
          </w:tcPr>
          <w:p w14:paraId="5A2F244E" w14:textId="3B74115B"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Ettarh et al. (2002)</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srsv60ctq","properties":{"formattedCitation":"{\\rtf \\super 83\\nosupersub{}}","plainCitation":"83"},"citationItems":[{"id":885,"uris":["http://zotero.org/users/2154470/items/Q725S5ZS"],"uri":["http://zotero.org/users/2154470/items/Q725S5ZS"],"itemData":{"id":885,"type":"article-journal","title":"Vitamin C lowers blood pressure and alters vascular responsiveness in salt-induced hypertension","container-title":"Canadian Journal of Physiology and Pharmacology","page":"1199-1202","volume":"80","issue":"12","source":"NCBI PubMed","abstract":"The present study was undertaken to investigate the effect of vitamin C treatment on blood pressure and vascular reactivity in salt-induced hypertension. Male Sprague-Dawley rats were fed a normal rat diet, a high-sodium (8% NaCl) diet, a normal rat diet plus vitamin C treament (100 mg x kg(-1) x day(-1)), or a high-sodium diet plus vitamin C treatment for 6 weeks. Salt loading significantly increased blood pressure, which was attenuated by vitamin C treatment. Aortic rings from the different groups were suspended for isometric-tension recording. The contractile response to noradrenaline was significantly increased in the salt-loaded rats. Vitamin C reduced the sensitivity of aortic rings to noradrenaline in rats on normal and high-sodium diets. In noradrenaline-precontracted rings, the relaxation response to acetylcholine, which was attenuated in the salt-loaded rats, was restored by vitamin C treatment. Pretreatment with N(G)-nitro-L-arginine methyl ester (L-NAME) abolished the enhanced response to acetylcholine caused by vitamin C. The results suggest that the antihypertensive effect of vitamin C is associated with a reduction in vascular sensitivity to noradrenaline and enhancement of endothelium-dependent relaxation due to increased nitric oxide bioavailability.","ISSN":"0008-4212","note":"PMID: 12564647","journalAbbreviation":"Can. J. Physiol. Pharmacol.","language":"eng","author":[{"family":"Ettarh","given":"R. R."},{"family":"Odigie","given":"I. P."},{"family":"Adigun","given":"S. A."}],"issued":{"date-parts":[["2002",12]]},"PMID":"12564647"}}],"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83</w:t>
            </w:r>
            <w:r w:rsidRPr="008A7204">
              <w:rPr>
                <w:rFonts w:ascii="Times New Roman" w:eastAsia="Calibri" w:hAnsi="Times New Roman" w:cs="Times New Roman"/>
                <w:sz w:val="18"/>
                <w:szCs w:val="18"/>
              </w:rPr>
              <w:fldChar w:fldCharType="end"/>
            </w:r>
          </w:p>
        </w:tc>
      </w:tr>
      <w:tr w:rsidR="008A7204" w:rsidRPr="008A7204" w14:paraId="19DD70CB" w14:textId="77777777" w:rsidTr="0024422E">
        <w:trPr>
          <w:trHeight w:val="238"/>
        </w:trPr>
        <w:tc>
          <w:tcPr>
            <w:tcW w:w="1668" w:type="dxa"/>
            <w:vMerge w:val="restart"/>
          </w:tcPr>
          <w:p w14:paraId="12D6F614"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Vitamin E</w:t>
            </w:r>
          </w:p>
        </w:tc>
        <w:tc>
          <w:tcPr>
            <w:tcW w:w="1134" w:type="dxa"/>
            <w:vMerge w:val="restart"/>
          </w:tcPr>
          <w:p w14:paraId="5BAB2233"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551" w:type="dxa"/>
          </w:tcPr>
          <w:p w14:paraId="4F4BDC9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ahl S and Dahl R rats</w:t>
            </w:r>
          </w:p>
        </w:tc>
        <w:tc>
          <w:tcPr>
            <w:tcW w:w="2835" w:type="dxa"/>
          </w:tcPr>
          <w:p w14:paraId="2C595894"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bCs/>
                <w:sz w:val="18"/>
                <w:szCs w:val="18"/>
              </w:rPr>
              <w:t>Improved endothelial function</w:t>
            </w:r>
          </w:p>
        </w:tc>
        <w:tc>
          <w:tcPr>
            <w:tcW w:w="1418" w:type="dxa"/>
          </w:tcPr>
          <w:p w14:paraId="7AA7FE8D" w14:textId="4232AA8F"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Forde et al. (2003)</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9blpb4tel","properties":{"formattedCitation":"{\\rtf \\super 85\\nosupersub{}}","plainCitation":"85"},"citationItems":[{"id":1049,"uris":["http://zotero.org/users/2154470/items/23ZJ2V5D"],"uri":["http://zotero.org/users/2154470/items/23ZJ2V5D"],"itemData":{"id":1049,"type":"article-journal","title":"Prevention of hypertension and renal dysfunction in Dahl rats by alpha-tocopherol","container-title":"Journal of Cardiovascular Pharmacology","page":"82-88","volume":"42","issue":"1","source":"NCBI PubMed","abstract":"Although hypertension is a risk factor for the development of end-stage renal disease, not all hypertensive patients progress to develop renal dysfunction. The mechanisms underlying hypertensive nephropathy are poorly understood. The authors have recently shown that the development of hypertension and renal dysfunction is accompanied by an accumulation of partially reduced oxygen and its derivatives, known collectively as reactive oxygen species. In the present study, the effect of a lipid-soluble antioxidant on the development of salt-dependent hypertensive nephropathy was evaluated in the Dahl rat. It was found that a high-salt diet (8% NaCl) led to the development of hypertension, increased renal oxidative stress (superoxide production and 8-epi-prostaglandin F2alpha), and decreased glomerular filtration rate and renal plasma flow in the Dahl salt-sensitive (DSS) rat, and that these adverse effects of salt were prevented by supplementing the high-salt diet with 1000 U/kg chow of alpha-tocopherol. It is well known that urinary cyclic guanosine monophosphate (cGMP) levels are lower in hypertensive DSS rats than in Dahl salt-resistant (DSR) rats on a high-salt diet. Most surprisingly, when supplemented with alpha-tocopherol, DSS rats on an 8% NaCl diet were able to excrete as much cGMP as DSR rats. Taken together, these findings suggest that, in the DSS rat, salt-dependent hypertensive nephropathy and decreased nitric oxide bioavailability are associated with increased oxidative stress, and that antioxidants can preclude these adverse effects of salt feeding, and consequently, prevent salt-dependent hypertension and nephropathy.","ISSN":"0160-2446","note":"PMID: 12827031","journalAbbreviation":"J. Cardiovasc. Pharmacol.","language":"eng","author":[{"family":"Forde","given":"Patrick"},{"family":"Scribner","given":"Anne Ward"},{"family":"Dial","given":"Ravina"},{"family":"Loscalzo","given":"Joseph"},{"family":"Trolliet","given":"María R."}],"issued":{"date-parts":[["2003",7]]},"PMID":"12827031"}}],"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85</w:t>
            </w:r>
            <w:r w:rsidRPr="008A7204">
              <w:rPr>
                <w:rFonts w:ascii="Times New Roman" w:eastAsia="Calibri" w:hAnsi="Times New Roman" w:cs="Times New Roman"/>
                <w:sz w:val="18"/>
                <w:szCs w:val="18"/>
              </w:rPr>
              <w:fldChar w:fldCharType="end"/>
            </w:r>
          </w:p>
        </w:tc>
      </w:tr>
      <w:tr w:rsidR="008A7204" w:rsidRPr="008A7204" w14:paraId="1E2E9B9C" w14:textId="77777777" w:rsidTr="0024422E">
        <w:trPr>
          <w:trHeight w:hRule="exact" w:val="415"/>
        </w:trPr>
        <w:tc>
          <w:tcPr>
            <w:tcW w:w="1668" w:type="dxa"/>
            <w:vMerge/>
          </w:tcPr>
          <w:p w14:paraId="5F3CE21A"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3DBAEECA" w14:textId="77777777" w:rsidR="00561F4F" w:rsidRPr="008A7204" w:rsidRDefault="00561F4F" w:rsidP="0024422E">
            <w:pPr>
              <w:rPr>
                <w:rFonts w:ascii="Times New Roman" w:eastAsia="Calibri" w:hAnsi="Times New Roman" w:cs="Times New Roman"/>
                <w:sz w:val="18"/>
                <w:szCs w:val="18"/>
              </w:rPr>
            </w:pPr>
          </w:p>
        </w:tc>
        <w:tc>
          <w:tcPr>
            <w:tcW w:w="2551" w:type="dxa"/>
          </w:tcPr>
          <w:p w14:paraId="47679213" w14:textId="77777777" w:rsidR="00561F4F" w:rsidRPr="008A7204" w:rsidRDefault="00561F4F" w:rsidP="0024422E">
            <w:pPr>
              <w:rPr>
                <w:rFonts w:ascii="Times New Roman" w:eastAsia="Calibri" w:hAnsi="Times New Roman" w:cs="Times New Roman"/>
                <w:sz w:val="18"/>
                <w:szCs w:val="18"/>
                <w:highlight w:val="yellow"/>
              </w:rPr>
            </w:pPr>
            <w:r w:rsidRPr="008A7204">
              <w:rPr>
                <w:rFonts w:ascii="Times New Roman" w:eastAsia="Calibri" w:hAnsi="Times New Roman" w:cs="Times New Roman"/>
                <w:sz w:val="18"/>
                <w:szCs w:val="18"/>
              </w:rPr>
              <w:t>Dahl S rats</w:t>
            </w:r>
          </w:p>
        </w:tc>
        <w:tc>
          <w:tcPr>
            <w:tcW w:w="2835" w:type="dxa"/>
          </w:tcPr>
          <w:p w14:paraId="6B5BC2CF" w14:textId="77777777" w:rsidR="00561F4F" w:rsidRPr="008A7204" w:rsidRDefault="00561F4F" w:rsidP="0024422E">
            <w:pPr>
              <w:rPr>
                <w:rFonts w:ascii="Times New Roman" w:eastAsia="Calibri" w:hAnsi="Times New Roman" w:cs="Times New Roman"/>
                <w:sz w:val="18"/>
                <w:szCs w:val="18"/>
                <w:highlight w:val="yellow"/>
              </w:rPr>
            </w:pPr>
            <w:r w:rsidRPr="008A7204">
              <w:rPr>
                <w:rFonts w:ascii="Times New Roman" w:eastAsia="Calibri" w:hAnsi="Times New Roman" w:cs="Times New Roman"/>
                <w:sz w:val="18"/>
                <w:szCs w:val="18"/>
              </w:rPr>
              <w:t>Improved vascular reactivity</w:t>
            </w:r>
          </w:p>
        </w:tc>
        <w:tc>
          <w:tcPr>
            <w:tcW w:w="1418" w:type="dxa"/>
          </w:tcPr>
          <w:p w14:paraId="3A4D6C38" w14:textId="1CAF9553"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Vasdev et al. (2005)</w:t>
            </w:r>
            <w:r w:rsidRPr="008A7204">
              <w:rPr>
                <w:rFonts w:ascii="Times New Roman" w:eastAsia="Calibri" w:hAnsi="Times New Roman" w:cs="Times New Roman"/>
                <w:sz w:val="18"/>
                <w:szCs w:val="18"/>
              </w:rPr>
              <w:fldChar w:fldCharType="begin"/>
            </w:r>
            <w:r w:rsidR="006A5974" w:rsidRPr="008A7204">
              <w:rPr>
                <w:rFonts w:ascii="Times New Roman" w:eastAsia="Calibri" w:hAnsi="Times New Roman" w:cs="Times New Roman"/>
                <w:sz w:val="18"/>
                <w:szCs w:val="18"/>
              </w:rPr>
              <w:instrText xml:space="preserve"> ADDIN ZOTERO_ITEM CSL_CITATION {"citationID":"1jmvmtr7vn","properties":{"formattedCitation":"{\\rtf \\super 84\\nosupersub{}}","plainCitation":"84"},"citationItems":[{"id":882,"uris":["http://zotero.org/users/2154470/items/B9KXT6KS"],"uri":["http://zotero.org/users/2154470/items/B9KXT6KS"],"itemData":{"id":882,"type":"article-journal","title":"Dietary vitamin e supplementation attenuates hypertension in Dahl salt-sensitive rats","container-title":"Journal of Cardiovascular Pharmacology and Therapeutics","page":"103-111","volume":"10","issue":"2","source":"NCBI PubMed","abstract":"There is strong evidence that excess dietary salt (NaCl) is a major factor contributing to the development of hypertension. Salt-sensitive humans and rats develop hypertension even on a normal-salt diet. Salt sensitivity is associated with glucose intolerance and insulin resistance in both humans and animal models, including Dahl salt-sensitive (DSS) rats. In insulin resistance, impaired glucose metabolism leads to elevated endogenous aldehydes that bind sulfhydryl groups of membrane proteins, altering calcium channels, and increasing cytosolic free calcium ([Ca2+]i) and blood pressure. Vitamin E lowers tissue aldehyde conjugates, cytosolic [Ca2+]i, and blood pressure in spontaneously hypertensive rats and fructose-induced hypertensive Wistar Kyoto rats, models of insulin resistance. This study investigated the effect of a normal-salt diet on tissue aldehyde conjugates, cytosolic [Ca2+]i, and blood pressure in DSS rats and the effect of vitamin E supplementation on blood pressure and associated biochemical changes in these animals. Seven-week-old DSS rats were divided into 3 groups of 6 animals each and treated for 6 weeks with diets as follows: low-salt (0.4% NaCl); normal-salt (0.7% NaCl) and normal salt (0.7% NaCl) plus vitamin E (34 mg/kg feed). At completion, animals in the normal-salt group had significantly elevated systolic blood pressure, cytosolic [Ca2+]i, and tissue aldehyde conjugates compared with the low-salt group. They also showed smooth muscle cell hyperplasia in small arteries and arterioles of the kidney. Dietary vitamin E supplementation significantly attenuated the increase in systolic blood pressure and associated biochemical and histopathologic changes.","ISSN":"1074-2484","note":"PMID: 15965561","journalAbbreviation":"J. Cardiovasc. Pharmacol. Ther.","language":"eng","author":[{"family":"Vasdev","given":"Sudesh"},{"family":"Gill","given":"Vicki"},{"family":"Parai","given":"Sushil"},{"family":"Gadag","given":"Veeresh"}],"issued":{"date-parts":[["2005",6]]},"PMID":"15965561"}}],"schema":"https://github.com/citation-style-language/schema/raw/master/csl-citation.json"} </w:instrText>
            </w:r>
            <w:r w:rsidRPr="008A7204">
              <w:rPr>
                <w:rFonts w:ascii="Times New Roman" w:eastAsia="Calibri" w:hAnsi="Times New Roman" w:cs="Times New Roman"/>
                <w:sz w:val="18"/>
                <w:szCs w:val="18"/>
              </w:rPr>
              <w:fldChar w:fldCharType="separate"/>
            </w:r>
            <w:r w:rsidR="006A5974" w:rsidRPr="008A7204">
              <w:rPr>
                <w:rFonts w:ascii="Times New Roman" w:hAnsi="Times New Roman" w:cs="Times New Roman"/>
                <w:sz w:val="18"/>
                <w:szCs w:val="24"/>
                <w:vertAlign w:val="superscript"/>
              </w:rPr>
              <w:t>84</w:t>
            </w:r>
            <w:r w:rsidRPr="008A7204">
              <w:rPr>
                <w:rFonts w:ascii="Times New Roman" w:eastAsia="Calibri" w:hAnsi="Times New Roman" w:cs="Times New Roman"/>
                <w:sz w:val="18"/>
                <w:szCs w:val="18"/>
              </w:rPr>
              <w:fldChar w:fldCharType="end"/>
            </w:r>
          </w:p>
          <w:p w14:paraId="473D8546" w14:textId="77777777" w:rsidR="00561F4F" w:rsidRPr="008A7204" w:rsidRDefault="00561F4F" w:rsidP="0024422E">
            <w:pPr>
              <w:rPr>
                <w:rFonts w:ascii="Times New Roman" w:eastAsia="Calibri" w:hAnsi="Times New Roman" w:cs="Times New Roman"/>
                <w:sz w:val="18"/>
                <w:szCs w:val="18"/>
              </w:rPr>
            </w:pPr>
          </w:p>
        </w:tc>
      </w:tr>
    </w:tbl>
    <w:p w14:paraId="7D146697" w14:textId="77777777" w:rsidR="00561F4F" w:rsidRPr="008A7204" w:rsidRDefault="00561F4F" w:rsidP="00561F4F">
      <w:pPr>
        <w:spacing w:line="360" w:lineRule="auto"/>
        <w:rPr>
          <w:rFonts w:ascii="Times New Roman" w:hAnsi="Times New Roman" w:cs="Times New Roman"/>
          <w:b/>
          <w:sz w:val="24"/>
          <w:szCs w:val="24"/>
        </w:rPr>
      </w:pPr>
      <w:r w:rsidRPr="008A7204">
        <w:rPr>
          <w:rFonts w:ascii="Times New Roman" w:eastAsia="Calibri" w:hAnsi="Times New Roman" w:cs="Times New Roman"/>
          <w:i/>
          <w:sz w:val="24"/>
          <w:szCs w:val="24"/>
        </w:rPr>
        <w:t xml:space="preserve">Abbreviations: </w:t>
      </w:r>
      <w:r w:rsidRPr="008A7204">
        <w:rPr>
          <w:rFonts w:ascii="Times New Roman" w:eastAsia="Calibri" w:hAnsi="Times New Roman" w:cs="Times New Roman"/>
          <w:sz w:val="24"/>
          <w:szCs w:val="24"/>
        </w:rPr>
        <w:t>Dahl S, Dahl salt-sensitive; Dahl R, Dahl salt-resistant; RAAS, renin-angiotensin aldosterone system; SHR, spontaneously hypertensive rats</w:t>
      </w:r>
    </w:p>
    <w:p w14:paraId="12B0B488" w14:textId="77777777" w:rsidR="00561F4F" w:rsidRPr="008A7204" w:rsidRDefault="00561F4F" w:rsidP="00561F4F">
      <w:pPr>
        <w:spacing w:after="160" w:line="259" w:lineRule="auto"/>
        <w:rPr>
          <w:rFonts w:ascii="Times New Roman" w:eastAsia="Calibri" w:hAnsi="Times New Roman" w:cs="Times New Roman"/>
          <w:sz w:val="24"/>
          <w:szCs w:val="24"/>
        </w:rPr>
      </w:pPr>
    </w:p>
    <w:p w14:paraId="200A7AAF" w14:textId="77777777" w:rsidR="00561F4F" w:rsidRPr="008A7204" w:rsidRDefault="00561F4F" w:rsidP="00561F4F">
      <w:pPr>
        <w:spacing w:after="160" w:line="259" w:lineRule="auto"/>
        <w:rPr>
          <w:rFonts w:ascii="Times New Roman" w:eastAsia="Calibri" w:hAnsi="Times New Roman" w:cs="Times New Roman"/>
          <w:sz w:val="24"/>
          <w:szCs w:val="24"/>
        </w:rPr>
      </w:pPr>
    </w:p>
    <w:p w14:paraId="4D1144AB" w14:textId="77777777" w:rsidR="00561F4F" w:rsidRPr="008A7204" w:rsidRDefault="00561F4F" w:rsidP="00561F4F">
      <w:pPr>
        <w:spacing w:after="160" w:line="259" w:lineRule="auto"/>
        <w:rPr>
          <w:rFonts w:ascii="Times New Roman" w:eastAsia="Calibri" w:hAnsi="Times New Roman" w:cs="Times New Roman"/>
          <w:sz w:val="24"/>
          <w:szCs w:val="24"/>
        </w:rPr>
      </w:pPr>
    </w:p>
    <w:p w14:paraId="42C76404" w14:textId="77777777" w:rsidR="00252848" w:rsidRPr="008A7204" w:rsidRDefault="00252848" w:rsidP="00561F4F">
      <w:pPr>
        <w:spacing w:after="160" w:line="259" w:lineRule="auto"/>
        <w:rPr>
          <w:rFonts w:ascii="Times New Roman" w:eastAsia="Calibri" w:hAnsi="Times New Roman" w:cs="Times New Roman"/>
          <w:sz w:val="24"/>
          <w:szCs w:val="24"/>
        </w:rPr>
      </w:pPr>
    </w:p>
    <w:p w14:paraId="2DCFAC3B" w14:textId="77777777" w:rsidR="00252848" w:rsidRPr="008A7204" w:rsidRDefault="00252848" w:rsidP="00561F4F">
      <w:pPr>
        <w:spacing w:after="160" w:line="259" w:lineRule="auto"/>
        <w:rPr>
          <w:rFonts w:ascii="Times New Roman" w:eastAsia="Calibri" w:hAnsi="Times New Roman" w:cs="Times New Roman"/>
          <w:sz w:val="24"/>
          <w:szCs w:val="24"/>
        </w:rPr>
      </w:pPr>
    </w:p>
    <w:p w14:paraId="2E8A338B" w14:textId="77777777" w:rsidR="00252848" w:rsidRPr="008A7204" w:rsidRDefault="00252848" w:rsidP="00561F4F">
      <w:pPr>
        <w:spacing w:after="160" w:line="259" w:lineRule="auto"/>
        <w:rPr>
          <w:rFonts w:ascii="Times New Roman" w:eastAsia="Calibri" w:hAnsi="Times New Roman" w:cs="Times New Roman"/>
          <w:sz w:val="24"/>
          <w:szCs w:val="24"/>
        </w:rPr>
      </w:pPr>
    </w:p>
    <w:p w14:paraId="71D87BF8" w14:textId="77777777" w:rsidR="00252848" w:rsidRPr="008A7204" w:rsidRDefault="00252848" w:rsidP="00561F4F">
      <w:pPr>
        <w:spacing w:after="160" w:line="259" w:lineRule="auto"/>
        <w:rPr>
          <w:rFonts w:ascii="Times New Roman" w:eastAsia="Calibri" w:hAnsi="Times New Roman" w:cs="Times New Roman"/>
          <w:sz w:val="24"/>
          <w:szCs w:val="24"/>
        </w:rPr>
      </w:pPr>
    </w:p>
    <w:p w14:paraId="4B79E7F0" w14:textId="77777777" w:rsidR="00252848" w:rsidRPr="008A7204" w:rsidRDefault="00252848" w:rsidP="00561F4F">
      <w:pPr>
        <w:spacing w:after="160" w:line="259" w:lineRule="auto"/>
        <w:rPr>
          <w:rFonts w:ascii="Times New Roman" w:eastAsia="Calibri" w:hAnsi="Times New Roman" w:cs="Times New Roman"/>
          <w:sz w:val="24"/>
          <w:szCs w:val="24"/>
        </w:rPr>
      </w:pPr>
    </w:p>
    <w:p w14:paraId="3A473F7C" w14:textId="77777777" w:rsidR="00252848" w:rsidRPr="008A7204" w:rsidRDefault="00252848" w:rsidP="00561F4F">
      <w:pPr>
        <w:spacing w:after="160" w:line="259" w:lineRule="auto"/>
        <w:rPr>
          <w:rFonts w:ascii="Times New Roman" w:eastAsia="Calibri" w:hAnsi="Times New Roman" w:cs="Times New Roman"/>
          <w:sz w:val="24"/>
          <w:szCs w:val="24"/>
        </w:rPr>
      </w:pPr>
    </w:p>
    <w:p w14:paraId="62920C19" w14:textId="77777777" w:rsidR="00561F4F" w:rsidRPr="008A7204" w:rsidRDefault="00561F4F" w:rsidP="00561F4F">
      <w:pPr>
        <w:spacing w:after="160" w:line="259" w:lineRule="auto"/>
        <w:rPr>
          <w:rFonts w:ascii="Times New Roman" w:eastAsia="Calibri" w:hAnsi="Times New Roman" w:cs="Times New Roman"/>
          <w:b/>
          <w:sz w:val="24"/>
          <w:szCs w:val="24"/>
        </w:rPr>
      </w:pPr>
      <w:r w:rsidRPr="008A7204">
        <w:rPr>
          <w:rFonts w:ascii="Times New Roman" w:eastAsia="Calibri" w:hAnsi="Times New Roman" w:cs="Times New Roman"/>
          <w:sz w:val="24"/>
          <w:szCs w:val="24"/>
        </w:rPr>
        <w:lastRenderedPageBreak/>
        <w:t xml:space="preserve">Table 2 </w:t>
      </w:r>
      <w:r w:rsidRPr="008A7204">
        <w:rPr>
          <w:rFonts w:ascii="Times New Roman" w:eastAsia="Calibri" w:hAnsi="Times New Roman" w:cs="Times New Roman"/>
          <w:b/>
          <w:sz w:val="24"/>
          <w:szCs w:val="24"/>
        </w:rPr>
        <w:t>Overview of evidence associating macronutrients/dietary patterns and alcohol with salt sensitivity in human and animal studies.</w:t>
      </w:r>
    </w:p>
    <w:p w14:paraId="17E705B5" w14:textId="77777777" w:rsidR="00561F4F" w:rsidRPr="008A7204" w:rsidRDefault="00561F4F" w:rsidP="00561F4F">
      <w:pPr>
        <w:spacing w:after="160" w:line="259" w:lineRule="auto"/>
        <w:rPr>
          <w:rFonts w:ascii="Times New Roman" w:eastAsia="Calibri" w:hAnsi="Times New Roman" w:cs="Times New Roman"/>
          <w:b/>
          <w:sz w:val="24"/>
          <w:szCs w:val="24"/>
        </w:rPr>
      </w:pPr>
    </w:p>
    <w:tbl>
      <w:tblPr>
        <w:tblStyle w:val="TableGrid"/>
        <w:tblW w:w="9606" w:type="dxa"/>
        <w:tblLayout w:type="fixed"/>
        <w:tblLook w:val="04A0" w:firstRow="1" w:lastRow="0" w:firstColumn="1" w:lastColumn="0" w:noHBand="0" w:noVBand="1"/>
      </w:tblPr>
      <w:tblGrid>
        <w:gridCol w:w="1668"/>
        <w:gridCol w:w="1134"/>
        <w:gridCol w:w="2268"/>
        <w:gridCol w:w="3118"/>
        <w:gridCol w:w="1418"/>
      </w:tblGrid>
      <w:tr w:rsidR="008A7204" w:rsidRPr="008A7204" w14:paraId="2924D5E4" w14:textId="77777777" w:rsidTr="0024422E">
        <w:trPr>
          <w:trHeight w:val="592"/>
        </w:trPr>
        <w:tc>
          <w:tcPr>
            <w:tcW w:w="1668" w:type="dxa"/>
          </w:tcPr>
          <w:p w14:paraId="14D2B671" w14:textId="77777777" w:rsidR="00561F4F" w:rsidRPr="008A7204" w:rsidRDefault="00561F4F" w:rsidP="0024422E">
            <w:pPr>
              <w:rPr>
                <w:rFonts w:ascii="Times New Roman" w:eastAsia="Calibri" w:hAnsi="Times New Roman" w:cs="Times New Roman"/>
                <w:sz w:val="20"/>
                <w:szCs w:val="20"/>
              </w:rPr>
            </w:pPr>
            <w:r w:rsidRPr="008A7204">
              <w:rPr>
                <w:rFonts w:ascii="Times New Roman" w:eastAsia="Calibri" w:hAnsi="Times New Roman" w:cs="Times New Roman"/>
                <w:b/>
                <w:sz w:val="20"/>
                <w:szCs w:val="20"/>
              </w:rPr>
              <w:t>Nutrient/Dietary pattern</w:t>
            </w:r>
          </w:p>
        </w:tc>
        <w:tc>
          <w:tcPr>
            <w:tcW w:w="1134" w:type="dxa"/>
          </w:tcPr>
          <w:p w14:paraId="72ADBDAD" w14:textId="77777777" w:rsidR="00561F4F" w:rsidRPr="008A7204" w:rsidRDefault="00561F4F" w:rsidP="0024422E">
            <w:pPr>
              <w:rPr>
                <w:rFonts w:ascii="Times New Roman" w:eastAsia="Calibri" w:hAnsi="Times New Roman" w:cs="Times New Roman"/>
                <w:sz w:val="20"/>
                <w:szCs w:val="20"/>
              </w:rPr>
            </w:pPr>
            <w:r w:rsidRPr="008A7204">
              <w:rPr>
                <w:rFonts w:ascii="Times New Roman" w:eastAsia="Calibri" w:hAnsi="Times New Roman" w:cs="Times New Roman"/>
                <w:b/>
                <w:sz w:val="20"/>
                <w:szCs w:val="20"/>
              </w:rPr>
              <w:t xml:space="preserve">Effect </w:t>
            </w:r>
          </w:p>
        </w:tc>
        <w:tc>
          <w:tcPr>
            <w:tcW w:w="2268" w:type="dxa"/>
          </w:tcPr>
          <w:p w14:paraId="0E5291A2" w14:textId="77777777" w:rsidR="00561F4F" w:rsidRPr="008A7204" w:rsidRDefault="00561F4F" w:rsidP="0024422E">
            <w:pPr>
              <w:rPr>
                <w:rFonts w:ascii="Times New Roman" w:eastAsia="Calibri" w:hAnsi="Times New Roman" w:cs="Times New Roman"/>
                <w:sz w:val="20"/>
                <w:szCs w:val="20"/>
              </w:rPr>
            </w:pPr>
            <w:r w:rsidRPr="008A7204">
              <w:rPr>
                <w:rFonts w:ascii="Times New Roman" w:eastAsia="Calibri" w:hAnsi="Times New Roman" w:cs="Times New Roman"/>
                <w:b/>
                <w:sz w:val="20"/>
                <w:szCs w:val="20"/>
              </w:rPr>
              <w:t>Study population/animals</w:t>
            </w:r>
          </w:p>
        </w:tc>
        <w:tc>
          <w:tcPr>
            <w:tcW w:w="3118" w:type="dxa"/>
          </w:tcPr>
          <w:p w14:paraId="10A9AA07" w14:textId="77777777" w:rsidR="00561F4F" w:rsidRPr="008A7204" w:rsidRDefault="00561F4F" w:rsidP="0024422E">
            <w:pPr>
              <w:rPr>
                <w:rFonts w:ascii="Times New Roman" w:eastAsia="Calibri" w:hAnsi="Times New Roman" w:cs="Times New Roman"/>
                <w:sz w:val="20"/>
                <w:szCs w:val="20"/>
              </w:rPr>
            </w:pPr>
            <w:r w:rsidRPr="008A7204">
              <w:rPr>
                <w:rFonts w:ascii="Times New Roman" w:eastAsia="Calibri" w:hAnsi="Times New Roman" w:cs="Times New Roman"/>
                <w:b/>
                <w:sz w:val="20"/>
                <w:szCs w:val="20"/>
              </w:rPr>
              <w:t>Mechanism</w:t>
            </w:r>
            <w:r w:rsidRPr="008A7204">
              <w:rPr>
                <w:rFonts w:ascii="Times New Roman" w:eastAsia="Calibri" w:hAnsi="Times New Roman" w:cs="Times New Roman"/>
                <w:b/>
                <w:sz w:val="20"/>
                <w:szCs w:val="20"/>
              </w:rPr>
              <w:tab/>
            </w:r>
          </w:p>
        </w:tc>
        <w:tc>
          <w:tcPr>
            <w:tcW w:w="1418" w:type="dxa"/>
          </w:tcPr>
          <w:p w14:paraId="57EC8E88" w14:textId="77777777" w:rsidR="00561F4F" w:rsidRPr="008A7204" w:rsidRDefault="00561F4F" w:rsidP="0024422E">
            <w:pPr>
              <w:rPr>
                <w:rFonts w:ascii="Times New Roman" w:eastAsia="Calibri" w:hAnsi="Times New Roman" w:cs="Times New Roman"/>
                <w:sz w:val="20"/>
                <w:szCs w:val="20"/>
              </w:rPr>
            </w:pPr>
            <w:r w:rsidRPr="008A7204">
              <w:rPr>
                <w:rFonts w:ascii="Times New Roman" w:eastAsia="Calibri" w:hAnsi="Times New Roman" w:cs="Times New Roman"/>
                <w:b/>
                <w:sz w:val="20"/>
                <w:szCs w:val="20"/>
              </w:rPr>
              <w:t>Reference</w:t>
            </w:r>
          </w:p>
        </w:tc>
      </w:tr>
      <w:tr w:rsidR="008A7204" w:rsidRPr="008A7204" w14:paraId="533030F9" w14:textId="77777777" w:rsidTr="0024422E">
        <w:trPr>
          <w:trHeight w:val="413"/>
        </w:trPr>
        <w:tc>
          <w:tcPr>
            <w:tcW w:w="1668" w:type="dxa"/>
          </w:tcPr>
          <w:p w14:paraId="052E678B" w14:textId="77777777" w:rsidR="00561F4F" w:rsidRPr="008A7204" w:rsidRDefault="00561F4F" w:rsidP="0024422E">
            <w:pPr>
              <w:rPr>
                <w:rFonts w:ascii="Times New Roman" w:eastAsia="Calibri" w:hAnsi="Times New Roman" w:cs="Times New Roman"/>
                <w:b/>
                <w:sz w:val="18"/>
                <w:szCs w:val="18"/>
              </w:rPr>
            </w:pPr>
            <w:r w:rsidRPr="008A7204">
              <w:rPr>
                <w:rFonts w:ascii="Times New Roman" w:eastAsia="Calibri" w:hAnsi="Times New Roman" w:cs="Times New Roman"/>
                <w:b/>
                <w:sz w:val="18"/>
                <w:szCs w:val="18"/>
              </w:rPr>
              <w:t>Human studies</w:t>
            </w:r>
          </w:p>
        </w:tc>
        <w:tc>
          <w:tcPr>
            <w:tcW w:w="1134" w:type="dxa"/>
          </w:tcPr>
          <w:p w14:paraId="6046FF8F" w14:textId="77777777" w:rsidR="00561F4F" w:rsidRPr="008A7204" w:rsidRDefault="00561F4F" w:rsidP="0024422E">
            <w:pPr>
              <w:rPr>
                <w:rFonts w:ascii="Times New Roman" w:eastAsia="Calibri" w:hAnsi="Times New Roman" w:cs="Times New Roman"/>
                <w:sz w:val="18"/>
                <w:szCs w:val="18"/>
              </w:rPr>
            </w:pPr>
          </w:p>
        </w:tc>
        <w:tc>
          <w:tcPr>
            <w:tcW w:w="2268" w:type="dxa"/>
          </w:tcPr>
          <w:p w14:paraId="1EC6F668" w14:textId="77777777" w:rsidR="00561F4F" w:rsidRPr="008A7204" w:rsidRDefault="00561F4F" w:rsidP="0024422E">
            <w:pPr>
              <w:rPr>
                <w:rFonts w:ascii="Times New Roman" w:eastAsia="Calibri" w:hAnsi="Times New Roman" w:cs="Times New Roman"/>
                <w:sz w:val="18"/>
                <w:szCs w:val="18"/>
              </w:rPr>
            </w:pPr>
          </w:p>
        </w:tc>
        <w:tc>
          <w:tcPr>
            <w:tcW w:w="3118" w:type="dxa"/>
          </w:tcPr>
          <w:p w14:paraId="51E7A502" w14:textId="77777777" w:rsidR="00561F4F" w:rsidRPr="008A7204" w:rsidRDefault="00561F4F" w:rsidP="0024422E">
            <w:pPr>
              <w:rPr>
                <w:rFonts w:ascii="Times New Roman" w:eastAsia="Calibri" w:hAnsi="Times New Roman" w:cs="Times New Roman"/>
                <w:sz w:val="18"/>
                <w:szCs w:val="18"/>
              </w:rPr>
            </w:pPr>
          </w:p>
        </w:tc>
        <w:tc>
          <w:tcPr>
            <w:tcW w:w="1418" w:type="dxa"/>
          </w:tcPr>
          <w:p w14:paraId="3EB22487" w14:textId="77777777" w:rsidR="00561F4F" w:rsidRPr="008A7204" w:rsidRDefault="00561F4F" w:rsidP="0024422E">
            <w:pPr>
              <w:rPr>
                <w:rFonts w:ascii="Times New Roman" w:eastAsia="Calibri" w:hAnsi="Times New Roman" w:cs="Times New Roman"/>
                <w:sz w:val="18"/>
                <w:szCs w:val="18"/>
              </w:rPr>
            </w:pPr>
          </w:p>
        </w:tc>
      </w:tr>
      <w:tr w:rsidR="008A7204" w:rsidRPr="008A7204" w14:paraId="32360747" w14:textId="77777777" w:rsidTr="0024422E">
        <w:trPr>
          <w:trHeight w:val="720"/>
        </w:trPr>
        <w:tc>
          <w:tcPr>
            <w:tcW w:w="1668" w:type="dxa"/>
          </w:tcPr>
          <w:p w14:paraId="7AD3A9CE"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L-arginine</w:t>
            </w:r>
          </w:p>
        </w:tc>
        <w:tc>
          <w:tcPr>
            <w:tcW w:w="1134" w:type="dxa"/>
          </w:tcPr>
          <w:p w14:paraId="25262C83"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268" w:type="dxa"/>
          </w:tcPr>
          <w:p w14:paraId="44866DFD"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Hypertensive and normotensive African American adults</w:t>
            </w:r>
          </w:p>
        </w:tc>
        <w:tc>
          <w:tcPr>
            <w:tcW w:w="3118" w:type="dxa"/>
          </w:tcPr>
          <w:p w14:paraId="743658ED"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Improved renal circulation in both salt-sensitive and salt-resistant group (effect more pronounced in salt-resistant group) </w:t>
            </w:r>
          </w:p>
        </w:tc>
        <w:tc>
          <w:tcPr>
            <w:tcW w:w="1418" w:type="dxa"/>
          </w:tcPr>
          <w:p w14:paraId="63FE6A04" w14:textId="379557AC"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Campese et al. (1997)</w:t>
            </w:r>
            <w:r w:rsidRPr="008A7204">
              <w:rPr>
                <w:rFonts w:ascii="Times New Roman" w:eastAsia="Calibri" w:hAnsi="Times New Roman" w:cs="Times New Roman"/>
                <w:sz w:val="18"/>
                <w:szCs w:val="18"/>
              </w:rPr>
              <w:fldChar w:fldCharType="begin"/>
            </w:r>
            <w:r w:rsidR="0012046B" w:rsidRPr="008A7204">
              <w:rPr>
                <w:rFonts w:ascii="Times New Roman" w:eastAsia="Calibri" w:hAnsi="Times New Roman" w:cs="Times New Roman"/>
                <w:sz w:val="18"/>
                <w:szCs w:val="18"/>
              </w:rPr>
              <w:instrText xml:space="preserve"> ADDIN ZOTERO_ITEM CSL_CITATION {"citationID":"2m9kn8nnd5","properties":{"formattedCitation":"{\\rtf \\super 101\\nosupersub{}}","plainCitation":"101"},"citationItems":[{"id":536,"uris":["http://zotero.org/users/2154470/items/UMCQUH2S"],"uri":["http://zotero.org/users/2154470/items/UMCQUH2S"],"itemData":{"id":536,"type":"article-journal","title":"Effect of L-arginine on systemic and renal haemodynamics in salt-sensitive patients with essential hypertension","container-title":"Journal of Human Hypertension","page":"527-532","volume":"11","issue":"8","source":"CrossRef","DOI":"10.1038/sj.jhh.1000485","ISSN":"09509240","author":[{"family":"Campese","given":"V M"},{"family":"Amar","given":"M"},{"family":"Anjali","given":"C"},{"family":"Medhat","given":"T"},{"family":"Wurgaft","given":"A"}],"issued":{"date-parts":[["1997",12,18]]}}}],"schema":"https://github.com/citation-style-language/schema/raw/master/csl-citation.json"} </w:instrText>
            </w:r>
            <w:r w:rsidRPr="008A7204">
              <w:rPr>
                <w:rFonts w:ascii="Times New Roman" w:eastAsia="Calibri" w:hAnsi="Times New Roman" w:cs="Times New Roman"/>
                <w:sz w:val="18"/>
                <w:szCs w:val="18"/>
              </w:rPr>
              <w:fldChar w:fldCharType="separate"/>
            </w:r>
            <w:r w:rsidR="0012046B" w:rsidRPr="008A7204">
              <w:rPr>
                <w:rFonts w:ascii="Times New Roman" w:hAnsi="Times New Roman" w:cs="Times New Roman"/>
                <w:sz w:val="18"/>
                <w:szCs w:val="24"/>
                <w:vertAlign w:val="superscript"/>
              </w:rPr>
              <w:t>101</w:t>
            </w:r>
            <w:r w:rsidRPr="008A7204">
              <w:rPr>
                <w:rFonts w:ascii="Times New Roman" w:eastAsia="Calibri" w:hAnsi="Times New Roman" w:cs="Times New Roman"/>
                <w:sz w:val="18"/>
                <w:szCs w:val="18"/>
              </w:rPr>
              <w:fldChar w:fldCharType="end"/>
            </w:r>
          </w:p>
        </w:tc>
      </w:tr>
      <w:tr w:rsidR="008A7204" w:rsidRPr="008A7204" w14:paraId="3C1BC013" w14:textId="77777777" w:rsidTr="0024422E">
        <w:trPr>
          <w:trHeight w:val="619"/>
        </w:trPr>
        <w:tc>
          <w:tcPr>
            <w:tcW w:w="1668" w:type="dxa"/>
            <w:vMerge w:val="restart"/>
          </w:tcPr>
          <w:p w14:paraId="5DC1F0E1" w14:textId="77777777" w:rsidR="00561F4F" w:rsidRPr="008A7204" w:rsidRDefault="00561F4F" w:rsidP="0024422E">
            <w:pPr>
              <w:rPr>
                <w:rFonts w:ascii="Times New Roman" w:eastAsia="Calibri" w:hAnsi="Times New Roman" w:cs="Times New Roman"/>
                <w:sz w:val="18"/>
                <w:szCs w:val="18"/>
                <w:highlight w:val="yellow"/>
              </w:rPr>
            </w:pPr>
            <w:r w:rsidRPr="008A7204">
              <w:rPr>
                <w:rFonts w:ascii="Times New Roman" w:eastAsia="Calibri" w:hAnsi="Times New Roman" w:cs="Times New Roman"/>
                <w:sz w:val="18"/>
                <w:szCs w:val="18"/>
              </w:rPr>
              <w:t>DASH diet</w:t>
            </w:r>
          </w:p>
        </w:tc>
        <w:tc>
          <w:tcPr>
            <w:tcW w:w="1134" w:type="dxa"/>
            <w:vMerge w:val="restart"/>
          </w:tcPr>
          <w:p w14:paraId="7442C984"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268" w:type="dxa"/>
          </w:tcPr>
          <w:p w14:paraId="4139CEBB"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Normotensive and hypertensive African American and Caucasian adults </w:t>
            </w:r>
          </w:p>
          <w:p w14:paraId="61BCA67C" w14:textId="77777777" w:rsidR="00561F4F" w:rsidRPr="008A7204" w:rsidRDefault="00561F4F" w:rsidP="0024422E">
            <w:pPr>
              <w:ind w:left="360"/>
              <w:rPr>
                <w:rFonts w:ascii="Times New Roman" w:eastAsia="Calibri" w:hAnsi="Times New Roman" w:cs="Times New Roman"/>
                <w:sz w:val="18"/>
                <w:szCs w:val="18"/>
              </w:rPr>
            </w:pPr>
          </w:p>
        </w:tc>
        <w:tc>
          <w:tcPr>
            <w:tcW w:w="3118" w:type="dxa"/>
          </w:tcPr>
          <w:p w14:paraId="1D4BD8FD"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Increased natriuresis</w:t>
            </w:r>
          </w:p>
          <w:p w14:paraId="01D011A5" w14:textId="77777777" w:rsidR="00561F4F" w:rsidRPr="008A7204" w:rsidRDefault="00561F4F" w:rsidP="0024422E">
            <w:pPr>
              <w:rPr>
                <w:rFonts w:ascii="Times New Roman" w:eastAsia="Calibri" w:hAnsi="Times New Roman" w:cs="Times New Roman"/>
                <w:sz w:val="18"/>
                <w:szCs w:val="18"/>
              </w:rPr>
            </w:pPr>
          </w:p>
        </w:tc>
        <w:tc>
          <w:tcPr>
            <w:tcW w:w="1418" w:type="dxa"/>
          </w:tcPr>
          <w:p w14:paraId="26418F1B" w14:textId="232DFECC"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Akita et al. (2003)</w:t>
            </w:r>
            <w:r w:rsidRPr="008A7204">
              <w:rPr>
                <w:rFonts w:ascii="Times New Roman" w:eastAsia="Calibri" w:hAnsi="Times New Roman" w:cs="Times New Roman"/>
                <w:sz w:val="18"/>
                <w:szCs w:val="18"/>
              </w:rPr>
              <w:fldChar w:fldCharType="begin"/>
            </w:r>
            <w:r w:rsidR="0012046B" w:rsidRPr="008A7204">
              <w:rPr>
                <w:rFonts w:ascii="Times New Roman" w:eastAsia="Calibri" w:hAnsi="Times New Roman" w:cs="Times New Roman"/>
                <w:sz w:val="18"/>
                <w:szCs w:val="18"/>
              </w:rPr>
              <w:instrText xml:space="preserve"> ADDIN ZOTERO_ITEM CSL_CITATION {"citationID":"kc6c9jhg6","properties":{"formattedCitation":"{\\rtf \\super 19\\nosupersub{}}","plainCitation":"19"},"citationItems":[{"id":430,"uris":["http://zotero.org/users/2154470/items/7QJ28GCX"],"uri":["http://zotero.org/users/2154470/items/7QJ28GCX"],"itemData":{"id":430,"type":"article-journal","title":"Effects of the Dietary Approaches to Stop Hypertension (DASH) Diet on the Pressure-Natriuresis Relationship","container-title":"Hypertension","page":"8-13","volume":"42","issue":"1","source":"CrossRef","DOI":"10.1161/01.HYP.0000074668.08704.6E","ISSN":"0194-911X, 1524-4563","language":"en","author":[{"family":"Akita","given":"S."},{"family":"Sacks","given":"F. M."},{"family":"Svetkey","given":"L. P."},{"family":"Conlin","given":"P. R."},{"family":"Kimura","given":"G."}],"issued":{"date-parts":[["2003",7,1]]}}}],"schema":"https://github.com/citation-style-language/schema/raw/master/csl-citation.json"} </w:instrText>
            </w:r>
            <w:r w:rsidRPr="008A7204">
              <w:rPr>
                <w:rFonts w:ascii="Times New Roman" w:eastAsia="Calibri" w:hAnsi="Times New Roman" w:cs="Times New Roman"/>
                <w:sz w:val="18"/>
                <w:szCs w:val="18"/>
              </w:rPr>
              <w:fldChar w:fldCharType="separate"/>
            </w:r>
            <w:r w:rsidR="0012046B" w:rsidRPr="008A7204">
              <w:rPr>
                <w:rFonts w:ascii="Times New Roman" w:hAnsi="Times New Roman" w:cs="Times New Roman"/>
                <w:sz w:val="18"/>
                <w:szCs w:val="24"/>
                <w:vertAlign w:val="superscript"/>
              </w:rPr>
              <w:t>19</w:t>
            </w:r>
            <w:r w:rsidRPr="008A7204">
              <w:rPr>
                <w:rFonts w:ascii="Times New Roman" w:eastAsia="Calibri" w:hAnsi="Times New Roman" w:cs="Times New Roman"/>
                <w:sz w:val="18"/>
                <w:szCs w:val="18"/>
              </w:rPr>
              <w:fldChar w:fldCharType="end"/>
            </w:r>
          </w:p>
        </w:tc>
      </w:tr>
      <w:tr w:rsidR="008A7204" w:rsidRPr="008A7204" w14:paraId="20DC1A13" w14:textId="77777777" w:rsidTr="0024422E">
        <w:trPr>
          <w:trHeight w:val="266"/>
        </w:trPr>
        <w:tc>
          <w:tcPr>
            <w:tcW w:w="1668" w:type="dxa"/>
            <w:vMerge/>
          </w:tcPr>
          <w:p w14:paraId="0FA46B67"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31B9015F" w14:textId="77777777" w:rsidR="00561F4F" w:rsidRPr="008A7204" w:rsidRDefault="00561F4F" w:rsidP="0024422E">
            <w:pPr>
              <w:rPr>
                <w:rFonts w:ascii="Times New Roman" w:eastAsia="Calibri" w:hAnsi="Times New Roman" w:cs="Times New Roman"/>
                <w:sz w:val="18"/>
                <w:szCs w:val="18"/>
              </w:rPr>
            </w:pPr>
          </w:p>
        </w:tc>
        <w:tc>
          <w:tcPr>
            <w:tcW w:w="2268" w:type="dxa"/>
          </w:tcPr>
          <w:p w14:paraId="217660C5"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Normotensive and hypertensive African American and Caucasian adults</w:t>
            </w:r>
          </w:p>
        </w:tc>
        <w:tc>
          <w:tcPr>
            <w:tcW w:w="3118" w:type="dxa"/>
          </w:tcPr>
          <w:p w14:paraId="556B3570" w14:textId="77777777" w:rsidR="00561F4F" w:rsidRPr="008A7204" w:rsidRDefault="00561F4F" w:rsidP="0024422E">
            <w:pPr>
              <w:rPr>
                <w:rFonts w:ascii="Times New Roman" w:eastAsia="Calibri" w:hAnsi="Times New Roman" w:cs="Times New Roman"/>
                <w:sz w:val="18"/>
                <w:szCs w:val="18"/>
                <w:highlight w:val="yellow"/>
              </w:rPr>
            </w:pPr>
            <w:r w:rsidRPr="008A7204">
              <w:rPr>
                <w:rFonts w:ascii="Times New Roman" w:eastAsia="Calibri" w:hAnsi="Times New Roman" w:cs="Times New Roman"/>
                <w:sz w:val="18"/>
                <w:szCs w:val="18"/>
              </w:rPr>
              <w:t xml:space="preserve">Action on RAAS </w:t>
            </w:r>
          </w:p>
        </w:tc>
        <w:tc>
          <w:tcPr>
            <w:tcW w:w="1418" w:type="dxa"/>
          </w:tcPr>
          <w:p w14:paraId="0CEDFBA8" w14:textId="62A2CC57" w:rsidR="00561F4F" w:rsidRPr="008A7204" w:rsidRDefault="00561F4F" w:rsidP="00BC3F8C">
            <w:pPr>
              <w:rPr>
                <w:rFonts w:ascii="Times New Roman" w:eastAsia="Calibri" w:hAnsi="Times New Roman" w:cs="Times New Roman"/>
                <w:sz w:val="18"/>
                <w:szCs w:val="18"/>
                <w:highlight w:val="yellow"/>
              </w:rPr>
            </w:pPr>
            <w:r w:rsidRPr="008A7204">
              <w:rPr>
                <w:rFonts w:ascii="Times New Roman" w:eastAsia="Calibri" w:hAnsi="Times New Roman" w:cs="Times New Roman"/>
                <w:sz w:val="18"/>
                <w:szCs w:val="18"/>
              </w:rPr>
              <w:t>Sun et al. (2010)</w:t>
            </w:r>
            <w:r w:rsidRPr="008A7204">
              <w:rPr>
                <w:rFonts w:ascii="Times New Roman" w:eastAsia="Calibri" w:hAnsi="Times New Roman" w:cs="Times New Roman"/>
                <w:sz w:val="18"/>
                <w:szCs w:val="18"/>
              </w:rPr>
              <w:fldChar w:fldCharType="begin"/>
            </w:r>
            <w:r w:rsidR="004F2CFF" w:rsidRPr="008A7204">
              <w:rPr>
                <w:rFonts w:ascii="Times New Roman" w:eastAsia="Calibri" w:hAnsi="Times New Roman" w:cs="Times New Roman"/>
                <w:sz w:val="18"/>
                <w:szCs w:val="18"/>
              </w:rPr>
              <w:instrText xml:space="preserve"> ADDIN ZOTERO_ITEM CSL_CITATION {"citationID":"11eihaifpl","properties":{"formattedCitation":"{\\rtf \\super 65\\nosupersub{}}","plainCitation":"65"},"citationItems":[{"id":246,"uris":["http://zotero.org/users/2154470/items/GF5DWNW4"],"uri":["http://zotero.org/users/2154470/items/GF5DWNW4"],"itemData":{"id":246,"type":"article-journal","title":"2-Adrenergic receptor genotype affects the renin-angiotensin-aldosterone system response to the Dietary Approaches to Stop Hypertension (DASH) dietary pattern","container-title":"American Journal of Clinical Nutrition","page":"444-449","volume":"92","issue":"2","source":"CrossRef","DOI":"10.3945/ajcn.2009.28924","ISSN":"0002-9165, 1938-3207","language":"en","author":[{"family":"Sun","given":"B."},{"family":"Williams","given":"J. S."},{"family":"Svetkey","given":"L. P."},{"family":"Kolatkar","given":"N. S."},{"family":"Conlin","given":"P. R."}],"issued":{"date-parts":[["2010",8,1]]}}}],"schema":"https://github.com/citation-style-language/schema/raw/master/csl-citation.json"} </w:instrText>
            </w:r>
            <w:r w:rsidRPr="008A7204">
              <w:rPr>
                <w:rFonts w:ascii="Times New Roman" w:eastAsia="Calibri" w:hAnsi="Times New Roman" w:cs="Times New Roman"/>
                <w:sz w:val="18"/>
                <w:szCs w:val="18"/>
              </w:rPr>
              <w:fldChar w:fldCharType="separate"/>
            </w:r>
            <w:r w:rsidR="004F2CFF" w:rsidRPr="008A7204">
              <w:rPr>
                <w:rFonts w:ascii="Times New Roman" w:hAnsi="Times New Roman" w:cs="Times New Roman"/>
                <w:sz w:val="18"/>
                <w:szCs w:val="24"/>
                <w:vertAlign w:val="superscript"/>
              </w:rPr>
              <w:t>65</w:t>
            </w:r>
            <w:r w:rsidRPr="008A7204">
              <w:rPr>
                <w:rFonts w:ascii="Times New Roman" w:eastAsia="Calibri" w:hAnsi="Times New Roman" w:cs="Times New Roman"/>
                <w:sz w:val="18"/>
                <w:szCs w:val="18"/>
              </w:rPr>
              <w:fldChar w:fldCharType="end"/>
            </w:r>
          </w:p>
        </w:tc>
      </w:tr>
      <w:tr w:rsidR="008A7204" w:rsidRPr="008A7204" w14:paraId="0D286B9D" w14:textId="77777777" w:rsidTr="0024422E">
        <w:trPr>
          <w:trHeight w:val="553"/>
        </w:trPr>
        <w:tc>
          <w:tcPr>
            <w:tcW w:w="1668" w:type="dxa"/>
          </w:tcPr>
          <w:p w14:paraId="36E10DAA"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Alcohol</w:t>
            </w:r>
          </w:p>
        </w:tc>
        <w:tc>
          <w:tcPr>
            <w:tcW w:w="1134" w:type="dxa"/>
          </w:tcPr>
          <w:p w14:paraId="72D60686"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Harmful</w:t>
            </w:r>
          </w:p>
        </w:tc>
        <w:tc>
          <w:tcPr>
            <w:tcW w:w="2268" w:type="dxa"/>
          </w:tcPr>
          <w:p w14:paraId="17C545BB"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etoxified adult alcoholics</w:t>
            </w:r>
          </w:p>
        </w:tc>
        <w:tc>
          <w:tcPr>
            <w:tcW w:w="3118" w:type="dxa"/>
          </w:tcPr>
          <w:p w14:paraId="0610E4F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Action on RAAS</w:t>
            </w:r>
          </w:p>
        </w:tc>
        <w:tc>
          <w:tcPr>
            <w:tcW w:w="1418" w:type="dxa"/>
          </w:tcPr>
          <w:p w14:paraId="512B8209" w14:textId="020BAA42"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Di Gennaro et al. (2000)</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1qrsi4uitt","properties":{"formattedCitation":"{\\rtf \\super 93\\nosupersub{}}","plainCitation":"93"},"citationItems":[{"id":254,"uris":["http://zotero.org/users/2154470/items/DK48CKZR"],"uri":["http://zotero.org/users/2154470/items/DK48CKZR"],"itemData":{"id":254,"type":"article-journal","title":"Sodium Sensitivity of Blood Pressure in Long-Term Detoxified Alcoholics","container-title":"Hypertension","page":"869-874","volume":"35","issue":"4","source":"CrossRef","DOI":"10.1161/01.HYP.35.4.869","ISSN":"0194-911X, 1524-4563","language":"en","author":[{"family":"Di Gennaro","given":"C."},{"family":"Barilli","given":"A."},{"family":"Giuffredi","given":"C."},{"family":"Gatti","given":"C."},{"family":"Montanari","given":"A."},{"family":"Vescovi","given":"P. P."}],"issued":{"date-parts":[["2000",4,1]]}}}],"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93</w:t>
            </w:r>
            <w:r w:rsidRPr="008A7204">
              <w:rPr>
                <w:rFonts w:ascii="Times New Roman" w:eastAsia="Calibri" w:hAnsi="Times New Roman" w:cs="Times New Roman"/>
                <w:sz w:val="18"/>
                <w:szCs w:val="18"/>
              </w:rPr>
              <w:fldChar w:fldCharType="end"/>
            </w:r>
          </w:p>
        </w:tc>
      </w:tr>
      <w:tr w:rsidR="008A7204" w:rsidRPr="008A7204" w14:paraId="2F596D0B" w14:textId="77777777" w:rsidTr="0024422E">
        <w:trPr>
          <w:trHeight w:val="553"/>
        </w:trPr>
        <w:tc>
          <w:tcPr>
            <w:tcW w:w="1668" w:type="dxa"/>
          </w:tcPr>
          <w:p w14:paraId="62B51F6E"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Fructose</w:t>
            </w:r>
          </w:p>
        </w:tc>
        <w:tc>
          <w:tcPr>
            <w:tcW w:w="1134" w:type="dxa"/>
          </w:tcPr>
          <w:p w14:paraId="59839E0B"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Harmful</w:t>
            </w:r>
          </w:p>
        </w:tc>
        <w:tc>
          <w:tcPr>
            <w:tcW w:w="2268" w:type="dxa"/>
          </w:tcPr>
          <w:p w14:paraId="2952F918"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prague Dawley rats</w:t>
            </w:r>
          </w:p>
        </w:tc>
        <w:tc>
          <w:tcPr>
            <w:tcW w:w="3118" w:type="dxa"/>
          </w:tcPr>
          <w:p w14:paraId="6F2AD32D"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Impaired ion transport</w:t>
            </w:r>
          </w:p>
        </w:tc>
        <w:tc>
          <w:tcPr>
            <w:tcW w:w="1418" w:type="dxa"/>
          </w:tcPr>
          <w:p w14:paraId="58F44DCC" w14:textId="34075D60"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Cabral et al. (2014)</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rp1c0os4n","properties":{"formattedCitation":"{\\rtf \\super 103\\nosupersub{}}","plainCitation":"103"},"citationItems":[{"id":329,"uris":["http://zotero.org/users/2154470/items/U3XIBVPG"],"uri":["http://zotero.org/users/2154470/items/U3XIBVPG"],"itemData":{"id":329,"type":"article-journal","title":"Fructose Stimulates Na/H Exchange Activity and Sensitizes the Proximal Tubule to Angiotensin II","container-title":"hypertension","page":"e68–e73","volume":"63","issue":"3","source":"Google Scholar","author":[{"family":"Cabral","given":"Pablo D."},{"family":"Hong","given":"Nancy J."},{"family":"Khan","given":"Md Abdul Hye"},{"family":"Ortiz","given":"Pablo A."},{"family":"Beierwaltes","given":"William H."},{"family":"Imig","given":"John D."},{"family":"Garvin","given":"Jeffrey L."}],"issued":{"date-parts":[["2014"]]}}}],"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103</w:t>
            </w:r>
            <w:r w:rsidRPr="008A7204">
              <w:rPr>
                <w:rFonts w:ascii="Times New Roman" w:eastAsia="Calibri" w:hAnsi="Times New Roman" w:cs="Times New Roman"/>
                <w:sz w:val="18"/>
                <w:szCs w:val="18"/>
              </w:rPr>
              <w:fldChar w:fldCharType="end"/>
            </w:r>
          </w:p>
        </w:tc>
      </w:tr>
      <w:tr w:rsidR="008A7204" w:rsidRPr="008A7204" w14:paraId="709364CE" w14:textId="77777777" w:rsidTr="0024422E">
        <w:trPr>
          <w:trHeight w:hRule="exact" w:val="418"/>
        </w:trPr>
        <w:tc>
          <w:tcPr>
            <w:tcW w:w="1668" w:type="dxa"/>
          </w:tcPr>
          <w:p w14:paraId="14B901FC"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ucrose</w:t>
            </w:r>
          </w:p>
        </w:tc>
        <w:tc>
          <w:tcPr>
            <w:tcW w:w="1134" w:type="dxa"/>
          </w:tcPr>
          <w:p w14:paraId="188DE2DC"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Harmful</w:t>
            </w:r>
          </w:p>
        </w:tc>
        <w:tc>
          <w:tcPr>
            <w:tcW w:w="2268" w:type="dxa"/>
          </w:tcPr>
          <w:p w14:paraId="1644E23F"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prague Dawley rats</w:t>
            </w:r>
          </w:p>
        </w:tc>
        <w:tc>
          <w:tcPr>
            <w:tcW w:w="3118" w:type="dxa"/>
          </w:tcPr>
          <w:p w14:paraId="6BA859EF"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Increased SNS activity</w:t>
            </w:r>
          </w:p>
        </w:tc>
        <w:tc>
          <w:tcPr>
            <w:tcW w:w="1418" w:type="dxa"/>
          </w:tcPr>
          <w:p w14:paraId="348F17DE" w14:textId="5388A53F"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Johnson et al. (1993)</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knru1edk5","properties":{"formattedCitation":"{\\rtf \\super 107\\nosupersub{}}","plainCitation":"107"},"citationItems":[{"id":503,"uris":["http://zotero.org/users/2154470/items/CVT6FAXJ"],"uri":["http://zotero.org/users/2154470/items/CVT6FAXJ"],"itemData":{"id":503,"type":"article-journal","title":"Sucrose does not raise blood pressure in rats maintained on a low salt intake.","container-title":"Hypertension","page":"779-785","volume":"21","issue":"6 Pt 1","source":"hyper.ahajournals.org","abstract":"Diets high in sucrose or fructose have been shown by others to induce a modest elevation of blood pressure in rats. The present experiments were conducted to determine whether the sucrose-induced increase of blood pressure is dependent on the intake of sodium chloride. Four groups of Sprague-Dawley rats were studied: 1) a group maintained on a low salt diet and distilled water (0.45% sodium chloride, no added sucrose), 2) a low salt-high sucrose group (0.45% sodium chloride diet and 7% sucrose in distilled water), 3) a high salt group (4% sodium chloride diet and distilled water), and 4) a high salt-high sucrose group on a diet adjusted daily to maintain the same high intakes of sodium chloride and sucrose as those of groups 2 and 3. Systolic blood pressures were measured by tail-cuff plethysmography during weeks 1-3 of treatment, and direct mean arterial blood pressures were recorded in conscious animals during week 4. Animals on the high salt diet gained weight more slowly than those on the low salt intake. On the low sodium chloride intake, blood pressures were not affected by high dietary sucrose (group 1 versus 2). In contrast, on the high sodium chloride intake, blood pressures were 10-14 mm Hg higher in sucrose-drinking animals than in water-drinking animals (group 3 versus 4). The increments in blood pressures of the high sodium chloride-high sucrose group were not accompanied by greater increments in body weight compared with the animals on the high sodium chloride intake alone.(ABSTRACT TRUNCATED AT 250 WORDS)","DOI":"10.1161/01.HYP.21.6.779","ISSN":"0194-911X, 1524-4563","note":"PMID: 8500858","journalAbbreviation":"Hypertension","language":"en","author":[{"family":"Johnson","given":"M. D."},{"family":"Zhang","given":"H. Y."},{"family":"Kotchen","given":"T. A."}],"issued":{"date-parts":[["1993",6,1]]},"PMID":"8500858"}}],"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107</w:t>
            </w:r>
            <w:r w:rsidRPr="008A7204">
              <w:rPr>
                <w:rFonts w:ascii="Times New Roman" w:eastAsia="Calibri" w:hAnsi="Times New Roman" w:cs="Times New Roman"/>
                <w:sz w:val="18"/>
                <w:szCs w:val="18"/>
              </w:rPr>
              <w:fldChar w:fldCharType="end"/>
            </w:r>
          </w:p>
        </w:tc>
      </w:tr>
      <w:tr w:rsidR="008A7204" w:rsidRPr="008A7204" w14:paraId="7FECCEB1" w14:textId="77777777" w:rsidTr="0024422E">
        <w:trPr>
          <w:trHeight w:hRule="exact" w:val="435"/>
        </w:trPr>
        <w:tc>
          <w:tcPr>
            <w:tcW w:w="1668" w:type="dxa"/>
            <w:vMerge w:val="restart"/>
          </w:tcPr>
          <w:p w14:paraId="618F25C6"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Fat</w:t>
            </w:r>
          </w:p>
        </w:tc>
        <w:tc>
          <w:tcPr>
            <w:tcW w:w="1134" w:type="dxa"/>
            <w:vMerge w:val="restart"/>
          </w:tcPr>
          <w:p w14:paraId="4BA90F58"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Harmful</w:t>
            </w:r>
          </w:p>
        </w:tc>
        <w:tc>
          <w:tcPr>
            <w:tcW w:w="2268" w:type="dxa"/>
          </w:tcPr>
          <w:p w14:paraId="2FBE8AD2"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ahl S rats</w:t>
            </w:r>
          </w:p>
          <w:p w14:paraId="3BE06AB0" w14:textId="77777777" w:rsidR="00561F4F" w:rsidRPr="008A7204" w:rsidRDefault="00561F4F" w:rsidP="0024422E">
            <w:pPr>
              <w:rPr>
                <w:rFonts w:ascii="Times New Roman" w:eastAsia="Calibri" w:hAnsi="Times New Roman" w:cs="Times New Roman"/>
                <w:sz w:val="18"/>
                <w:szCs w:val="18"/>
              </w:rPr>
            </w:pPr>
          </w:p>
        </w:tc>
        <w:tc>
          <w:tcPr>
            <w:tcW w:w="3118" w:type="dxa"/>
          </w:tcPr>
          <w:p w14:paraId="2B69B7F5"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Increased insulin resistance and SNS activity </w:t>
            </w:r>
          </w:p>
        </w:tc>
        <w:tc>
          <w:tcPr>
            <w:tcW w:w="1418" w:type="dxa"/>
          </w:tcPr>
          <w:p w14:paraId="11C2F990" w14:textId="23574141"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Nagae et al. (2009)</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13n77sn2hi","properties":{"formattedCitation":"{\\rtf \\super 108\\nosupersub{}}","plainCitation":"108"},"citationItems":[{"id":271,"uris":["http://zotero.org/users/2154470/items/HI2WGS2S"],"uri":["http://zotero.org/users/2154470/items/HI2WGS2S"],"itemData":{"id":271,"type":"article-journal","title":"Effect of High Fat Loading in Dahl Salt-Sensitive Rats","container-title":"Clinical and Experimental Hypertension","page":"451-461","volume":"31","issue":"5","source":"CrossRef","DOI":"10.1080/10641960902825487","ISSN":"1064-1963, 1525-6006","language":"en","author":[{"family":"Nagae","given":"Ai"},{"family":"Fujita","given":"Megumi"},{"family":"Kawarazaki","given":"Hiroo"},{"family":"Matsui","given":"Hiromitu"},{"family":"Ando","given":"Katsuyuki"},{"family":"Fujita","given":"Toshiro"}],"issued":{"date-parts":[["2009",1]]}}}],"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108</w:t>
            </w:r>
            <w:r w:rsidRPr="008A7204">
              <w:rPr>
                <w:rFonts w:ascii="Times New Roman" w:eastAsia="Calibri" w:hAnsi="Times New Roman" w:cs="Times New Roman"/>
                <w:sz w:val="18"/>
                <w:szCs w:val="18"/>
              </w:rPr>
              <w:fldChar w:fldCharType="end"/>
            </w:r>
          </w:p>
        </w:tc>
      </w:tr>
      <w:tr w:rsidR="008A7204" w:rsidRPr="008A7204" w14:paraId="7F4AB420" w14:textId="77777777" w:rsidTr="0024422E">
        <w:trPr>
          <w:trHeight w:hRule="exact" w:val="409"/>
        </w:trPr>
        <w:tc>
          <w:tcPr>
            <w:tcW w:w="1668" w:type="dxa"/>
            <w:vMerge/>
          </w:tcPr>
          <w:p w14:paraId="3AC26425"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4E88C56B" w14:textId="77777777" w:rsidR="00561F4F" w:rsidRPr="008A7204" w:rsidRDefault="00561F4F" w:rsidP="0024422E">
            <w:pPr>
              <w:rPr>
                <w:rFonts w:ascii="Times New Roman" w:eastAsia="Calibri" w:hAnsi="Times New Roman" w:cs="Times New Roman"/>
                <w:sz w:val="18"/>
                <w:szCs w:val="18"/>
              </w:rPr>
            </w:pPr>
          </w:p>
        </w:tc>
        <w:tc>
          <w:tcPr>
            <w:tcW w:w="2268" w:type="dxa"/>
          </w:tcPr>
          <w:p w14:paraId="700A7BE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ahl S rats</w:t>
            </w:r>
          </w:p>
        </w:tc>
        <w:tc>
          <w:tcPr>
            <w:tcW w:w="3118" w:type="dxa"/>
          </w:tcPr>
          <w:p w14:paraId="5D3F30B1"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Impaired ion transport</w:t>
            </w:r>
          </w:p>
        </w:tc>
        <w:tc>
          <w:tcPr>
            <w:tcW w:w="1418" w:type="dxa"/>
          </w:tcPr>
          <w:p w14:paraId="5C3BDAEE" w14:textId="73D00A7C"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Deji et al. (2012)</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2fe0uak3ro","properties":{"formattedCitation":"{\\rtf \\super 104\\nosupersub{}}","plainCitation":"104"},"citationItems":[{"id":491,"uris":["http://zotero.org/users/2154470/items/5UUQ8UK9"],"uri":["http://zotero.org/users/2154470/items/5UUQ8UK9"],"itemData":{"id":491,"type":"article-journal","title":"Role of angiotensin II-mediated AMPK inactivation on obesity-related salt-sensitive hypertension","container-title":"Biochemical and Biophysical Research Communications","page":"559-564","volume":"418","issue":"3","source":"NCBI PubMed","abstract":"Salt-sensitive hypertension is a characteristic of the metabolic syndrome. Given the links to cardiovascular events, the mechanisms underlying sodium metabolism may represent an important therapeutic target for this disorder. Angiotensin II (AII) is a key peptide underlying sodium retention. However, 5'AMP-activated protein kinase (AMPK) has also been reported to participate in the regulation of ion transport. In this study we examined the relationship between AII and AMPK on the development of hypertension in two salt-sensitive mouse models. In the first model, the mice were maintained on a high-fat diet (HFD) for 12 weeks, in order to develop features similar to the metabolic syndrome, including salt-sensitive hypertension. HFD-induced obese mice showed elevated systolic blood pressure and lower sodium excretion in response to salt loading, along with an increase in AII contents and inactivation of AMPK in the kidney, which were significantly improved by the treatment of an angiotensin II antagonist, losartan, for 2 weeks. To clarify the effects of AII, a second group of mice was infused with AII via an osmotic pump, which led to higher systolic blood pressure, and decreases in urinary sodium excretion and the expression of AMPK, in a manner similar to those observed in the HFD mice. However, treatment with an AMPK activator, metformin, improved the changes induced by the AII, suggesting that AII induced sodium retention works by acting on AMPK activity. Finally, we evaluated the changes in salt-sensitivity by performing 2-week salt loading experiments with or without metformin. AII infusion elevated blood pressure by salt loading but metformin prevented it. These findings indicate that AII suppresses AMPK activity in the kidney, leading to sodium retention and enhanced salt-sensitivity, and that AMPK activation may represent a new therapeutic target for obesity-related salt-sensitive hypertension.","DOI":"10.1016/j.bbrc.2012.01.070","ISSN":"1090-2104","note":"PMID: 22293193","journalAbbreviation":"Biochem. Biophys. Res. Commun.","language":"eng","author":[{"family":"Deji","given":"Naoko"},{"family":"Kume","given":"Shinji"},{"family":"Araki","given":"Shin-ichi"},{"family":"Isshiki","given":"Keiji"},{"family":"Araki","given":"Hisazumi"},{"family":"Chin-Kanasaki","given":"Masami"},{"family":"Tanaka","given":"Yuki"},{"family":"Nishiyama","given":"Akira"},{"family":"Koya","given":"Daisuke"},{"family":"Haneda","given":"Masakazu"},{"family":"Kashiwagi","given":"Atsunori"},{"family":"Maegawa","given":"Hiroshi"},{"family":"Uzu","given":"Takashi"}],"issued":{"date-parts":[["2012",2,17]]},"PMID":"22293193"}}],"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104</w:t>
            </w:r>
            <w:r w:rsidRPr="008A7204">
              <w:rPr>
                <w:rFonts w:ascii="Times New Roman" w:eastAsia="Calibri" w:hAnsi="Times New Roman" w:cs="Times New Roman"/>
                <w:sz w:val="18"/>
                <w:szCs w:val="18"/>
              </w:rPr>
              <w:fldChar w:fldCharType="end"/>
            </w:r>
          </w:p>
        </w:tc>
      </w:tr>
      <w:tr w:rsidR="008A7204" w:rsidRPr="008A7204" w14:paraId="671832BF" w14:textId="77777777" w:rsidTr="0024422E">
        <w:trPr>
          <w:trHeight w:hRule="exact" w:val="452"/>
        </w:trPr>
        <w:tc>
          <w:tcPr>
            <w:tcW w:w="1668" w:type="dxa"/>
          </w:tcPr>
          <w:p w14:paraId="6FED1D64" w14:textId="77777777" w:rsidR="00561F4F" w:rsidRPr="008A7204" w:rsidRDefault="00561F4F" w:rsidP="0024422E">
            <w:pPr>
              <w:rPr>
                <w:rFonts w:ascii="Times New Roman" w:eastAsia="Calibri" w:hAnsi="Times New Roman" w:cs="Times New Roman"/>
                <w:b/>
                <w:sz w:val="18"/>
                <w:szCs w:val="18"/>
              </w:rPr>
            </w:pPr>
            <w:r w:rsidRPr="008A7204">
              <w:rPr>
                <w:rFonts w:ascii="Times New Roman" w:eastAsia="Calibri" w:hAnsi="Times New Roman" w:cs="Times New Roman"/>
                <w:b/>
                <w:sz w:val="18"/>
                <w:szCs w:val="18"/>
              </w:rPr>
              <w:t>Animal studies</w:t>
            </w:r>
          </w:p>
        </w:tc>
        <w:tc>
          <w:tcPr>
            <w:tcW w:w="1134" w:type="dxa"/>
          </w:tcPr>
          <w:p w14:paraId="768D8993" w14:textId="77777777" w:rsidR="00561F4F" w:rsidRPr="008A7204" w:rsidRDefault="00561F4F" w:rsidP="0024422E">
            <w:pPr>
              <w:rPr>
                <w:rFonts w:ascii="Times New Roman" w:eastAsia="Calibri" w:hAnsi="Times New Roman" w:cs="Times New Roman"/>
                <w:sz w:val="18"/>
                <w:szCs w:val="18"/>
              </w:rPr>
            </w:pPr>
          </w:p>
        </w:tc>
        <w:tc>
          <w:tcPr>
            <w:tcW w:w="2268" w:type="dxa"/>
          </w:tcPr>
          <w:p w14:paraId="2EE3BD2C" w14:textId="77777777" w:rsidR="00561F4F" w:rsidRPr="008A7204" w:rsidRDefault="00561F4F" w:rsidP="0024422E">
            <w:pPr>
              <w:rPr>
                <w:rFonts w:ascii="Times New Roman" w:eastAsia="Calibri" w:hAnsi="Times New Roman" w:cs="Times New Roman"/>
                <w:sz w:val="18"/>
                <w:szCs w:val="18"/>
              </w:rPr>
            </w:pPr>
          </w:p>
        </w:tc>
        <w:tc>
          <w:tcPr>
            <w:tcW w:w="3118" w:type="dxa"/>
          </w:tcPr>
          <w:p w14:paraId="71DD02B2" w14:textId="77777777" w:rsidR="00561F4F" w:rsidRPr="008A7204" w:rsidRDefault="00561F4F" w:rsidP="0024422E">
            <w:pPr>
              <w:rPr>
                <w:rFonts w:ascii="Times New Roman" w:eastAsia="Calibri" w:hAnsi="Times New Roman" w:cs="Times New Roman"/>
                <w:sz w:val="18"/>
                <w:szCs w:val="18"/>
              </w:rPr>
            </w:pPr>
          </w:p>
        </w:tc>
        <w:tc>
          <w:tcPr>
            <w:tcW w:w="1418" w:type="dxa"/>
          </w:tcPr>
          <w:p w14:paraId="46BD4BF8" w14:textId="77777777" w:rsidR="00561F4F" w:rsidRPr="008A7204" w:rsidRDefault="00561F4F" w:rsidP="0024422E">
            <w:pPr>
              <w:rPr>
                <w:rFonts w:ascii="Times New Roman" w:eastAsia="Calibri" w:hAnsi="Times New Roman" w:cs="Times New Roman"/>
                <w:sz w:val="18"/>
                <w:szCs w:val="18"/>
              </w:rPr>
            </w:pPr>
          </w:p>
        </w:tc>
      </w:tr>
      <w:tr w:rsidR="008A7204" w:rsidRPr="008A7204" w14:paraId="75C564AF" w14:textId="77777777" w:rsidTr="0024422E">
        <w:trPr>
          <w:trHeight w:hRule="exact" w:val="661"/>
        </w:trPr>
        <w:tc>
          <w:tcPr>
            <w:tcW w:w="1668" w:type="dxa"/>
            <w:vMerge w:val="restart"/>
          </w:tcPr>
          <w:p w14:paraId="265FB86F"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L-Arginine</w:t>
            </w:r>
          </w:p>
        </w:tc>
        <w:tc>
          <w:tcPr>
            <w:tcW w:w="1134" w:type="dxa"/>
            <w:vMerge w:val="restart"/>
          </w:tcPr>
          <w:p w14:paraId="41333525"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268" w:type="dxa"/>
          </w:tcPr>
          <w:p w14:paraId="648A9678"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ahl/Rapp (SS/Jr) and (SR/Jr) rats</w:t>
            </w:r>
          </w:p>
          <w:p w14:paraId="33BB651E" w14:textId="77777777" w:rsidR="00561F4F" w:rsidRPr="008A7204" w:rsidRDefault="00561F4F" w:rsidP="0024422E">
            <w:pPr>
              <w:ind w:left="720"/>
              <w:contextualSpacing/>
              <w:rPr>
                <w:rFonts w:ascii="Times New Roman" w:eastAsia="Calibri" w:hAnsi="Times New Roman" w:cs="Times New Roman"/>
                <w:sz w:val="18"/>
                <w:szCs w:val="18"/>
              </w:rPr>
            </w:pPr>
          </w:p>
        </w:tc>
        <w:tc>
          <w:tcPr>
            <w:tcW w:w="3118" w:type="dxa"/>
          </w:tcPr>
          <w:p w14:paraId="3722FC7A"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Improved endothelial function </w:t>
            </w:r>
          </w:p>
          <w:p w14:paraId="543CA039" w14:textId="77777777" w:rsidR="00561F4F" w:rsidRPr="008A7204" w:rsidRDefault="00561F4F" w:rsidP="0024422E">
            <w:pPr>
              <w:spacing w:before="240"/>
              <w:ind w:left="720"/>
              <w:contextualSpacing/>
              <w:rPr>
                <w:rFonts w:ascii="Times New Roman" w:eastAsia="Calibri" w:hAnsi="Times New Roman" w:cs="Times New Roman"/>
                <w:sz w:val="18"/>
                <w:szCs w:val="18"/>
              </w:rPr>
            </w:pPr>
          </w:p>
        </w:tc>
        <w:tc>
          <w:tcPr>
            <w:tcW w:w="1418" w:type="dxa"/>
          </w:tcPr>
          <w:p w14:paraId="34DB849F" w14:textId="39D56A83"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Chen and Saunders (1991)</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psed9nr2p","properties":{"formattedCitation":"{\\rtf \\super 96\\nosupersub{}}","plainCitation":"96"},"citationItems":[{"id":534,"uris":["http://zotero.org/users/2154470/items/U8PFPKEJ"],"uri":["http://zotero.org/users/2154470/items/U8PFPKEJ"],"itemData":{"id":534,"type":"article-journal","title":"L-arginine abrogates salt-sensitive hypertension in Dahl/Rapp rats.","container-title":"Journal of Clinical Investigation","page":"1559-1567","volume":"88","issue":"5","source":"PubMed Central","abstract":"This study examined the contribution of nitric oxide (NO) to the susceptibility or resistance to the hypertensive effects of high sodium chloride (8.0% NaCl) intake in young Dahl/Rapp salt-sensitive (SS/Jr) and salt-resistant (SR/Jr) rats. Using NG-monomethyl-L-arginine (L-NMMA) as a probe for NO production in vivo, we found that increasing dietary sodium chloride increased NO activity in salt-resistant rats, but not in salt-sensitive rats. Exogenous L-arginine, the substrate for NO synthesis, decreased blood pressure to normotensive levels in salt-sensitive rats made hypertensive for 2 wk from 8.0% NaCl chow. D-arginine had no effect on blood pressure of these rats and L-arginine did not change blood pressure of salt-resistant rats. Intraperitoneal injections of L-arginine and its precursor, L-citrulline, and oral L-arginine, but not D-arginine, prevented the increase in blood pressure in salt-sensitive rats on the high salt chow over 2 wk of observation. In contrast, L-arginine did not alter the development of hypertension in spontaneously hypertensive rats. Mean urinary cGMP levels were higher in salt-sensitive rats on oral L-arginine than salt-sensitive rats on D-arginine. Infusion of L-NMMA acutely decreased, whereas intravenous L-arginine rapidly increased, urinary cGMP in both groups. L-arginine and L-citrulline increased production of NO and prevented salt-sensitive hypertension in Dahl/Rapp rats.","ISSN":"0021-9738","note":"PMID: 1658045\nPMCID: PMC295672","journalAbbreviation":"J Clin Invest","author":[{"family":"Chen","given":"P Y"},{"family":"Sanders","given":"P W"}],"issued":{"date-parts":[["1991",11]]},"PMID":"1658045","PMCID":"PMC295672"}}],"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96</w:t>
            </w:r>
            <w:r w:rsidRPr="008A7204">
              <w:rPr>
                <w:rFonts w:ascii="Times New Roman" w:eastAsia="Calibri" w:hAnsi="Times New Roman" w:cs="Times New Roman"/>
                <w:sz w:val="18"/>
                <w:szCs w:val="18"/>
              </w:rPr>
              <w:fldChar w:fldCharType="end"/>
            </w:r>
          </w:p>
          <w:p w14:paraId="647BA066" w14:textId="77777777" w:rsidR="00561F4F" w:rsidRPr="008A7204" w:rsidRDefault="00561F4F" w:rsidP="0024422E">
            <w:pPr>
              <w:ind w:left="360"/>
              <w:rPr>
                <w:rFonts w:ascii="Times New Roman" w:eastAsia="Calibri" w:hAnsi="Times New Roman" w:cs="Times New Roman"/>
                <w:sz w:val="18"/>
                <w:szCs w:val="18"/>
              </w:rPr>
            </w:pPr>
          </w:p>
        </w:tc>
      </w:tr>
      <w:tr w:rsidR="008A7204" w:rsidRPr="008A7204" w14:paraId="32358920" w14:textId="77777777" w:rsidTr="0024422E">
        <w:trPr>
          <w:trHeight w:hRule="exact" w:val="622"/>
        </w:trPr>
        <w:tc>
          <w:tcPr>
            <w:tcW w:w="1668" w:type="dxa"/>
            <w:vMerge/>
          </w:tcPr>
          <w:p w14:paraId="30B4828A"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1800B071" w14:textId="77777777" w:rsidR="00561F4F" w:rsidRPr="008A7204" w:rsidRDefault="00561F4F" w:rsidP="0024422E">
            <w:pPr>
              <w:rPr>
                <w:rFonts w:ascii="Times New Roman" w:eastAsia="Calibri" w:hAnsi="Times New Roman" w:cs="Times New Roman"/>
                <w:sz w:val="18"/>
                <w:szCs w:val="18"/>
              </w:rPr>
            </w:pPr>
          </w:p>
        </w:tc>
        <w:tc>
          <w:tcPr>
            <w:tcW w:w="2268" w:type="dxa"/>
          </w:tcPr>
          <w:p w14:paraId="6D7D9D64"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prague Dawley and Dahl S rats</w:t>
            </w:r>
          </w:p>
          <w:p w14:paraId="070BE3F7" w14:textId="77777777" w:rsidR="00561F4F" w:rsidRPr="008A7204" w:rsidRDefault="00561F4F" w:rsidP="0024422E">
            <w:pPr>
              <w:ind w:left="360"/>
              <w:rPr>
                <w:rFonts w:ascii="Times New Roman" w:eastAsia="Calibri" w:hAnsi="Times New Roman" w:cs="Times New Roman"/>
                <w:sz w:val="18"/>
                <w:szCs w:val="18"/>
              </w:rPr>
            </w:pPr>
          </w:p>
        </w:tc>
        <w:tc>
          <w:tcPr>
            <w:tcW w:w="3118" w:type="dxa"/>
          </w:tcPr>
          <w:p w14:paraId="6E353E17"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Improved renal circulation</w:t>
            </w:r>
          </w:p>
          <w:p w14:paraId="0B9BDD83" w14:textId="77777777" w:rsidR="00561F4F" w:rsidRPr="008A7204" w:rsidRDefault="00561F4F" w:rsidP="0024422E">
            <w:pPr>
              <w:ind w:left="360"/>
              <w:rPr>
                <w:rFonts w:ascii="Times New Roman" w:eastAsia="Calibri" w:hAnsi="Times New Roman" w:cs="Times New Roman"/>
                <w:sz w:val="18"/>
                <w:szCs w:val="18"/>
              </w:rPr>
            </w:pPr>
          </w:p>
        </w:tc>
        <w:tc>
          <w:tcPr>
            <w:tcW w:w="1418" w:type="dxa"/>
          </w:tcPr>
          <w:p w14:paraId="758DA674" w14:textId="392DD524"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Rajapakse and Mattson (2011)</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15ldledupt","properties":{"formattedCitation":"{\\rtf \\super 97\\nosupersub{}}","plainCitation":"97"},"citationItems":[{"id":883,"uris":["http://zotero.org/users/2154470/items/C5FASF3K"],"uri":["http://zotero.org/users/2154470/items/C5FASF3K"],"itemData":{"id":883,"type":"article-journal","title":"Role of L-arginine uptake mechanisms in renal blood flow responses to angiotensin II in rats","container-title":"Acta Physiologica (Oxford, England)","page":"391-400","volume":"203","issue":"3","source":"NCBI PubMed","abstract":"AIM: To examine whether reduced renal arginine transport increases the responsiveness of the renal circulation to angiotensin II in salt sensitivity, renal perfusion responses to angiotensin II were examined in the presence of L-arginine transport inhibitor, L-lysine and subsequent L-arginine in Sprague Dawley (SD) and Dahl salt-sensitive (Dahl S) rats.\nMETHODS: Laser Doppler probes and a transonic flow probe were used to measure regional renal perfusion and total renal perfusion respectively. Renal perfusion responses to intravenous (i.v.) angiotensin II were sequentially examined under control conditions and during i.v. infusion of L-lysine, L-arginine or nitric oxide synthase inhibitor, N(G)-nitro-L-arginine.\nRESULTS: Angiotensin II (10 and 100 ng kg(-1) min(-1) , i.v.) reduced total renal (-10 ± 3 and -36 ± 5%) and cortical (-10 ± 2 and -28 ± 4%) but not medullary perfusion in SD rats. In these rats L-lysine enhanced the renal perfusion response (P = 0.003), whereas subsequent L-arginine reversed this effect (P = 0.04). Angiotensin II reduced total renal, cortical and medullary perfusion in Dahl S rats. In Dahl S rats fed high salt, L-lysine did not affect renal perfusion responses to angiotensin II, but subsequent L-arginine blunted the renal blood flow response (P = 0.01) and increased the medullary perfusion during angiotensin II infusion (P = 0.006).\nCONCLUSION: Intact renal L-arginine transport attenuates the vasoconstrictor effects of circulating angiotensin II in the renal cortex in SD rats. L-arginine also plays an important role in protecting the renal medullary circulation from the ischemic effects of angiotensin II in Dahl S rats.","DOI":"10.1111/j.1748-1716.2011.02330.x","ISSN":"1748-1716","note":"PMID: 21649863","journalAbbreviation":"Acta Physiol (Oxf)","language":"eng","author":[{"family":"Rajapakse","given":"N. W."},{"family":"Mattson","given":"D. L."}],"issued":{"date-parts":[["2011",11]]},"PMID":"21649863"}}],"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97</w:t>
            </w:r>
            <w:r w:rsidRPr="008A7204">
              <w:rPr>
                <w:rFonts w:ascii="Times New Roman" w:eastAsia="Calibri" w:hAnsi="Times New Roman" w:cs="Times New Roman"/>
                <w:sz w:val="18"/>
                <w:szCs w:val="18"/>
              </w:rPr>
              <w:fldChar w:fldCharType="end"/>
            </w:r>
          </w:p>
          <w:p w14:paraId="5637B55D" w14:textId="77777777" w:rsidR="00561F4F" w:rsidRPr="008A7204" w:rsidRDefault="00561F4F" w:rsidP="0024422E">
            <w:pPr>
              <w:ind w:left="360"/>
              <w:rPr>
                <w:rFonts w:ascii="Times New Roman" w:eastAsia="Calibri" w:hAnsi="Times New Roman" w:cs="Times New Roman"/>
                <w:sz w:val="18"/>
                <w:szCs w:val="18"/>
              </w:rPr>
            </w:pPr>
          </w:p>
        </w:tc>
      </w:tr>
      <w:tr w:rsidR="008A7204" w:rsidRPr="008A7204" w14:paraId="3C460B4B" w14:textId="77777777" w:rsidTr="0024422E">
        <w:trPr>
          <w:trHeight w:hRule="exact" w:val="420"/>
        </w:trPr>
        <w:tc>
          <w:tcPr>
            <w:tcW w:w="1668" w:type="dxa"/>
            <w:vMerge/>
          </w:tcPr>
          <w:p w14:paraId="4ADA7062"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39163EB0" w14:textId="77777777" w:rsidR="00561F4F" w:rsidRPr="008A7204" w:rsidRDefault="00561F4F" w:rsidP="0024422E">
            <w:pPr>
              <w:rPr>
                <w:rFonts w:ascii="Times New Roman" w:eastAsia="Calibri" w:hAnsi="Times New Roman" w:cs="Times New Roman"/>
                <w:sz w:val="18"/>
                <w:szCs w:val="18"/>
              </w:rPr>
            </w:pPr>
          </w:p>
        </w:tc>
        <w:tc>
          <w:tcPr>
            <w:tcW w:w="2268" w:type="dxa"/>
          </w:tcPr>
          <w:p w14:paraId="256FACAC"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ahl S and Dahl R rats</w:t>
            </w:r>
          </w:p>
          <w:p w14:paraId="484007F1" w14:textId="77777777" w:rsidR="00561F4F" w:rsidRPr="008A7204" w:rsidRDefault="00561F4F" w:rsidP="0024422E">
            <w:pPr>
              <w:ind w:left="720"/>
              <w:contextualSpacing/>
              <w:rPr>
                <w:rFonts w:ascii="Times New Roman" w:eastAsia="Calibri" w:hAnsi="Times New Roman" w:cs="Times New Roman"/>
                <w:sz w:val="18"/>
                <w:szCs w:val="18"/>
              </w:rPr>
            </w:pPr>
          </w:p>
        </w:tc>
        <w:tc>
          <w:tcPr>
            <w:tcW w:w="3118" w:type="dxa"/>
          </w:tcPr>
          <w:p w14:paraId="5B7D910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Improved endothelial function</w:t>
            </w:r>
          </w:p>
          <w:p w14:paraId="7B308EC7" w14:textId="77777777" w:rsidR="00561F4F" w:rsidRPr="008A7204" w:rsidRDefault="00561F4F" w:rsidP="0024422E">
            <w:pPr>
              <w:ind w:left="360"/>
              <w:rPr>
                <w:rFonts w:ascii="Times New Roman" w:eastAsia="Calibri" w:hAnsi="Times New Roman" w:cs="Times New Roman"/>
                <w:sz w:val="18"/>
                <w:szCs w:val="18"/>
              </w:rPr>
            </w:pPr>
          </w:p>
        </w:tc>
        <w:tc>
          <w:tcPr>
            <w:tcW w:w="1418" w:type="dxa"/>
          </w:tcPr>
          <w:p w14:paraId="10E26A12" w14:textId="7D1767CF"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Zhou et al. (2001)</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mcrkhrd0g","properties":{"formattedCitation":"{\\rtf \\super 99\\nosupersub{}}","plainCitation":"99"},"citationItems":[{"id":485,"uris":["http://zotero.org/users/2154470/items/4AWEAR4P"],"uri":["http://zotero.org/users/2154470/items/4AWEAR4P"],"itemData":{"id":485,"type":"article-journal","title":"L-Arginine improves endothelial function in renal artery of hypertensive Dahl rats","container-title":"Journal of Hypertension","page":"421-429","volume":"19","issue":"3","source":"NCBI PubMed","abstract":"OBJECTIVES: To clarify whether endothelium-derived contracting factor (EDCF) is developed in renal artery of hypertensive Dahl rats and whether prolonged oral L-arginine treatments prevent development of EDCF and hypertension.\nDESIGN: The effect of prolonged salt treatment with or without L-arginine on the renal artery was examined.\nMETHODS AND RESULTS: Dahl salt-sensitive and -resistant rats were fed a 0.4 or an 8% NaCl diet for 4 weeks. High sodium intake increased arterial pressure in Dahl salt-sensitive rats. The rings of renal arteries were suspended for isometric tension recording. Only in the hypertensive rats, more than 1 micromol/l acetylcholine induced an endothelium-dependent contraction response. The contraction was completely inhibited by indomethacin or ONO-3708 [prostaglandin H2 (PGH2)/thromboxane A2 (TXA2) receptor antagonist], and partially inhibited by OKY-046 (TXA2 synthetase inhibitor). Acetylcholine-induced relaxation was significantly depressed in hypertensive rats, which was partially improved by SQ29548 (PGH2/TXA2 receptor antagonist). Oral L-arginine, but not ONO-8809 (orally active PGH2/TXA2 receptor antagonist) treatment, inhibited the contraction and amended the relaxation. The endothelium-independent contraction to TXA2 receptor agonist U46619 and relaxation to nitroprusside were not altered by L-arginine treatment The L-Arginine treatment reduced blood pressure and sodium retention with increases in urinary NO2-/NO3- and cGMP excretion. Hydralazine treatment also inhibited development of EDCF.\nCONCLUSIONS: The present results suggest that impaired endothelium-dependent relaxation to acetylcholine is caused in part by induction of EDCF synthesis/release in renal arteries of hypertensive Dahl rats. L-arginine can attenuate sodium retention and development of hypertension, which lead to a decrease in EDCF synthesis in renal arteries.","ISSN":"0263-6352","note":"PMID: 11288812","journalAbbreviation":"J. Hypertens.","language":"eng","author":[{"family":"Zhou","given":"M. S."},{"family":"Kosaka","given":"H."},{"family":"Tian","given":"R. X."},{"family":"Abe","given":"Y."},{"family":"Chen","given":"Q. H."},{"family":"Yoneyama","given":"H."},{"family":"Yamamoto","given":"A."},{"family":"Zhang","given":"L."}],"issued":{"date-parts":[["2001",3]]},"PMID":"11288812"}}],"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99</w:t>
            </w:r>
            <w:r w:rsidRPr="008A7204">
              <w:rPr>
                <w:rFonts w:ascii="Times New Roman" w:eastAsia="Calibri" w:hAnsi="Times New Roman" w:cs="Times New Roman"/>
                <w:sz w:val="18"/>
                <w:szCs w:val="18"/>
              </w:rPr>
              <w:fldChar w:fldCharType="end"/>
            </w:r>
          </w:p>
          <w:p w14:paraId="590BFF17" w14:textId="77777777" w:rsidR="00561F4F" w:rsidRPr="008A7204" w:rsidRDefault="00561F4F" w:rsidP="0024422E">
            <w:pPr>
              <w:ind w:left="360"/>
              <w:rPr>
                <w:rFonts w:ascii="Times New Roman" w:eastAsia="Calibri" w:hAnsi="Times New Roman" w:cs="Times New Roman"/>
                <w:sz w:val="18"/>
                <w:szCs w:val="18"/>
              </w:rPr>
            </w:pPr>
          </w:p>
        </w:tc>
      </w:tr>
      <w:tr w:rsidR="008A7204" w:rsidRPr="008A7204" w14:paraId="44E7A176" w14:textId="77777777" w:rsidTr="0024422E">
        <w:trPr>
          <w:trHeight w:hRule="exact" w:val="427"/>
        </w:trPr>
        <w:tc>
          <w:tcPr>
            <w:tcW w:w="1668" w:type="dxa"/>
            <w:vMerge/>
          </w:tcPr>
          <w:p w14:paraId="662C1256"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43C86221" w14:textId="77777777" w:rsidR="00561F4F" w:rsidRPr="008A7204" w:rsidRDefault="00561F4F" w:rsidP="0024422E">
            <w:pPr>
              <w:rPr>
                <w:rFonts w:ascii="Times New Roman" w:eastAsia="Calibri" w:hAnsi="Times New Roman" w:cs="Times New Roman"/>
                <w:sz w:val="18"/>
                <w:szCs w:val="18"/>
              </w:rPr>
            </w:pPr>
          </w:p>
        </w:tc>
        <w:tc>
          <w:tcPr>
            <w:tcW w:w="2268" w:type="dxa"/>
          </w:tcPr>
          <w:p w14:paraId="7969739C"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ahl S rats</w:t>
            </w:r>
          </w:p>
          <w:p w14:paraId="5D852FE4" w14:textId="77777777" w:rsidR="00561F4F" w:rsidRPr="008A7204" w:rsidRDefault="00561F4F" w:rsidP="0024422E">
            <w:pPr>
              <w:ind w:left="360"/>
              <w:rPr>
                <w:rFonts w:ascii="Times New Roman" w:eastAsia="Calibri" w:hAnsi="Times New Roman" w:cs="Times New Roman"/>
                <w:sz w:val="18"/>
                <w:szCs w:val="18"/>
              </w:rPr>
            </w:pPr>
          </w:p>
        </w:tc>
        <w:tc>
          <w:tcPr>
            <w:tcW w:w="3118" w:type="dxa"/>
          </w:tcPr>
          <w:p w14:paraId="598B205C"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Improved endothelial function </w:t>
            </w:r>
          </w:p>
        </w:tc>
        <w:tc>
          <w:tcPr>
            <w:tcW w:w="1418" w:type="dxa"/>
          </w:tcPr>
          <w:p w14:paraId="49653DCA" w14:textId="752668B4"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Fuji et al. (2003)</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6atd83u0o","properties":{"formattedCitation":"{\\rtf \\super 100\\nosupersub{}}","plainCitation":"100"},"citationItems":[{"id":519,"uris":["http://zotero.org/users/2154470/items/KAQSR6HV"],"uri":["http://zotero.org/users/2154470/items/KAQSR6HV"],"itemData":{"id":519,"type":"article-journal","title":"l-Arginine Reverses p47phox and gp91phox Expression Induced by High Salt in Dahl Rats","container-title":"Hypertension","page":"1014-1020","volume":"42","issue":"5","source":"hyper.ahajournals.org","abstract":"Derangements in the production and degradation of reactive oxygen species (ROS) as well as nitric oxide (NO) have been implicated in cardiovascular diseases. We explored how supplementation with l-arginine, an NO synthase substrate, restores such derangements of ROS/NO systems in Dahl salt-sensitive, hypertensive (DS) rats. We detected an increase of NADPH oxidase activity, a key enzyme that produces superoxide, in the membrane fraction of the renal cortex derived from DS rats loaded with high salt for 4 weeks; high salt loading also remarkably increased urinary H2O2, 8-isoprostane, and thromboxane B2 excretion and decreased plasma NO end products. These changes from high salt loading were counteracted by oral l-arginine supplementation. We further examined expression patterns of NADPH oxidase subunits in renal cortex derived from these animals. High salt loading increased gp91phox and p47phox but not p22phox or Rac1 or mRNA abundance, which were counteracted with l-arginine supplementation. Western blot analyses after subcellular fractionation revealed that l-arginine supplementation distinctly decreases membrane localization of p47phox protein, as it decreases total expression of Rac1 protein in DS rats with high salt loading. These results disclose that high salt loading causes a deficiency in available l-arginine amounts for NO synthases and induces NADPH oxidase activation in the renal cortex of DS rats, which l-arginine supplementation markedly restores. Since superoxide rapidly eliminates NO, which inhibits sodium reabsorption in the cortical collecting duct, superoxide production caused by upregulated NADPH oxidase activity in the renal cortex of high salt–loaded DS rats may accelerate sodium reabsorption and hypertension.","DOI":"10.1161/01.HYP.0000094557.36656.D0","ISSN":"0194-911X, 1524-4563","note":"PMID: 14504257","journalAbbreviation":"Hypertension","language":"en","author":[{"family":"Fujii","given":"Shigemoto"},{"family":"Zhang","given":"Ling"},{"family":"Igarashi","given":"Junsuke"},{"family":"Kosaka","given":"Hiroaki"}],"issued":{"date-parts":[["2003",11,1]]},"PMID":"14504257"}}],"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100</w:t>
            </w:r>
            <w:r w:rsidRPr="008A7204">
              <w:rPr>
                <w:rFonts w:ascii="Times New Roman" w:eastAsia="Calibri" w:hAnsi="Times New Roman" w:cs="Times New Roman"/>
                <w:sz w:val="18"/>
                <w:szCs w:val="18"/>
              </w:rPr>
              <w:fldChar w:fldCharType="end"/>
            </w:r>
          </w:p>
          <w:p w14:paraId="4C005C74" w14:textId="77777777" w:rsidR="00561F4F" w:rsidRPr="008A7204" w:rsidRDefault="00561F4F" w:rsidP="0024422E">
            <w:pPr>
              <w:ind w:left="360"/>
              <w:rPr>
                <w:rFonts w:ascii="Times New Roman" w:eastAsia="Calibri" w:hAnsi="Times New Roman" w:cs="Times New Roman"/>
                <w:sz w:val="18"/>
                <w:szCs w:val="18"/>
              </w:rPr>
            </w:pPr>
          </w:p>
        </w:tc>
      </w:tr>
      <w:tr w:rsidR="008A7204" w:rsidRPr="008A7204" w14:paraId="14481253" w14:textId="77777777" w:rsidTr="0024422E">
        <w:trPr>
          <w:trHeight w:hRule="exact" w:val="561"/>
        </w:trPr>
        <w:tc>
          <w:tcPr>
            <w:tcW w:w="1668" w:type="dxa"/>
            <w:vMerge/>
          </w:tcPr>
          <w:p w14:paraId="052A051C" w14:textId="77777777" w:rsidR="00561F4F" w:rsidRPr="008A7204" w:rsidRDefault="00561F4F" w:rsidP="0024422E">
            <w:pPr>
              <w:rPr>
                <w:rFonts w:ascii="Times New Roman" w:eastAsia="Calibri" w:hAnsi="Times New Roman" w:cs="Times New Roman"/>
                <w:sz w:val="18"/>
                <w:szCs w:val="18"/>
              </w:rPr>
            </w:pPr>
          </w:p>
        </w:tc>
        <w:tc>
          <w:tcPr>
            <w:tcW w:w="1134" w:type="dxa"/>
            <w:vMerge/>
          </w:tcPr>
          <w:p w14:paraId="3812C376" w14:textId="77777777" w:rsidR="00561F4F" w:rsidRPr="008A7204" w:rsidRDefault="00561F4F" w:rsidP="0024422E">
            <w:pPr>
              <w:rPr>
                <w:rFonts w:ascii="Times New Roman" w:eastAsia="Calibri" w:hAnsi="Times New Roman" w:cs="Times New Roman"/>
                <w:sz w:val="18"/>
                <w:szCs w:val="18"/>
              </w:rPr>
            </w:pPr>
          </w:p>
        </w:tc>
        <w:tc>
          <w:tcPr>
            <w:tcW w:w="2268" w:type="dxa"/>
          </w:tcPr>
          <w:p w14:paraId="42E159DD"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ahl-Iwai S rats and Dahl-Iwai R rats</w:t>
            </w:r>
          </w:p>
        </w:tc>
        <w:tc>
          <w:tcPr>
            <w:tcW w:w="3118" w:type="dxa"/>
          </w:tcPr>
          <w:p w14:paraId="5A413E83"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Normalised renal hemodynamics</w:t>
            </w:r>
          </w:p>
        </w:tc>
        <w:tc>
          <w:tcPr>
            <w:tcW w:w="1418" w:type="dxa"/>
          </w:tcPr>
          <w:p w14:paraId="14080F85" w14:textId="1DF31A45"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Tomohiro et al. (1997)</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jupcngccv","properties":{"formattedCitation":"{\\rtf \\super 98\\nosupersub{}}","plainCitation":"98"},"citationItems":[{"id":493,"uris":["http://zotero.org/users/2154470/items/666BP5IU"],"uri":["http://zotero.org/users/2154470/items/666BP5IU"],"itemData":{"id":493,"type":"article-journal","title":"Regional blood flow in Dahl-Iwai salt-sensitive rats and the effects of dietary L-arginine supplementation","container-title":"American Journal of Physiology - Regulatory, Integrative and Comparative Physiology","page":"R1013-R1019","volume":"272","issue":"4","source":"ajpregu.physiology.org","abstract":"The purpose of the present study was to determine 1) whether different organs undergo similar increase in vascular resistance in Dahl-Iwai salt-sensitive (S) rats, and 2) the effects of chronic oral L-arginine supplementation on the regional hemodynamics in S rats. Male 6-wk-old S rats and salt-resistant (R) rats were maintained on an 8% NaCl chow for 4 wk. One group (S or R rats) was maintained on tap water and the other group (S/Arg or R/Arg rats) received tap water containing L-arginine at a concentration of 1.5%. Organ blood flow and cardiac output were measured with microspheres in the conscious condition. Mean blood pressure in S, S/Arg, R, and R/Arg rats was 159 +/- 5, 138 +/- 3, 111 +/- 4, and 112 +/- 4 mmHg, respectively. Urinary excretion of protein and albumin in S/Arg rats was significantly suppressed compared with S rats. Concerning regional hemodynamics, the flow rate of the kidney was lower in S rats than in R rats, but there were no differences between S and R rats in the flow rates of the brain, heart, lung, liver, spleen, intestine, skeletal muscle, and skin. Thus the renal blood flow was solely reduced in S rats on a high-salt diet. The flow rate of the kidney in S/Arg rats was maintained at a higher level compared with that of S rats. L-Arginine treatment tended to produce a recovery in the urinary excretion of guanosine 3',5'-cyclic monophosphate in S rats, but had no effect in R rats. Thus the supplementation of L-arginine prevented the increase in blood pressure in S rats on a high-salt diet and normalized the abnormality of renal hemodynamics accompanying salt-induced hypertension.","note":"The purpose of the present study was to determine 1) whether different organs undergo similar increase in vascular resistance in Dahl-Iwai salt-sensitive (S) rats, and 2) the effects of chronic oral L-arginine supplementation on the regional hemodynamics in S rats. Male 6-wk-old S rats and salt-resistant (R) rats were maintained on an 8% NaCl chow for 4 wk. One group (S or R rats) was maintained on tap water and the other group (S/Arg or R/Arg rats) received tap water containing L-arginine at a concentration of 1.5%. Organ blood flow and cardiac output were measured with microspheres in the conscious condition. Mean blood pressure in S, S/Arg, R, and R/Arg rats was 159 +/- 5, 138 +/- 3, 111 +/- 4, and 112 +/- 4 mmHg, respectively. Urinary excretion of protein and albumin in S/Arg rats was significantly suppressed compared with S rats. Concerning regional hemodynamics, the flow rate of the kidney was lower in S rats than in R rats, but there were no differences between S and R rats in the flow rates of the brain, heart, lung, liver, spleen, intestine, skeletal muscle, and skin. Thus the renal blood flow was solely reduced in S rats on a high-salt diet. The flow rate of the kidney in S/Arg rats was maintained at a higher level compared with that of S rats. L-Arginine treatment tended to produce a recovery in the urinary excretion of guanosine 3',5'-cyclic monophosphate in S rats, but had no effect in R rats. Thus the supplementation of L-arginine prevented the increase in blood pressure in S rats on a high-salt diet and normalized the abnormality of renal hemodynamics accompanying salt-induced hypertension.\nPMID: 9139995","language":"en","author":[{"family":"Tomohiro","given":"A."},{"family":"Kimura","given":"S."},{"family":"He","given":"H."},{"family":"Fujisawa","given":"Y."},{"family":"Nishiyama","given":"A."},{"family":"Kiyomoto","given":"K."},{"family":"Aki","given":"Y."},{"family":"Tamaki","given":"T."},{"family":"Abe","given":"Y."}],"issued":{"date-parts":[["1997",4,1]]},"PMID":"9139995"}}],"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98</w:t>
            </w:r>
            <w:r w:rsidRPr="008A7204">
              <w:rPr>
                <w:rFonts w:ascii="Times New Roman" w:eastAsia="Calibri" w:hAnsi="Times New Roman" w:cs="Times New Roman"/>
                <w:sz w:val="18"/>
                <w:szCs w:val="18"/>
              </w:rPr>
              <w:fldChar w:fldCharType="end"/>
            </w:r>
          </w:p>
        </w:tc>
      </w:tr>
      <w:tr w:rsidR="008A7204" w:rsidRPr="008A7204" w14:paraId="6B8C3AF8" w14:textId="77777777" w:rsidTr="0024422E">
        <w:trPr>
          <w:trHeight w:hRule="exact" w:val="551"/>
        </w:trPr>
        <w:tc>
          <w:tcPr>
            <w:tcW w:w="1668" w:type="dxa"/>
          </w:tcPr>
          <w:p w14:paraId="2BF3A5B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High fat/sucrose</w:t>
            </w:r>
          </w:p>
        </w:tc>
        <w:tc>
          <w:tcPr>
            <w:tcW w:w="1134" w:type="dxa"/>
          </w:tcPr>
          <w:p w14:paraId="3D2818DF"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Harmful</w:t>
            </w:r>
          </w:p>
        </w:tc>
        <w:tc>
          <w:tcPr>
            <w:tcW w:w="2268" w:type="dxa"/>
          </w:tcPr>
          <w:p w14:paraId="464EE4E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Fisher rats</w:t>
            </w:r>
          </w:p>
        </w:tc>
        <w:tc>
          <w:tcPr>
            <w:tcW w:w="3118" w:type="dxa"/>
          </w:tcPr>
          <w:p w14:paraId="5BAF3240"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 xml:space="preserve">Impaired endothelial function </w:t>
            </w:r>
          </w:p>
        </w:tc>
        <w:tc>
          <w:tcPr>
            <w:tcW w:w="1418" w:type="dxa"/>
          </w:tcPr>
          <w:p w14:paraId="6B27A906" w14:textId="2143B3AB"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Roberts et al. (2003)</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1p3fgla8lu","properties":{"formattedCitation":"{\\rtf \\super 102\\nosupersub{}}","plainCitation":"102"},"citationItems":[{"id":881,"uris":["http://zotero.org/users/2154470/items/B5BRW6S4"],"uri":["http://zotero.org/users/2154470/items/B5BRW6S4"],"itemData":{"id":881,"type":"article-journal","title":"A high-fat, refined-carbohydrate diet affects renal NO synthase protein expression and salt sensitivity","container-title":"Journal of Applied Physiology (Bethesda, Md.: 1985)","page":"941-946","volume":"94","issue":"3","source":"NCBI PubMed","abstract":"Chronic consumption of a high-fat, refined-carbohydrate (HFS) diet causes hypertension. In an earlier study, we found increased nitric oxide (NO) inactivation by reactive oxygen species (ROS) and functional NO deficiency in this model. Given the critical role of NO in renal sodium handling, we hypothesized that diet-induced hypertension may be associated with salt sensitivity. Female Fischer rats were fed an HFS or a standard low-fat, complex-carbohydrate (LFCC) rat chow diet starting at 2 mo of age for 2 yr. Arterial blood pressure, renal neuronal NO synthase (nNOS), endothelial NO synthase (eNOS), and inducible NO synthase (iNOS) protein and nitrotyrosine abundance (a marker of NO inactivation by ROS), and urinary NO metabolite excretion were measured. To assess salt sensitivity, the blood pressure response to a high-salt (4%) diet for 1 wk was determined. After 2 yr, renal nNOS and urinary NO metabolite excretion were significantly depressed, whereas arterial pressure, eNOS, iNOS, and nitrotyrosine were elevated in the HFS group but remained virtually unchanged in the LFCC group. Consumption of the high-salt diet resulted in a significant rise in arterial pressure in the HFS, but not in the LFCC, group. Thus chronic consumption of an HFS diet results in hypertension and salt sensitivity, which may be in part due to a combination of ROS-mediated NO inactivation and depressed renal nNOS protein expression.","DOI":"10.1152/japplphysiol.00536.2002","ISSN":"8750-7587","note":"PMID: 12433862","journalAbbreviation":"J. Appl. Physiol.","language":"eng","author":[{"family":"Roberts","given":"Christian K."},{"family":"Vaziri","given":"Nosratola D."},{"family":"Sindhu","given":"Ram K."},{"family":"Barnard","given":"R. James"}],"issued":{"date-parts":[["2003",3]]},"PMID":"12433862"}}],"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24"/>
                <w:szCs w:val="24"/>
                <w:vertAlign w:val="superscript"/>
              </w:rPr>
              <w:t>102</w:t>
            </w:r>
            <w:r w:rsidRPr="008A7204">
              <w:rPr>
                <w:rFonts w:ascii="Times New Roman" w:eastAsia="Calibri" w:hAnsi="Times New Roman" w:cs="Times New Roman"/>
                <w:sz w:val="18"/>
                <w:szCs w:val="18"/>
              </w:rPr>
              <w:fldChar w:fldCharType="end"/>
            </w:r>
          </w:p>
        </w:tc>
      </w:tr>
      <w:tr w:rsidR="008A7204" w:rsidRPr="008A7204" w14:paraId="2AE28A61" w14:textId="77777777" w:rsidTr="0024422E">
        <w:trPr>
          <w:trHeight w:hRule="exact" w:val="578"/>
        </w:trPr>
        <w:tc>
          <w:tcPr>
            <w:tcW w:w="1668" w:type="dxa"/>
          </w:tcPr>
          <w:p w14:paraId="7DBF3C98"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Soy (dietary phytoestrogens)</w:t>
            </w:r>
          </w:p>
        </w:tc>
        <w:tc>
          <w:tcPr>
            <w:tcW w:w="1134" w:type="dxa"/>
          </w:tcPr>
          <w:p w14:paraId="2C8480D7"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Protective</w:t>
            </w:r>
          </w:p>
        </w:tc>
        <w:tc>
          <w:tcPr>
            <w:tcW w:w="2268" w:type="dxa"/>
          </w:tcPr>
          <w:p w14:paraId="724F880D"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Ovariectomized SHR female rats</w:t>
            </w:r>
          </w:p>
        </w:tc>
        <w:tc>
          <w:tcPr>
            <w:tcW w:w="3118" w:type="dxa"/>
          </w:tcPr>
          <w:p w14:paraId="702353A8" w14:textId="77777777" w:rsidR="00561F4F" w:rsidRPr="008A7204" w:rsidRDefault="00561F4F" w:rsidP="0024422E">
            <w:pPr>
              <w:rPr>
                <w:rFonts w:ascii="Times New Roman" w:eastAsia="Calibri" w:hAnsi="Times New Roman" w:cs="Times New Roman"/>
                <w:sz w:val="18"/>
                <w:szCs w:val="18"/>
              </w:rPr>
            </w:pPr>
            <w:r w:rsidRPr="008A7204">
              <w:rPr>
                <w:rFonts w:ascii="Times New Roman" w:eastAsia="Calibri" w:hAnsi="Times New Roman" w:cs="Times New Roman"/>
                <w:sz w:val="18"/>
                <w:szCs w:val="18"/>
              </w:rPr>
              <w:t>Decreased SNS activity</w:t>
            </w:r>
          </w:p>
        </w:tc>
        <w:tc>
          <w:tcPr>
            <w:tcW w:w="1418" w:type="dxa"/>
          </w:tcPr>
          <w:p w14:paraId="164D3478" w14:textId="580E6E5E" w:rsidR="00561F4F" w:rsidRPr="008A7204" w:rsidRDefault="00561F4F" w:rsidP="00964722">
            <w:pPr>
              <w:rPr>
                <w:rFonts w:ascii="Times New Roman" w:eastAsia="Calibri" w:hAnsi="Times New Roman" w:cs="Times New Roman"/>
                <w:sz w:val="18"/>
                <w:szCs w:val="18"/>
              </w:rPr>
            </w:pPr>
            <w:r w:rsidRPr="008A7204">
              <w:rPr>
                <w:rFonts w:ascii="Times New Roman" w:eastAsia="Calibri" w:hAnsi="Times New Roman" w:cs="Times New Roman"/>
                <w:sz w:val="18"/>
                <w:szCs w:val="18"/>
              </w:rPr>
              <w:t>Fang et al. (2001)</w:t>
            </w:r>
            <w:r w:rsidRPr="008A7204">
              <w:rPr>
                <w:rFonts w:ascii="Times New Roman" w:eastAsia="Calibri" w:hAnsi="Times New Roman" w:cs="Times New Roman"/>
                <w:sz w:val="18"/>
                <w:szCs w:val="18"/>
              </w:rPr>
              <w:fldChar w:fldCharType="begin"/>
            </w:r>
            <w:r w:rsidR="001B679F" w:rsidRPr="008A7204">
              <w:rPr>
                <w:rFonts w:ascii="Times New Roman" w:eastAsia="Calibri" w:hAnsi="Times New Roman" w:cs="Times New Roman"/>
                <w:sz w:val="18"/>
                <w:szCs w:val="18"/>
              </w:rPr>
              <w:instrText xml:space="preserve"> ADDIN ZOTERO_ITEM CSL_CITATION {"citationID":"1sf491erfu","properties":{"formattedCitation":"{\\rtf \\super 105\\nosupersub{}}","plainCitation":"105"},"citationItems":[{"id":763,"uris":["http://zotero.org/users/2154470/items/539FRJ4B"],"uri":["http://zotero.org/users/2154470/items/539FRJ4B"],"itemData":{"id":763,"type":"article-journal","title":"Estrogen depletion induces NaCl-sensitive hypertension in female spontaneously hypertensive rats","container-title":"American Journal of Physiology - Regulatory, Integrative and Comparative Physiology","page":"R1934-R1939","volume":"281","issue":"6","source":"ajpregu.physiology.org","abstract":"In women, arterial pressure generally increases after menopause, but several studies suggest that women who eat large amounts of plant estrogens (phytoestrogens) experience a slower rise in the incidence of postmenopausal hypertension. This suggests that both ovarian hormones (principally estrogen) and phytoestrogens may protect at least some women from hypertension. The present study tests the hypothesis that phytoestrogens blunt hypertension in estrogen-depleted female spontaneously hypertensive rats (SHR). Three-week-old ovariectomized SHR were fed one of four diets that contained basal (0.6%) or high (8%) NaCl with or without dietary phytoestrogens for 9 wk. In SHR on the basal NaCl diet, arterial pressure was unaffected by the removal of dietary phytoestrogens. In contrast, in SHR on the high-NaCl diet, arterial pressure was significantly higher in rats on the phytoestrogen-free (204 ± 4 mmHg) compared with the phytoestrogen-replete (153 ± 4 mmHg) diet. Ganglionic blockade resulted in reductions in arterial pressure that were directly related to the dietary NaCl-induced increases in arterial pressure. Together, these data indicate that dietary phytoestrogens protect ovariectomized female SHR from dietary NaCl-sensitive hypertension and that the sympathetic nervous system plays an important role in this effect. Furthermore, these results demonstrate that dietary phytoestrogens can have a major impact on the interpretation of studies into the physiological role of estrogen in females.","ISSN":"0363-6119, 1522-1490","note":"In women, arterial pressure generally increases after menopause, but several studies suggest that women who eat large amounts of plant estrogens (phytoestrogens) experience a slower rise in the incidence of postmenopausal hypertension. This suggests that both ovarian hormones (principally estrogen) and phytoestrogens may protect at least some women from hypertension. The present study tests the hypothesis that phytoestrogens blunt hypertension in estrogen-depleted female spontaneously hypertensive rats (SHR). Three-week-old ovariectomized SHR were fed one of four diets that contained basal (0.6%) or high (8%) NaCl with or without dietary phytoestrogens for 9 wk. In SHR on the basal NaCl diet, arterial pressure was unaffected by the removal of dietary phytoestrogens. In contrast, in SHR on the high-NaCl diet, arterial pressure was significantly higher in rats on the phytoestrogen-free (204 ± 4 mmHg) compared with the phytoestrogen-replete (153 ± 4 mmHg) diet. Ganglionic blockade resulted in reductions in arterial pressure that were directly related to the dietary NaCl-induced increases in arterial pressure. Together, these data indicate that dietary phytoestrogens protect ovariectomized female SHR from dietary NaCl-sensitive hypertension and that the sympathetic nervous system plays an important role in this effect. Furthermore, these results demonstrate that dietary phytoestrogens can have a major impact on the interpretation of studies into the physiological role of estrogen in females.\nPMID: 11705780","language":"en","author":[{"family":"Fang","given":"Zhiwu"},{"family":"Carlson","given":"Scott H."},{"family":"Chen","given":"Y. F."},{"family":"Oparil","given":"S."},{"family":"Wyss","given":"J. Michael"}],"issued":{"date-parts":[["2001",12,1]]},"PMID":"11705780"}}],"schema":"https://github.com/citation-style-language/schema/raw/master/csl-citation.json"} </w:instrText>
            </w:r>
            <w:r w:rsidRPr="008A7204">
              <w:rPr>
                <w:rFonts w:ascii="Times New Roman" w:eastAsia="Calibri" w:hAnsi="Times New Roman" w:cs="Times New Roman"/>
                <w:sz w:val="18"/>
                <w:szCs w:val="18"/>
              </w:rPr>
              <w:fldChar w:fldCharType="separate"/>
            </w:r>
            <w:r w:rsidR="001B679F" w:rsidRPr="008A7204">
              <w:rPr>
                <w:rFonts w:ascii="Times New Roman" w:hAnsi="Times New Roman" w:cs="Times New Roman"/>
                <w:sz w:val="18"/>
                <w:szCs w:val="24"/>
                <w:vertAlign w:val="superscript"/>
              </w:rPr>
              <w:t>105</w:t>
            </w:r>
            <w:r w:rsidRPr="008A7204">
              <w:rPr>
                <w:rFonts w:ascii="Times New Roman" w:eastAsia="Calibri" w:hAnsi="Times New Roman" w:cs="Times New Roman"/>
                <w:sz w:val="18"/>
                <w:szCs w:val="18"/>
              </w:rPr>
              <w:fldChar w:fldCharType="end"/>
            </w:r>
          </w:p>
        </w:tc>
      </w:tr>
    </w:tbl>
    <w:p w14:paraId="4FE37A36" w14:textId="77777777" w:rsidR="00561F4F" w:rsidRPr="008A7204" w:rsidRDefault="00561F4F" w:rsidP="00561F4F">
      <w:pPr>
        <w:spacing w:after="160" w:line="480" w:lineRule="auto"/>
        <w:rPr>
          <w:rFonts w:ascii="Times New Roman" w:eastAsia="Calibri" w:hAnsi="Times New Roman" w:cs="Times New Roman"/>
          <w:sz w:val="24"/>
          <w:szCs w:val="24"/>
        </w:rPr>
      </w:pPr>
      <w:r w:rsidRPr="008A7204">
        <w:rPr>
          <w:rFonts w:ascii="Times New Roman" w:eastAsia="Calibri" w:hAnsi="Times New Roman" w:cs="Times New Roman"/>
          <w:i/>
          <w:sz w:val="24"/>
          <w:szCs w:val="24"/>
        </w:rPr>
        <w:t xml:space="preserve">Abbreviations: </w:t>
      </w:r>
      <w:r w:rsidRPr="008A7204">
        <w:rPr>
          <w:rFonts w:ascii="Times New Roman" w:eastAsia="Calibri" w:hAnsi="Times New Roman" w:cs="Times New Roman"/>
          <w:sz w:val="24"/>
          <w:szCs w:val="24"/>
        </w:rPr>
        <w:t>Dahl S/SS, Dahl salt-sensitive; Dahl R/SR, Dahl salt-resistant; DASH, dietary approaches to stop hypertension</w:t>
      </w:r>
      <w:r w:rsidRPr="008A7204">
        <w:rPr>
          <w:rFonts w:ascii="Times New Roman" w:eastAsia="Calibri" w:hAnsi="Times New Roman" w:cs="Times New Roman"/>
          <w:bCs/>
          <w:sz w:val="24"/>
          <w:szCs w:val="24"/>
        </w:rPr>
        <w:t>; RAAS, renin-angiotensin aldosterone system; SHR, spontaneously hypertensive rats; SNS, sympathetic nervous system.</w:t>
      </w:r>
    </w:p>
    <w:p w14:paraId="40C1D36E" w14:textId="77777777" w:rsidR="0090487B" w:rsidRPr="008A7204" w:rsidRDefault="0090487B"/>
    <w:sectPr w:rsidR="0090487B" w:rsidRPr="008A7204" w:rsidSect="0024422E">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32046D" w14:textId="77777777" w:rsidR="008D5F18" w:rsidRDefault="008D5F18">
      <w:pPr>
        <w:spacing w:after="0" w:line="240" w:lineRule="auto"/>
      </w:pPr>
      <w:r>
        <w:separator/>
      </w:r>
    </w:p>
  </w:endnote>
  <w:endnote w:type="continuationSeparator" w:id="0">
    <w:p w14:paraId="6003D6B8" w14:textId="77777777" w:rsidR="008D5F18" w:rsidRDefault="008D5F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2695195"/>
      <w:docPartObj>
        <w:docPartGallery w:val="Page Numbers (Bottom of Page)"/>
        <w:docPartUnique/>
      </w:docPartObj>
    </w:sdtPr>
    <w:sdtEndPr>
      <w:rPr>
        <w:noProof/>
      </w:rPr>
    </w:sdtEndPr>
    <w:sdtContent>
      <w:p w14:paraId="7BCDA101" w14:textId="77777777" w:rsidR="00547063" w:rsidRDefault="00547063">
        <w:pPr>
          <w:pStyle w:val="Footer"/>
          <w:jc w:val="right"/>
        </w:pPr>
        <w:r>
          <w:fldChar w:fldCharType="begin"/>
        </w:r>
        <w:r>
          <w:instrText xml:space="preserve"> PAGE   \* MERGEFORMAT </w:instrText>
        </w:r>
        <w:r>
          <w:fldChar w:fldCharType="separate"/>
        </w:r>
        <w:r w:rsidR="00A42F7D">
          <w:rPr>
            <w:noProof/>
          </w:rPr>
          <w:t>1</w:t>
        </w:r>
        <w:r>
          <w:rPr>
            <w:noProof/>
          </w:rPr>
          <w:fldChar w:fldCharType="end"/>
        </w:r>
      </w:p>
    </w:sdtContent>
  </w:sdt>
  <w:p w14:paraId="1AA6AB70" w14:textId="77777777" w:rsidR="00547063" w:rsidRDefault="005470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60C4C5" w14:textId="77777777" w:rsidR="008D5F18" w:rsidRDefault="008D5F18">
      <w:pPr>
        <w:spacing w:after="0" w:line="240" w:lineRule="auto"/>
      </w:pPr>
      <w:r>
        <w:separator/>
      </w:r>
    </w:p>
  </w:footnote>
  <w:footnote w:type="continuationSeparator" w:id="0">
    <w:p w14:paraId="0D257675" w14:textId="77777777" w:rsidR="008D5F18" w:rsidRDefault="008D5F1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1F4F"/>
    <w:rsid w:val="00027270"/>
    <w:rsid w:val="00030BDE"/>
    <w:rsid w:val="00047C7E"/>
    <w:rsid w:val="00060F89"/>
    <w:rsid w:val="00061725"/>
    <w:rsid w:val="00062B54"/>
    <w:rsid w:val="0007022D"/>
    <w:rsid w:val="00070A01"/>
    <w:rsid w:val="00084F3E"/>
    <w:rsid w:val="000862DA"/>
    <w:rsid w:val="00091526"/>
    <w:rsid w:val="00091C45"/>
    <w:rsid w:val="0009336C"/>
    <w:rsid w:val="000A6668"/>
    <w:rsid w:val="000C7115"/>
    <w:rsid w:val="000D3052"/>
    <w:rsid w:val="000D3294"/>
    <w:rsid w:val="000D74EA"/>
    <w:rsid w:val="000E3353"/>
    <w:rsid w:val="000F2579"/>
    <w:rsid w:val="000F678F"/>
    <w:rsid w:val="00105C9C"/>
    <w:rsid w:val="00117095"/>
    <w:rsid w:val="0012046B"/>
    <w:rsid w:val="00121E4F"/>
    <w:rsid w:val="001274E1"/>
    <w:rsid w:val="0013364C"/>
    <w:rsid w:val="00140BD7"/>
    <w:rsid w:val="00143B63"/>
    <w:rsid w:val="00170834"/>
    <w:rsid w:val="0017269B"/>
    <w:rsid w:val="00174F09"/>
    <w:rsid w:val="00194F72"/>
    <w:rsid w:val="001977AA"/>
    <w:rsid w:val="001A3141"/>
    <w:rsid w:val="001B0FE7"/>
    <w:rsid w:val="001B550C"/>
    <w:rsid w:val="001B679F"/>
    <w:rsid w:val="001C37F0"/>
    <w:rsid w:val="001C4012"/>
    <w:rsid w:val="001E791B"/>
    <w:rsid w:val="00202EAF"/>
    <w:rsid w:val="00204B94"/>
    <w:rsid w:val="002051BD"/>
    <w:rsid w:val="00215F15"/>
    <w:rsid w:val="002259E6"/>
    <w:rsid w:val="002312CA"/>
    <w:rsid w:val="00234619"/>
    <w:rsid w:val="00240E1A"/>
    <w:rsid w:val="0024422E"/>
    <w:rsid w:val="00252848"/>
    <w:rsid w:val="00254D02"/>
    <w:rsid w:val="002577BB"/>
    <w:rsid w:val="002628F9"/>
    <w:rsid w:val="00272FEC"/>
    <w:rsid w:val="00276727"/>
    <w:rsid w:val="00285BB5"/>
    <w:rsid w:val="0029224B"/>
    <w:rsid w:val="002A2B4A"/>
    <w:rsid w:val="002A3FD4"/>
    <w:rsid w:val="002A7504"/>
    <w:rsid w:val="002B55E9"/>
    <w:rsid w:val="002F23E8"/>
    <w:rsid w:val="0030462E"/>
    <w:rsid w:val="003063F2"/>
    <w:rsid w:val="0031099D"/>
    <w:rsid w:val="00316162"/>
    <w:rsid w:val="00320CE4"/>
    <w:rsid w:val="00343AE0"/>
    <w:rsid w:val="0034795D"/>
    <w:rsid w:val="003569CE"/>
    <w:rsid w:val="003778DE"/>
    <w:rsid w:val="003830E9"/>
    <w:rsid w:val="003B22A2"/>
    <w:rsid w:val="003E6262"/>
    <w:rsid w:val="003F322D"/>
    <w:rsid w:val="003F4448"/>
    <w:rsid w:val="00404375"/>
    <w:rsid w:val="004049E6"/>
    <w:rsid w:val="00410BEF"/>
    <w:rsid w:val="0041367B"/>
    <w:rsid w:val="00422CB4"/>
    <w:rsid w:val="00424493"/>
    <w:rsid w:val="0043695B"/>
    <w:rsid w:val="004577E5"/>
    <w:rsid w:val="004826D1"/>
    <w:rsid w:val="00495A87"/>
    <w:rsid w:val="00496152"/>
    <w:rsid w:val="004B39F2"/>
    <w:rsid w:val="004E3F78"/>
    <w:rsid w:val="004E6539"/>
    <w:rsid w:val="004F21DD"/>
    <w:rsid w:val="004F2CFF"/>
    <w:rsid w:val="004F4A88"/>
    <w:rsid w:val="004F4E89"/>
    <w:rsid w:val="004F51FA"/>
    <w:rsid w:val="00500315"/>
    <w:rsid w:val="005017C7"/>
    <w:rsid w:val="005039D4"/>
    <w:rsid w:val="00506226"/>
    <w:rsid w:val="00506B9C"/>
    <w:rsid w:val="00510C06"/>
    <w:rsid w:val="00510CCC"/>
    <w:rsid w:val="00521325"/>
    <w:rsid w:val="0052358C"/>
    <w:rsid w:val="0052636F"/>
    <w:rsid w:val="005334C3"/>
    <w:rsid w:val="00536794"/>
    <w:rsid w:val="00543FF8"/>
    <w:rsid w:val="00547063"/>
    <w:rsid w:val="00547ADE"/>
    <w:rsid w:val="00553052"/>
    <w:rsid w:val="00554FF7"/>
    <w:rsid w:val="00560316"/>
    <w:rsid w:val="00561F4F"/>
    <w:rsid w:val="00565CFA"/>
    <w:rsid w:val="0058342C"/>
    <w:rsid w:val="00585668"/>
    <w:rsid w:val="00594D83"/>
    <w:rsid w:val="005A19C6"/>
    <w:rsid w:val="005A490C"/>
    <w:rsid w:val="005A5A37"/>
    <w:rsid w:val="005A7D87"/>
    <w:rsid w:val="005B739E"/>
    <w:rsid w:val="005C055E"/>
    <w:rsid w:val="005D6BF0"/>
    <w:rsid w:val="005F14AD"/>
    <w:rsid w:val="005F62FB"/>
    <w:rsid w:val="00601A3F"/>
    <w:rsid w:val="006065EA"/>
    <w:rsid w:val="006075D8"/>
    <w:rsid w:val="006156D6"/>
    <w:rsid w:val="0061703F"/>
    <w:rsid w:val="00636170"/>
    <w:rsid w:val="00652D01"/>
    <w:rsid w:val="00655E1C"/>
    <w:rsid w:val="00662D0A"/>
    <w:rsid w:val="00696C50"/>
    <w:rsid w:val="006A16B9"/>
    <w:rsid w:val="006A2BEC"/>
    <w:rsid w:val="006A5974"/>
    <w:rsid w:val="006B4749"/>
    <w:rsid w:val="006C0472"/>
    <w:rsid w:val="006D46AB"/>
    <w:rsid w:val="006F1AC3"/>
    <w:rsid w:val="006F42F9"/>
    <w:rsid w:val="007009AA"/>
    <w:rsid w:val="00704D5B"/>
    <w:rsid w:val="0073057E"/>
    <w:rsid w:val="007307F5"/>
    <w:rsid w:val="00732013"/>
    <w:rsid w:val="007464CA"/>
    <w:rsid w:val="00773EA6"/>
    <w:rsid w:val="00776624"/>
    <w:rsid w:val="00785092"/>
    <w:rsid w:val="007B48FA"/>
    <w:rsid w:val="007C2F4D"/>
    <w:rsid w:val="007C4B4E"/>
    <w:rsid w:val="007D3DBA"/>
    <w:rsid w:val="007E20D3"/>
    <w:rsid w:val="007F217D"/>
    <w:rsid w:val="0080516B"/>
    <w:rsid w:val="008244D8"/>
    <w:rsid w:val="0084068A"/>
    <w:rsid w:val="00844F83"/>
    <w:rsid w:val="008511A3"/>
    <w:rsid w:val="00851F22"/>
    <w:rsid w:val="00862261"/>
    <w:rsid w:val="00893789"/>
    <w:rsid w:val="008A269A"/>
    <w:rsid w:val="008A7204"/>
    <w:rsid w:val="008B04E3"/>
    <w:rsid w:val="008C67B4"/>
    <w:rsid w:val="008C7B4B"/>
    <w:rsid w:val="008D07BE"/>
    <w:rsid w:val="008D5F18"/>
    <w:rsid w:val="0090487B"/>
    <w:rsid w:val="00913EAB"/>
    <w:rsid w:val="00920D1F"/>
    <w:rsid w:val="009244DD"/>
    <w:rsid w:val="00924988"/>
    <w:rsid w:val="00927720"/>
    <w:rsid w:val="00943B07"/>
    <w:rsid w:val="009442A4"/>
    <w:rsid w:val="00947628"/>
    <w:rsid w:val="00952BE1"/>
    <w:rsid w:val="00964722"/>
    <w:rsid w:val="009767EF"/>
    <w:rsid w:val="00984F7E"/>
    <w:rsid w:val="009921BA"/>
    <w:rsid w:val="009978F3"/>
    <w:rsid w:val="009B12F7"/>
    <w:rsid w:val="009D0819"/>
    <w:rsid w:val="009E1A35"/>
    <w:rsid w:val="009F4F6E"/>
    <w:rsid w:val="00A00A66"/>
    <w:rsid w:val="00A1402B"/>
    <w:rsid w:val="00A17B08"/>
    <w:rsid w:val="00A42F7D"/>
    <w:rsid w:val="00A46FE5"/>
    <w:rsid w:val="00A47D54"/>
    <w:rsid w:val="00A832B8"/>
    <w:rsid w:val="00AA10D3"/>
    <w:rsid w:val="00AA5AC7"/>
    <w:rsid w:val="00AB2297"/>
    <w:rsid w:val="00AB3B3C"/>
    <w:rsid w:val="00AC3C97"/>
    <w:rsid w:val="00AD7249"/>
    <w:rsid w:val="00AE2310"/>
    <w:rsid w:val="00AE3ED4"/>
    <w:rsid w:val="00AE64C5"/>
    <w:rsid w:val="00B11E4B"/>
    <w:rsid w:val="00B14FDF"/>
    <w:rsid w:val="00B16177"/>
    <w:rsid w:val="00B17313"/>
    <w:rsid w:val="00B411C5"/>
    <w:rsid w:val="00B54701"/>
    <w:rsid w:val="00B54BD9"/>
    <w:rsid w:val="00BA24FA"/>
    <w:rsid w:val="00BA2992"/>
    <w:rsid w:val="00BC1495"/>
    <w:rsid w:val="00BC3F8C"/>
    <w:rsid w:val="00BC78C1"/>
    <w:rsid w:val="00BF6032"/>
    <w:rsid w:val="00BF7352"/>
    <w:rsid w:val="00C01252"/>
    <w:rsid w:val="00C364EB"/>
    <w:rsid w:val="00C40BDD"/>
    <w:rsid w:val="00C5206B"/>
    <w:rsid w:val="00C532F7"/>
    <w:rsid w:val="00C53B46"/>
    <w:rsid w:val="00C6244A"/>
    <w:rsid w:val="00C72BC9"/>
    <w:rsid w:val="00C762EA"/>
    <w:rsid w:val="00CA11B3"/>
    <w:rsid w:val="00CA4F4D"/>
    <w:rsid w:val="00CB2A5B"/>
    <w:rsid w:val="00CB448C"/>
    <w:rsid w:val="00CC0E5F"/>
    <w:rsid w:val="00CD6467"/>
    <w:rsid w:val="00CE26C7"/>
    <w:rsid w:val="00CE55CE"/>
    <w:rsid w:val="00CF35A4"/>
    <w:rsid w:val="00D01419"/>
    <w:rsid w:val="00D019C1"/>
    <w:rsid w:val="00D1355F"/>
    <w:rsid w:val="00D13CA6"/>
    <w:rsid w:val="00D21B33"/>
    <w:rsid w:val="00D31241"/>
    <w:rsid w:val="00D33B23"/>
    <w:rsid w:val="00D364BD"/>
    <w:rsid w:val="00D605C1"/>
    <w:rsid w:val="00D61EAC"/>
    <w:rsid w:val="00D63804"/>
    <w:rsid w:val="00D73ABB"/>
    <w:rsid w:val="00D80B29"/>
    <w:rsid w:val="00D85D77"/>
    <w:rsid w:val="00D922D3"/>
    <w:rsid w:val="00DA4328"/>
    <w:rsid w:val="00DB0FCE"/>
    <w:rsid w:val="00DD1E18"/>
    <w:rsid w:val="00DD556E"/>
    <w:rsid w:val="00DE1F6F"/>
    <w:rsid w:val="00DE7DD5"/>
    <w:rsid w:val="00E312B2"/>
    <w:rsid w:val="00E337A2"/>
    <w:rsid w:val="00E56997"/>
    <w:rsid w:val="00E609FB"/>
    <w:rsid w:val="00E97E14"/>
    <w:rsid w:val="00EA2DAE"/>
    <w:rsid w:val="00EA664B"/>
    <w:rsid w:val="00EC4830"/>
    <w:rsid w:val="00ED688A"/>
    <w:rsid w:val="00EE419C"/>
    <w:rsid w:val="00EE7D08"/>
    <w:rsid w:val="00EF57D6"/>
    <w:rsid w:val="00F34A26"/>
    <w:rsid w:val="00F4556E"/>
    <w:rsid w:val="00F63EF0"/>
    <w:rsid w:val="00F66B3C"/>
    <w:rsid w:val="00F72BC0"/>
    <w:rsid w:val="00F72F8E"/>
    <w:rsid w:val="00F7674A"/>
    <w:rsid w:val="00F96CA8"/>
    <w:rsid w:val="00F973D1"/>
    <w:rsid w:val="00FA5221"/>
    <w:rsid w:val="00FF30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6B8A1"/>
  <w15:docId w15:val="{C2BE96AB-7091-4B39-BB15-3E13EE728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F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1F4F"/>
    <w:rPr>
      <w:sz w:val="16"/>
      <w:szCs w:val="16"/>
    </w:rPr>
  </w:style>
  <w:style w:type="paragraph" w:styleId="CommentText">
    <w:name w:val="annotation text"/>
    <w:basedOn w:val="Normal"/>
    <w:link w:val="CommentTextChar"/>
    <w:uiPriority w:val="99"/>
    <w:unhideWhenUsed/>
    <w:rsid w:val="00561F4F"/>
    <w:pPr>
      <w:spacing w:line="240" w:lineRule="auto"/>
    </w:pPr>
    <w:rPr>
      <w:sz w:val="20"/>
      <w:szCs w:val="20"/>
    </w:rPr>
  </w:style>
  <w:style w:type="character" w:customStyle="1" w:styleId="CommentTextChar">
    <w:name w:val="Comment Text Char"/>
    <w:basedOn w:val="DefaultParagraphFont"/>
    <w:link w:val="CommentText"/>
    <w:uiPriority w:val="99"/>
    <w:rsid w:val="00561F4F"/>
    <w:rPr>
      <w:sz w:val="20"/>
      <w:szCs w:val="20"/>
    </w:rPr>
  </w:style>
  <w:style w:type="paragraph" w:styleId="BalloonText">
    <w:name w:val="Balloon Text"/>
    <w:basedOn w:val="Normal"/>
    <w:link w:val="BalloonTextChar"/>
    <w:uiPriority w:val="99"/>
    <w:semiHidden/>
    <w:unhideWhenUsed/>
    <w:rsid w:val="00561F4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1F4F"/>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61F4F"/>
    <w:rPr>
      <w:b/>
      <w:bCs/>
    </w:rPr>
  </w:style>
  <w:style w:type="character" w:customStyle="1" w:styleId="CommentSubjectChar">
    <w:name w:val="Comment Subject Char"/>
    <w:basedOn w:val="CommentTextChar"/>
    <w:link w:val="CommentSubject"/>
    <w:uiPriority w:val="99"/>
    <w:semiHidden/>
    <w:rsid w:val="00561F4F"/>
    <w:rPr>
      <w:b/>
      <w:bCs/>
      <w:sz w:val="20"/>
      <w:szCs w:val="20"/>
    </w:rPr>
  </w:style>
  <w:style w:type="numbering" w:customStyle="1" w:styleId="NoList1">
    <w:name w:val="No List1"/>
    <w:next w:val="NoList"/>
    <w:uiPriority w:val="99"/>
    <w:semiHidden/>
    <w:unhideWhenUsed/>
    <w:rsid w:val="00561F4F"/>
  </w:style>
  <w:style w:type="character" w:styleId="Hyperlink">
    <w:name w:val="Hyperlink"/>
    <w:basedOn w:val="DefaultParagraphFont"/>
    <w:uiPriority w:val="99"/>
    <w:unhideWhenUsed/>
    <w:rsid w:val="00561F4F"/>
    <w:rPr>
      <w:color w:val="0000FF"/>
      <w:u w:val="single"/>
    </w:rPr>
  </w:style>
  <w:style w:type="character" w:customStyle="1" w:styleId="apple-converted-space">
    <w:name w:val="apple-converted-space"/>
    <w:basedOn w:val="DefaultParagraphFont"/>
    <w:rsid w:val="00561F4F"/>
  </w:style>
  <w:style w:type="table" w:styleId="TableGrid">
    <w:name w:val="Table Grid"/>
    <w:basedOn w:val="TableNormal"/>
    <w:uiPriority w:val="39"/>
    <w:rsid w:val="00561F4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61F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1F4F"/>
  </w:style>
  <w:style w:type="paragraph" w:styleId="Footer">
    <w:name w:val="footer"/>
    <w:basedOn w:val="Normal"/>
    <w:link w:val="FooterChar"/>
    <w:uiPriority w:val="99"/>
    <w:unhideWhenUsed/>
    <w:rsid w:val="00561F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1F4F"/>
  </w:style>
  <w:style w:type="character" w:styleId="LineNumber">
    <w:name w:val="line number"/>
    <w:basedOn w:val="DefaultParagraphFont"/>
    <w:uiPriority w:val="99"/>
    <w:semiHidden/>
    <w:unhideWhenUsed/>
    <w:rsid w:val="00561F4F"/>
  </w:style>
  <w:style w:type="paragraph" w:styleId="Bibliography">
    <w:name w:val="Bibliography"/>
    <w:basedOn w:val="Normal"/>
    <w:next w:val="Normal"/>
    <w:uiPriority w:val="37"/>
    <w:unhideWhenUsed/>
    <w:rsid w:val="00561F4F"/>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841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tmp"/><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eta.pilic@stmarys.ac.uk"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4</Pages>
  <Words>62833</Words>
  <Characters>358152</Characters>
  <Application>Microsoft Office Word</Application>
  <DocSecurity>0</DocSecurity>
  <Lines>2984</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ta Pilic</dc:creator>
  <cp:lastModifiedBy>Kevin Sanders</cp:lastModifiedBy>
  <cp:revision>2</cp:revision>
  <cp:lastPrinted>2016-05-06T15:01:00Z</cp:lastPrinted>
  <dcterms:created xsi:type="dcterms:W3CDTF">2016-09-26T13:32:00Z</dcterms:created>
  <dcterms:modified xsi:type="dcterms:W3CDTF">2016-09-2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4nHjr9Qy"/&gt;&lt;style id="http://www.zotero.org/styles/nutrition-review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